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3E48F46" w:rsidR="006E4797" w:rsidRDefault="00551D82" w:rsidP="00030A00">
      <w:pPr>
        <w:pBdr>
          <w:top w:val="nil"/>
          <w:left w:val="nil"/>
          <w:bottom w:val="nil"/>
          <w:right w:val="nil"/>
          <w:between w:val="nil"/>
        </w:pBdr>
        <w:rPr>
          <w:color w:val="000000"/>
        </w:rPr>
      </w:pPr>
      <w:r>
        <w:rPr>
          <w:b/>
          <w:color w:val="000000"/>
        </w:rPr>
        <w:t>TITLE:</w:t>
      </w:r>
    </w:p>
    <w:p w14:paraId="466B1C81" w14:textId="52594FE3" w:rsidR="00585978" w:rsidRPr="00585978" w:rsidRDefault="00585978" w:rsidP="00030A00">
      <w:pPr>
        <w:rPr>
          <w:color w:val="000000" w:themeColor="text1"/>
          <w:lang w:val="en"/>
        </w:rPr>
      </w:pPr>
      <w:r w:rsidRPr="00585978">
        <w:rPr>
          <w:color w:val="000000" w:themeColor="text1"/>
          <w:lang w:val="en"/>
        </w:rPr>
        <w:t>Sample Preparation by 3D-Correlative Focused Ion Beam Milling for High-Resolution Cryo-Electron Tomography</w:t>
      </w:r>
    </w:p>
    <w:p w14:paraId="06C0C87E" w14:textId="77777777" w:rsidR="006E4797" w:rsidRDefault="006E4797" w:rsidP="00030A00">
      <w:pPr>
        <w:rPr>
          <w:b/>
        </w:rPr>
      </w:pPr>
    </w:p>
    <w:p w14:paraId="2CD8481E" w14:textId="5F53837A" w:rsidR="006E4797" w:rsidRDefault="00551D82" w:rsidP="00030A00">
      <w:pPr>
        <w:rPr>
          <w:color w:val="808080"/>
        </w:rPr>
      </w:pPr>
      <w:r>
        <w:rPr>
          <w:b/>
        </w:rPr>
        <w:t>AUTHORS AND AFFILIATIONS</w:t>
      </w:r>
      <w:r w:rsidR="00E42735">
        <w:rPr>
          <w:b/>
        </w:rPr>
        <w:t>:</w:t>
      </w:r>
    </w:p>
    <w:p w14:paraId="6FE43762" w14:textId="7266975A" w:rsidR="00585978" w:rsidRPr="00585978" w:rsidRDefault="00585978" w:rsidP="00030A00">
      <w:pPr>
        <w:pBdr>
          <w:top w:val="nil"/>
          <w:left w:val="nil"/>
          <w:bottom w:val="nil"/>
          <w:right w:val="nil"/>
          <w:between w:val="nil"/>
        </w:pBdr>
        <w:rPr>
          <w:color w:val="000000" w:themeColor="text1"/>
          <w:lang w:val="en"/>
        </w:rPr>
      </w:pPr>
      <w:bookmarkStart w:id="0" w:name="_Hlk78206707"/>
      <w:r w:rsidRPr="00585978">
        <w:rPr>
          <w:color w:val="000000" w:themeColor="text1"/>
          <w:lang w:val="en"/>
        </w:rPr>
        <w:t>Anna Bieber</w:t>
      </w:r>
      <w:r w:rsidR="00E42735" w:rsidRPr="00E42735">
        <w:rPr>
          <w:color w:val="000000" w:themeColor="text1"/>
          <w:vertAlign w:val="superscript"/>
          <w:lang w:val="en"/>
        </w:rPr>
        <w:t>1</w:t>
      </w:r>
      <w:r w:rsidR="00EA41F7">
        <w:rPr>
          <w:color w:val="000000" w:themeColor="text1"/>
          <w:vertAlign w:val="superscript"/>
          <w:lang w:val="en"/>
        </w:rPr>
        <w:t>*</w:t>
      </w:r>
      <w:r w:rsidR="00E42735">
        <w:rPr>
          <w:color w:val="000000" w:themeColor="text1"/>
          <w:lang w:val="en"/>
        </w:rPr>
        <w:t xml:space="preserve">, </w:t>
      </w:r>
      <w:r w:rsidRPr="00585978">
        <w:rPr>
          <w:color w:val="000000" w:themeColor="text1"/>
          <w:lang w:val="en"/>
        </w:rPr>
        <w:t>Cristina Capitanio</w:t>
      </w:r>
      <w:r w:rsidR="00E42735" w:rsidRPr="00E42735">
        <w:rPr>
          <w:color w:val="000000" w:themeColor="text1"/>
          <w:vertAlign w:val="superscript"/>
          <w:lang w:val="en"/>
        </w:rPr>
        <w:t>1</w:t>
      </w:r>
      <w:r w:rsidR="00EA41F7" w:rsidRPr="00E42735">
        <w:rPr>
          <w:color w:val="000000" w:themeColor="text1"/>
          <w:vertAlign w:val="superscript"/>
          <w:lang w:val="en"/>
        </w:rPr>
        <w:t>*</w:t>
      </w:r>
      <w:r w:rsidR="00E42735">
        <w:rPr>
          <w:color w:val="000000" w:themeColor="text1"/>
          <w:lang w:val="en"/>
        </w:rPr>
        <w:t xml:space="preserve">, </w:t>
      </w:r>
      <w:r w:rsidRPr="00585978">
        <w:rPr>
          <w:color w:val="000000" w:themeColor="text1"/>
          <w:lang w:val="en"/>
        </w:rPr>
        <w:t>Florian Wilfling</w:t>
      </w:r>
      <w:r w:rsidR="00E42735" w:rsidRPr="00E42735">
        <w:rPr>
          <w:color w:val="000000" w:themeColor="text1"/>
          <w:vertAlign w:val="superscript"/>
          <w:lang w:val="en"/>
        </w:rPr>
        <w:t>1,2</w:t>
      </w:r>
      <w:r w:rsidR="00E42735">
        <w:rPr>
          <w:color w:val="000000" w:themeColor="text1"/>
          <w:lang w:val="en"/>
        </w:rPr>
        <w:t xml:space="preserve">, </w:t>
      </w:r>
      <w:r w:rsidRPr="00585978">
        <w:rPr>
          <w:color w:val="000000" w:themeColor="text1"/>
          <w:lang w:val="en"/>
        </w:rPr>
        <w:t>Jürgen Plitzko</w:t>
      </w:r>
      <w:r w:rsidR="00E42735" w:rsidRPr="00E42735">
        <w:rPr>
          <w:color w:val="000000" w:themeColor="text1"/>
          <w:vertAlign w:val="superscript"/>
          <w:lang w:val="en"/>
        </w:rPr>
        <w:t>1#</w:t>
      </w:r>
      <w:r w:rsidR="00E42735">
        <w:rPr>
          <w:color w:val="000000" w:themeColor="text1"/>
          <w:lang w:val="en"/>
        </w:rPr>
        <w:t xml:space="preserve">, </w:t>
      </w:r>
      <w:r w:rsidRPr="00585978">
        <w:rPr>
          <w:color w:val="000000" w:themeColor="text1"/>
          <w:lang w:val="en"/>
        </w:rPr>
        <w:t>Philipp S. Erdmann</w:t>
      </w:r>
      <w:r w:rsidR="00E42735" w:rsidRPr="00E42735">
        <w:rPr>
          <w:color w:val="000000" w:themeColor="text1"/>
          <w:vertAlign w:val="superscript"/>
          <w:lang w:val="en"/>
        </w:rPr>
        <w:t>1,3#</w:t>
      </w:r>
      <w:bookmarkEnd w:id="0"/>
    </w:p>
    <w:p w14:paraId="5E7EB8C1" w14:textId="6153EE9B" w:rsidR="00585978" w:rsidRPr="00585978" w:rsidRDefault="00585978" w:rsidP="00030A00">
      <w:pPr>
        <w:pBdr>
          <w:top w:val="nil"/>
          <w:left w:val="nil"/>
          <w:bottom w:val="nil"/>
          <w:right w:val="nil"/>
          <w:between w:val="nil"/>
        </w:pBdr>
        <w:rPr>
          <w:color w:val="000000" w:themeColor="text1"/>
          <w:lang w:val="en"/>
        </w:rPr>
      </w:pPr>
    </w:p>
    <w:p w14:paraId="212DABA1" w14:textId="1603BB90" w:rsidR="00585978" w:rsidRPr="00585978" w:rsidRDefault="00585978" w:rsidP="00030A00">
      <w:pPr>
        <w:pBdr>
          <w:top w:val="nil"/>
          <w:left w:val="nil"/>
          <w:bottom w:val="nil"/>
          <w:right w:val="nil"/>
          <w:between w:val="nil"/>
        </w:pBdr>
        <w:rPr>
          <w:color w:val="000000" w:themeColor="text1"/>
          <w:lang w:val="en"/>
        </w:rPr>
      </w:pPr>
      <w:r w:rsidRPr="00585978">
        <w:rPr>
          <w:color w:val="000000" w:themeColor="text1"/>
          <w:vertAlign w:val="superscript"/>
          <w:lang w:val="en"/>
        </w:rPr>
        <w:t>1</w:t>
      </w:r>
      <w:r w:rsidRPr="00585978">
        <w:rPr>
          <w:color w:val="000000" w:themeColor="text1"/>
          <w:lang w:val="en"/>
        </w:rPr>
        <w:t xml:space="preserve">Max Planck Institute of Biochemistry, </w:t>
      </w:r>
      <w:proofErr w:type="spellStart"/>
      <w:r w:rsidRPr="00585978">
        <w:rPr>
          <w:color w:val="000000" w:themeColor="text1"/>
          <w:lang w:val="en"/>
        </w:rPr>
        <w:t>Martinsried</w:t>
      </w:r>
      <w:proofErr w:type="spellEnd"/>
      <w:r w:rsidRPr="00585978">
        <w:rPr>
          <w:color w:val="000000" w:themeColor="text1"/>
          <w:lang w:val="en"/>
        </w:rPr>
        <w:t xml:space="preserve">, </w:t>
      </w:r>
      <w:r w:rsidR="001330F0" w:rsidRPr="00585978">
        <w:rPr>
          <w:color w:val="000000" w:themeColor="text1"/>
          <w:lang w:val="en"/>
        </w:rPr>
        <w:t>Germany</w:t>
      </w:r>
    </w:p>
    <w:p w14:paraId="701E113C" w14:textId="315D49B7" w:rsidR="00585978" w:rsidRPr="00585978" w:rsidRDefault="00585978" w:rsidP="00030A00">
      <w:pPr>
        <w:pBdr>
          <w:top w:val="nil"/>
          <w:left w:val="nil"/>
          <w:bottom w:val="nil"/>
          <w:right w:val="nil"/>
          <w:between w:val="nil"/>
        </w:pBdr>
        <w:rPr>
          <w:color w:val="000000" w:themeColor="text1"/>
          <w:lang w:val="en"/>
        </w:rPr>
      </w:pPr>
      <w:r w:rsidRPr="00585978">
        <w:rPr>
          <w:color w:val="000000" w:themeColor="text1"/>
          <w:vertAlign w:val="superscript"/>
          <w:lang w:val="en"/>
        </w:rPr>
        <w:t>2</w:t>
      </w:r>
      <w:r w:rsidRPr="00585978">
        <w:rPr>
          <w:color w:val="000000" w:themeColor="text1"/>
          <w:lang w:val="en"/>
        </w:rPr>
        <w:t>Max Planck Institute</w:t>
      </w:r>
      <w:r w:rsidRPr="00585978" w:rsidDel="00D379B1">
        <w:rPr>
          <w:color w:val="000000" w:themeColor="text1"/>
          <w:lang w:val="en"/>
        </w:rPr>
        <w:t xml:space="preserve"> </w:t>
      </w:r>
      <w:r w:rsidRPr="00585978">
        <w:rPr>
          <w:color w:val="000000" w:themeColor="text1"/>
          <w:lang w:val="en"/>
        </w:rPr>
        <w:t>for Biophysics, Frankfurt</w:t>
      </w:r>
      <w:r w:rsidR="001330F0" w:rsidRPr="00585978">
        <w:rPr>
          <w:color w:val="000000" w:themeColor="text1"/>
          <w:lang w:val="en"/>
        </w:rPr>
        <w:t xml:space="preserve">, </w:t>
      </w:r>
      <w:r w:rsidR="001330F0">
        <w:rPr>
          <w:color w:val="000000" w:themeColor="text1"/>
          <w:lang w:val="en"/>
        </w:rPr>
        <w:t>G</w:t>
      </w:r>
      <w:r w:rsidR="001330F0" w:rsidRPr="00585978">
        <w:rPr>
          <w:color w:val="000000" w:themeColor="text1"/>
          <w:lang w:val="en"/>
        </w:rPr>
        <w:t>ermany</w:t>
      </w:r>
    </w:p>
    <w:p w14:paraId="4C880B27" w14:textId="5CD1D937" w:rsidR="00585978" w:rsidRDefault="00585978" w:rsidP="00030A00">
      <w:pPr>
        <w:pBdr>
          <w:top w:val="nil"/>
          <w:left w:val="nil"/>
          <w:bottom w:val="nil"/>
          <w:right w:val="nil"/>
          <w:between w:val="nil"/>
        </w:pBdr>
        <w:rPr>
          <w:color w:val="000000" w:themeColor="text1"/>
          <w:lang w:val="en"/>
        </w:rPr>
      </w:pPr>
      <w:r w:rsidRPr="00585978">
        <w:rPr>
          <w:color w:val="000000" w:themeColor="text1"/>
          <w:vertAlign w:val="superscript"/>
          <w:lang w:val="en"/>
        </w:rPr>
        <w:t>3</w:t>
      </w:r>
      <w:r w:rsidRPr="00585978">
        <w:rPr>
          <w:color w:val="000000" w:themeColor="text1"/>
          <w:lang w:val="en"/>
        </w:rPr>
        <w:t xml:space="preserve">Fondazione Human Technopole, Milan, </w:t>
      </w:r>
      <w:r w:rsidR="001330F0" w:rsidRPr="00585978">
        <w:rPr>
          <w:color w:val="000000" w:themeColor="text1"/>
          <w:lang w:val="en"/>
        </w:rPr>
        <w:t>Italy</w:t>
      </w:r>
    </w:p>
    <w:p w14:paraId="50EE23B4" w14:textId="77777777" w:rsidR="00E42735" w:rsidRPr="00585978" w:rsidRDefault="00E42735" w:rsidP="00030A00">
      <w:pPr>
        <w:pBdr>
          <w:top w:val="nil"/>
          <w:left w:val="nil"/>
          <w:bottom w:val="nil"/>
          <w:right w:val="nil"/>
          <w:between w:val="nil"/>
        </w:pBdr>
        <w:rPr>
          <w:color w:val="000000" w:themeColor="text1"/>
          <w:lang w:val="en"/>
        </w:rPr>
      </w:pPr>
    </w:p>
    <w:p w14:paraId="1A20C7CA" w14:textId="52170E75" w:rsidR="00585978" w:rsidRDefault="00585978" w:rsidP="00030A00">
      <w:pPr>
        <w:pBdr>
          <w:top w:val="nil"/>
          <w:left w:val="nil"/>
          <w:bottom w:val="nil"/>
          <w:right w:val="nil"/>
          <w:between w:val="nil"/>
        </w:pBdr>
        <w:rPr>
          <w:color w:val="000000" w:themeColor="text1"/>
          <w:lang w:val="en"/>
        </w:rPr>
      </w:pPr>
      <w:r w:rsidRPr="00EA41F7">
        <w:rPr>
          <w:color w:val="000000" w:themeColor="text1"/>
          <w:lang w:val="en"/>
        </w:rPr>
        <w:t>*</w:t>
      </w:r>
      <w:r w:rsidRPr="00585978">
        <w:rPr>
          <w:color w:val="000000" w:themeColor="text1"/>
          <w:lang w:val="en"/>
        </w:rPr>
        <w:t>These authors contributed equally.</w:t>
      </w:r>
    </w:p>
    <w:p w14:paraId="5CABDD2C" w14:textId="77777777" w:rsidR="00E42735" w:rsidRDefault="00E42735" w:rsidP="00030A00">
      <w:pPr>
        <w:pBdr>
          <w:top w:val="nil"/>
          <w:left w:val="nil"/>
          <w:bottom w:val="nil"/>
          <w:right w:val="nil"/>
          <w:between w:val="nil"/>
        </w:pBdr>
        <w:rPr>
          <w:color w:val="000000" w:themeColor="text1"/>
          <w:lang w:val="en"/>
        </w:rPr>
      </w:pPr>
    </w:p>
    <w:p w14:paraId="566C0800" w14:textId="6DDAB142" w:rsidR="00E42735" w:rsidRDefault="00E42735" w:rsidP="00030A00">
      <w:pPr>
        <w:pBdr>
          <w:top w:val="nil"/>
          <w:left w:val="nil"/>
          <w:bottom w:val="nil"/>
          <w:right w:val="nil"/>
          <w:between w:val="nil"/>
        </w:pBdr>
        <w:rPr>
          <w:color w:val="000000" w:themeColor="text1"/>
          <w:lang w:val="en"/>
        </w:rPr>
      </w:pPr>
      <w:r>
        <w:rPr>
          <w:color w:val="000000" w:themeColor="text1"/>
          <w:lang w:val="en"/>
        </w:rPr>
        <w:t>Email addresses of co-authors:</w:t>
      </w:r>
    </w:p>
    <w:p w14:paraId="4DA4A062" w14:textId="65B1DC06" w:rsidR="00E42735" w:rsidRPr="00E42735" w:rsidRDefault="00E42735" w:rsidP="00030A00">
      <w:pPr>
        <w:pBdr>
          <w:top w:val="nil"/>
          <w:left w:val="nil"/>
          <w:bottom w:val="nil"/>
          <w:right w:val="nil"/>
          <w:between w:val="nil"/>
        </w:pBdr>
        <w:rPr>
          <w:lang w:val="en"/>
        </w:rPr>
      </w:pPr>
      <w:r w:rsidRPr="00E42735">
        <w:rPr>
          <w:lang w:val="en"/>
        </w:rPr>
        <w:t>Anna Bieber</w:t>
      </w:r>
      <w:r>
        <w:rPr>
          <w:lang w:val="en"/>
        </w:rPr>
        <w:tab/>
      </w:r>
      <w:r>
        <w:rPr>
          <w:lang w:val="en"/>
        </w:rPr>
        <w:tab/>
      </w:r>
      <w:r w:rsidRPr="00E42735">
        <w:rPr>
          <w:lang w:val="en"/>
        </w:rPr>
        <w:t>(</w:t>
      </w:r>
      <w:hyperlink r:id="rId8" w:history="1">
        <w:r w:rsidRPr="00E42735">
          <w:rPr>
            <w:rStyle w:val="Hyperlink"/>
            <w:color w:val="auto"/>
            <w:u w:val="none"/>
            <w:lang w:val="en"/>
          </w:rPr>
          <w:t>anbieber@biochem.mpg.de</w:t>
        </w:r>
      </w:hyperlink>
      <w:r w:rsidRPr="00E42735">
        <w:rPr>
          <w:lang w:val="en"/>
        </w:rPr>
        <w:t>)</w:t>
      </w:r>
    </w:p>
    <w:p w14:paraId="3FA9AF36" w14:textId="47DA13C1" w:rsidR="00E42735" w:rsidRPr="00E42735" w:rsidRDefault="00E42735" w:rsidP="00030A00">
      <w:pPr>
        <w:pBdr>
          <w:top w:val="nil"/>
          <w:left w:val="nil"/>
          <w:bottom w:val="nil"/>
          <w:right w:val="nil"/>
          <w:between w:val="nil"/>
        </w:pBdr>
        <w:rPr>
          <w:lang w:val="en"/>
        </w:rPr>
      </w:pPr>
      <w:r w:rsidRPr="00E42735">
        <w:rPr>
          <w:lang w:val="en"/>
        </w:rPr>
        <w:t xml:space="preserve">Cristina </w:t>
      </w:r>
      <w:proofErr w:type="spellStart"/>
      <w:r w:rsidRPr="00E42735">
        <w:rPr>
          <w:lang w:val="en"/>
        </w:rPr>
        <w:t>Capitanio</w:t>
      </w:r>
      <w:proofErr w:type="spellEnd"/>
      <w:r>
        <w:rPr>
          <w:lang w:val="en"/>
        </w:rPr>
        <w:tab/>
      </w:r>
      <w:r w:rsidRPr="00E42735">
        <w:rPr>
          <w:lang w:val="en"/>
        </w:rPr>
        <w:t>(</w:t>
      </w:r>
      <w:hyperlink r:id="rId9" w:history="1">
        <w:r w:rsidRPr="00E42735">
          <w:rPr>
            <w:rStyle w:val="Hyperlink"/>
            <w:color w:val="auto"/>
            <w:u w:val="none"/>
            <w:lang w:val="en"/>
          </w:rPr>
          <w:t>capitanio@biochem.mpg.de)</w:t>
        </w:r>
      </w:hyperlink>
    </w:p>
    <w:p w14:paraId="6BB37BC3" w14:textId="14349E1F" w:rsidR="00E42735" w:rsidRPr="00E42735" w:rsidRDefault="00E42735" w:rsidP="00030A00">
      <w:pPr>
        <w:pBdr>
          <w:top w:val="nil"/>
          <w:left w:val="nil"/>
          <w:bottom w:val="nil"/>
          <w:right w:val="nil"/>
          <w:between w:val="nil"/>
        </w:pBdr>
        <w:rPr>
          <w:lang w:val="en"/>
        </w:rPr>
      </w:pPr>
      <w:r w:rsidRPr="00E42735">
        <w:rPr>
          <w:lang w:val="en"/>
        </w:rPr>
        <w:t xml:space="preserve">Florian </w:t>
      </w:r>
      <w:proofErr w:type="spellStart"/>
      <w:r w:rsidRPr="00E42735">
        <w:rPr>
          <w:lang w:val="en"/>
        </w:rPr>
        <w:t>Wilfling</w:t>
      </w:r>
      <w:proofErr w:type="spellEnd"/>
      <w:r>
        <w:rPr>
          <w:lang w:val="en"/>
        </w:rPr>
        <w:tab/>
      </w:r>
      <w:r w:rsidRPr="00E42735">
        <w:rPr>
          <w:lang w:val="en"/>
        </w:rPr>
        <w:t>(</w:t>
      </w:r>
      <w:hyperlink r:id="rId10" w:history="1">
        <w:r w:rsidRPr="00E42735">
          <w:rPr>
            <w:rStyle w:val="Hyperlink"/>
            <w:color w:val="auto"/>
            <w:u w:val="none"/>
            <w:lang w:val="en"/>
          </w:rPr>
          <w:t>florian.wilfling@biophys.mpg.de)</w:t>
        </w:r>
      </w:hyperlink>
    </w:p>
    <w:p w14:paraId="5F9FDD2D" w14:textId="1A76961A" w:rsidR="00E42735" w:rsidRPr="00E42735" w:rsidRDefault="00E42735" w:rsidP="00030A00">
      <w:pPr>
        <w:pBdr>
          <w:top w:val="nil"/>
          <w:left w:val="nil"/>
          <w:bottom w:val="nil"/>
          <w:right w:val="nil"/>
          <w:between w:val="nil"/>
        </w:pBdr>
        <w:rPr>
          <w:lang w:val="en"/>
        </w:rPr>
      </w:pPr>
      <w:r w:rsidRPr="00E42735">
        <w:rPr>
          <w:lang w:val="en"/>
        </w:rPr>
        <w:t xml:space="preserve">Jürgen </w:t>
      </w:r>
      <w:proofErr w:type="spellStart"/>
      <w:r w:rsidRPr="00E42735">
        <w:rPr>
          <w:lang w:val="en"/>
        </w:rPr>
        <w:t>Plitzko</w:t>
      </w:r>
      <w:proofErr w:type="spellEnd"/>
      <w:r>
        <w:rPr>
          <w:lang w:val="en"/>
        </w:rPr>
        <w:tab/>
      </w:r>
      <w:r>
        <w:rPr>
          <w:lang w:val="en"/>
        </w:rPr>
        <w:tab/>
      </w:r>
      <w:r w:rsidRPr="00E42735">
        <w:rPr>
          <w:lang w:val="en"/>
        </w:rPr>
        <w:t>(</w:t>
      </w:r>
      <w:hyperlink r:id="rId11" w:history="1">
        <w:r w:rsidRPr="00E42735">
          <w:rPr>
            <w:rStyle w:val="Hyperlink"/>
            <w:color w:val="auto"/>
            <w:u w:val="none"/>
            <w:lang w:val="en"/>
          </w:rPr>
          <w:t>plitzko@biochem.mpg.de)</w:t>
        </w:r>
      </w:hyperlink>
    </w:p>
    <w:p w14:paraId="12F4F293" w14:textId="52693438" w:rsidR="00E42735" w:rsidRPr="00E42735" w:rsidRDefault="00E42735" w:rsidP="00030A00">
      <w:pPr>
        <w:pBdr>
          <w:top w:val="nil"/>
          <w:left w:val="nil"/>
          <w:bottom w:val="nil"/>
          <w:right w:val="nil"/>
          <w:between w:val="nil"/>
        </w:pBdr>
        <w:rPr>
          <w:lang w:val="en"/>
        </w:rPr>
      </w:pPr>
      <w:r w:rsidRPr="00E42735">
        <w:rPr>
          <w:lang w:val="en"/>
        </w:rPr>
        <w:t>Philipp S. Erdmann</w:t>
      </w:r>
      <w:r>
        <w:rPr>
          <w:lang w:val="en"/>
        </w:rPr>
        <w:tab/>
      </w:r>
      <w:r w:rsidRPr="00E42735">
        <w:rPr>
          <w:lang w:val="en"/>
        </w:rPr>
        <w:t>(</w:t>
      </w:r>
      <w:hyperlink r:id="rId12" w:history="1">
        <w:r w:rsidRPr="00E42735">
          <w:rPr>
            <w:rStyle w:val="Hyperlink"/>
            <w:color w:val="auto"/>
            <w:u w:val="none"/>
            <w:lang w:val="en"/>
          </w:rPr>
          <w:t>philipp.erdmann@fht.org)</w:t>
        </w:r>
      </w:hyperlink>
    </w:p>
    <w:p w14:paraId="7D42DB44" w14:textId="77777777" w:rsidR="00E42735" w:rsidRPr="00585978" w:rsidRDefault="00E42735" w:rsidP="00030A00">
      <w:pPr>
        <w:pBdr>
          <w:top w:val="nil"/>
          <w:left w:val="nil"/>
          <w:bottom w:val="nil"/>
          <w:right w:val="nil"/>
          <w:between w:val="nil"/>
        </w:pBdr>
        <w:rPr>
          <w:color w:val="000000" w:themeColor="text1"/>
          <w:lang w:val="en"/>
        </w:rPr>
      </w:pPr>
    </w:p>
    <w:p w14:paraId="769D4415" w14:textId="29051AD7" w:rsidR="00585978" w:rsidRPr="00585978" w:rsidRDefault="00585978" w:rsidP="00030A00">
      <w:pPr>
        <w:pBdr>
          <w:top w:val="nil"/>
          <w:left w:val="nil"/>
          <w:bottom w:val="nil"/>
          <w:right w:val="nil"/>
          <w:between w:val="nil"/>
        </w:pBdr>
        <w:rPr>
          <w:color w:val="000000" w:themeColor="text1"/>
          <w:lang w:val="en"/>
        </w:rPr>
      </w:pPr>
      <w:r w:rsidRPr="00585978">
        <w:rPr>
          <w:color w:val="000000" w:themeColor="text1"/>
          <w:vertAlign w:val="superscript"/>
          <w:lang w:val="en"/>
        </w:rPr>
        <w:t>#</w:t>
      </w:r>
      <w:r w:rsidRPr="00585978">
        <w:rPr>
          <w:color w:val="000000" w:themeColor="text1"/>
          <w:lang w:val="en"/>
        </w:rPr>
        <w:t xml:space="preserve">Corresponding </w:t>
      </w:r>
      <w:r w:rsidR="00E42735">
        <w:rPr>
          <w:color w:val="000000" w:themeColor="text1"/>
          <w:lang w:val="en"/>
        </w:rPr>
        <w:t>a</w:t>
      </w:r>
      <w:r w:rsidRPr="00585978">
        <w:rPr>
          <w:color w:val="000000" w:themeColor="text1"/>
          <w:lang w:val="en"/>
        </w:rPr>
        <w:t>uthors</w:t>
      </w:r>
      <w:r w:rsidR="006377C3">
        <w:rPr>
          <w:color w:val="000000" w:themeColor="text1"/>
          <w:lang w:val="en"/>
        </w:rPr>
        <w:t>:</w:t>
      </w:r>
    </w:p>
    <w:p w14:paraId="0E4B0FCE" w14:textId="0A358D7F" w:rsidR="00E42735" w:rsidRPr="00E42735" w:rsidRDefault="00E42735" w:rsidP="00030A00">
      <w:pPr>
        <w:pBdr>
          <w:top w:val="nil"/>
          <w:left w:val="nil"/>
          <w:bottom w:val="nil"/>
          <w:right w:val="nil"/>
          <w:between w:val="nil"/>
        </w:pBdr>
        <w:rPr>
          <w:lang w:val="en"/>
        </w:rPr>
      </w:pPr>
      <w:r w:rsidRPr="00E42735">
        <w:rPr>
          <w:lang w:val="en"/>
        </w:rPr>
        <w:t xml:space="preserve">Jürgen </w:t>
      </w:r>
      <w:proofErr w:type="spellStart"/>
      <w:r w:rsidRPr="00E42735">
        <w:rPr>
          <w:lang w:val="en"/>
        </w:rPr>
        <w:t>Plitzko</w:t>
      </w:r>
      <w:proofErr w:type="spellEnd"/>
      <w:r>
        <w:rPr>
          <w:lang w:val="en"/>
        </w:rPr>
        <w:tab/>
      </w:r>
      <w:r>
        <w:rPr>
          <w:lang w:val="en"/>
        </w:rPr>
        <w:tab/>
      </w:r>
      <w:r w:rsidRPr="00E42735">
        <w:rPr>
          <w:lang w:val="en"/>
        </w:rPr>
        <w:t>(</w:t>
      </w:r>
      <w:hyperlink r:id="rId13" w:history="1">
        <w:r w:rsidRPr="00E42735">
          <w:rPr>
            <w:rStyle w:val="Hyperlink"/>
            <w:color w:val="auto"/>
            <w:u w:val="none"/>
            <w:lang w:val="en"/>
          </w:rPr>
          <w:t>plitzko@biochem.mpg.de)</w:t>
        </w:r>
      </w:hyperlink>
    </w:p>
    <w:p w14:paraId="70A9FB1E" w14:textId="4381EAA6" w:rsidR="00E42735" w:rsidRPr="00E42735" w:rsidRDefault="00E42735" w:rsidP="00030A00">
      <w:pPr>
        <w:pBdr>
          <w:top w:val="nil"/>
          <w:left w:val="nil"/>
          <w:bottom w:val="nil"/>
          <w:right w:val="nil"/>
          <w:between w:val="nil"/>
        </w:pBdr>
        <w:rPr>
          <w:lang w:val="en"/>
        </w:rPr>
      </w:pPr>
      <w:r w:rsidRPr="00E42735">
        <w:rPr>
          <w:lang w:val="en"/>
        </w:rPr>
        <w:t>Philipp S. Erdmann</w:t>
      </w:r>
      <w:r>
        <w:rPr>
          <w:lang w:val="en"/>
        </w:rPr>
        <w:tab/>
      </w:r>
      <w:r w:rsidRPr="00E42735">
        <w:rPr>
          <w:lang w:val="en"/>
        </w:rPr>
        <w:t>(</w:t>
      </w:r>
      <w:hyperlink r:id="rId14" w:history="1">
        <w:r w:rsidRPr="00E42735">
          <w:rPr>
            <w:rStyle w:val="Hyperlink"/>
            <w:color w:val="auto"/>
            <w:u w:val="none"/>
            <w:lang w:val="en"/>
          </w:rPr>
          <w:t>philipp.erdmann@fht.org)</w:t>
        </w:r>
      </w:hyperlink>
    </w:p>
    <w:p w14:paraId="0A8FB726" w14:textId="4671D232" w:rsidR="00585978" w:rsidRDefault="00585978" w:rsidP="00030A00">
      <w:pPr>
        <w:pBdr>
          <w:top w:val="nil"/>
          <w:left w:val="nil"/>
          <w:bottom w:val="nil"/>
          <w:right w:val="nil"/>
          <w:between w:val="nil"/>
        </w:pBdr>
        <w:rPr>
          <w:color w:val="808080"/>
          <w:lang w:val="en"/>
        </w:rPr>
      </w:pPr>
    </w:p>
    <w:p w14:paraId="41F1B6D6" w14:textId="6A13ADE8" w:rsidR="00E42735" w:rsidRDefault="00585978" w:rsidP="00030A00">
      <w:pPr>
        <w:pBdr>
          <w:top w:val="nil"/>
          <w:left w:val="nil"/>
          <w:bottom w:val="nil"/>
          <w:right w:val="nil"/>
          <w:between w:val="nil"/>
        </w:pBdr>
        <w:rPr>
          <w:color w:val="000000" w:themeColor="text1"/>
          <w:lang w:val="en"/>
        </w:rPr>
      </w:pPr>
      <w:r w:rsidRPr="00585978">
        <w:rPr>
          <w:b/>
          <w:color w:val="000000" w:themeColor="text1"/>
          <w:lang w:val="en"/>
        </w:rPr>
        <w:t>KEYWORDS:</w:t>
      </w:r>
    </w:p>
    <w:p w14:paraId="6F38E9CC" w14:textId="3505FE18" w:rsidR="00585978" w:rsidRPr="00585978" w:rsidRDefault="00585978" w:rsidP="00030A00">
      <w:pPr>
        <w:pBdr>
          <w:top w:val="nil"/>
          <w:left w:val="nil"/>
          <w:bottom w:val="nil"/>
          <w:right w:val="nil"/>
          <w:between w:val="nil"/>
        </w:pBdr>
        <w:rPr>
          <w:color w:val="000000" w:themeColor="text1"/>
          <w:lang w:val="en"/>
        </w:rPr>
      </w:pPr>
      <w:r w:rsidRPr="00585978">
        <w:rPr>
          <w:color w:val="000000" w:themeColor="text1"/>
          <w:lang w:val="en"/>
        </w:rPr>
        <w:t xml:space="preserve">cryo-electron tomography, cryo-focused ion beam milling, </w:t>
      </w:r>
      <w:r w:rsidRPr="008A5BF3">
        <w:rPr>
          <w:i/>
          <w:iCs/>
          <w:color w:val="000000" w:themeColor="text1"/>
          <w:lang w:val="en"/>
        </w:rPr>
        <w:t>in situ</w:t>
      </w:r>
      <w:r w:rsidRPr="00585978">
        <w:rPr>
          <w:color w:val="000000" w:themeColor="text1"/>
          <w:lang w:val="en"/>
        </w:rPr>
        <w:t xml:space="preserve"> structural biology</w:t>
      </w:r>
    </w:p>
    <w:p w14:paraId="141ABDE5" w14:textId="77777777" w:rsidR="006E4797" w:rsidRDefault="006E4797" w:rsidP="00030A00">
      <w:pPr>
        <w:pBdr>
          <w:top w:val="nil"/>
          <w:left w:val="nil"/>
          <w:bottom w:val="nil"/>
          <w:right w:val="nil"/>
          <w:between w:val="nil"/>
        </w:pBdr>
        <w:rPr>
          <w:color w:val="000000"/>
        </w:rPr>
      </w:pPr>
    </w:p>
    <w:p w14:paraId="60F3B8D4" w14:textId="100381B0" w:rsidR="006E4797" w:rsidRDefault="00551D82" w:rsidP="00030A00">
      <w:r>
        <w:rPr>
          <w:b/>
        </w:rPr>
        <w:t>SUMMARY:</w:t>
      </w:r>
    </w:p>
    <w:p w14:paraId="1B8FB6E4" w14:textId="3AA9D90F" w:rsidR="00585978" w:rsidRPr="00585978" w:rsidRDefault="00E71745" w:rsidP="00030A00">
      <w:pPr>
        <w:rPr>
          <w:color w:val="000000" w:themeColor="text1"/>
          <w:lang w:val="en"/>
        </w:rPr>
      </w:pPr>
      <w:r>
        <w:rPr>
          <w:color w:val="000000" w:themeColor="text1"/>
          <w:lang w:val="en"/>
        </w:rPr>
        <w:t>Here, w</w:t>
      </w:r>
      <w:r w:rsidR="00585978" w:rsidRPr="00585978">
        <w:rPr>
          <w:color w:val="000000" w:themeColor="text1"/>
          <w:lang w:val="en"/>
        </w:rPr>
        <w:t xml:space="preserve">e present a pipeline for 3D-correlative focused ion beam milling </w:t>
      </w:r>
      <w:r>
        <w:rPr>
          <w:color w:val="000000" w:themeColor="text1"/>
          <w:lang w:val="en"/>
        </w:rPr>
        <w:t>on guiding</w:t>
      </w:r>
      <w:r w:rsidR="00585978" w:rsidRPr="00585978">
        <w:rPr>
          <w:color w:val="000000" w:themeColor="text1"/>
          <w:lang w:val="en"/>
        </w:rPr>
        <w:t xml:space="preserve"> </w:t>
      </w:r>
      <w:r>
        <w:rPr>
          <w:color w:val="000000" w:themeColor="text1"/>
          <w:lang w:val="en"/>
        </w:rPr>
        <w:t xml:space="preserve">the </w:t>
      </w:r>
      <w:r w:rsidR="00585978" w:rsidRPr="00585978">
        <w:rPr>
          <w:color w:val="000000" w:themeColor="text1"/>
          <w:lang w:val="en"/>
        </w:rPr>
        <w:t>preparation of cellular samples for cryo-electron tomography. The 3D position of fluorescently tagged proteins of interest is first determined by cryo-fluorescence microscopy</w:t>
      </w:r>
      <w:r w:rsidR="006377C3">
        <w:rPr>
          <w:color w:val="000000" w:themeColor="text1"/>
          <w:lang w:val="en"/>
        </w:rPr>
        <w:t>,</w:t>
      </w:r>
      <w:r w:rsidR="00585978" w:rsidRPr="00585978">
        <w:rPr>
          <w:color w:val="000000" w:themeColor="text1"/>
          <w:lang w:val="en"/>
        </w:rPr>
        <w:t xml:space="preserve"> and then targeted for milling. </w:t>
      </w:r>
      <w:r w:rsidR="00257EBA">
        <w:rPr>
          <w:color w:val="000000" w:themeColor="text1"/>
          <w:lang w:val="en"/>
        </w:rPr>
        <w:t>The</w:t>
      </w:r>
      <w:r w:rsidR="00585978" w:rsidRPr="00585978">
        <w:rPr>
          <w:color w:val="000000" w:themeColor="text1"/>
          <w:lang w:val="en"/>
        </w:rPr>
        <w:t xml:space="preserve"> protocol is suitable for mammalian, yeast, and bacterial cells.</w:t>
      </w:r>
    </w:p>
    <w:p w14:paraId="74EFC8D7" w14:textId="77777777" w:rsidR="006E4797" w:rsidRDefault="006E4797" w:rsidP="00030A00"/>
    <w:p w14:paraId="2DF8E628" w14:textId="7192FFB2" w:rsidR="006E4797" w:rsidRDefault="00551D82" w:rsidP="00030A00">
      <w:pPr>
        <w:rPr>
          <w:color w:val="808080"/>
        </w:rPr>
      </w:pPr>
      <w:r>
        <w:rPr>
          <w:b/>
        </w:rPr>
        <w:t>ABSTRACT:</w:t>
      </w:r>
    </w:p>
    <w:p w14:paraId="3A823684" w14:textId="2F2612C6" w:rsidR="00585978" w:rsidRPr="00585978" w:rsidRDefault="00585978" w:rsidP="00030A00">
      <w:pPr>
        <w:rPr>
          <w:color w:val="000000" w:themeColor="text1"/>
          <w:lang w:val="en"/>
        </w:rPr>
      </w:pPr>
      <w:r w:rsidRPr="00585978">
        <w:rPr>
          <w:color w:val="000000" w:themeColor="text1"/>
          <w:lang w:val="en"/>
        </w:rPr>
        <w:t xml:space="preserve">Cryo-electron tomography (cryo-ET) has become the method of choice for investigating cellular ultrastructure and molecular complexes in their native, frozen-hydrated state. However, cryo-ET requires that samples are thin enough to not scatter or block the incident electron beam. For thick cellular samples, this can be achieved </w:t>
      </w:r>
      <w:r w:rsidR="00AA3A6E">
        <w:rPr>
          <w:color w:val="000000" w:themeColor="text1"/>
          <w:lang w:val="en"/>
        </w:rPr>
        <w:t>by</w:t>
      </w:r>
      <w:r w:rsidRPr="00585978">
        <w:rPr>
          <w:color w:val="000000" w:themeColor="text1"/>
          <w:lang w:val="en"/>
        </w:rPr>
        <w:t xml:space="preserve"> cryo-focused ion beam (FIB) milling. This protocol describes how to target specific cellular sites during FIB milling </w:t>
      </w:r>
      <w:r w:rsidR="00AA3A6E">
        <w:rPr>
          <w:color w:val="000000" w:themeColor="text1"/>
          <w:lang w:val="en"/>
        </w:rPr>
        <w:t>using</w:t>
      </w:r>
      <w:r w:rsidRPr="00585978">
        <w:rPr>
          <w:color w:val="000000" w:themeColor="text1"/>
          <w:lang w:val="en"/>
        </w:rPr>
        <w:t xml:space="preserve"> a 3D-correlative approach, which combines three-dimensional fluorescence microscopy data with information from the FIB-scanning electron microscope. Using this technique, rare cellular events and structures can be targeted with high accuracy and visualized at molecular resolution using cryo-transmission electron microscopy (cryo-TEM).</w:t>
      </w:r>
    </w:p>
    <w:p w14:paraId="2CF9CD54" w14:textId="77777777" w:rsidR="006E4797" w:rsidRDefault="006E4797" w:rsidP="00030A00"/>
    <w:p w14:paraId="0646E204" w14:textId="2F6849CC" w:rsidR="006E4797" w:rsidRDefault="00551D82" w:rsidP="00030A00">
      <w:pPr>
        <w:rPr>
          <w:color w:val="808080"/>
        </w:rPr>
      </w:pPr>
      <w:r>
        <w:rPr>
          <w:b/>
        </w:rPr>
        <w:lastRenderedPageBreak/>
        <w:t>INTRODUCTION:</w:t>
      </w:r>
    </w:p>
    <w:p w14:paraId="212C633E" w14:textId="1A1266C7" w:rsidR="00585978" w:rsidRDefault="00585978" w:rsidP="00030A00">
      <w:pPr>
        <w:rPr>
          <w:color w:val="000000" w:themeColor="text1"/>
          <w:lang w:val="en"/>
        </w:rPr>
      </w:pPr>
      <w:r w:rsidRPr="00585978">
        <w:rPr>
          <w:color w:val="000000" w:themeColor="text1"/>
          <w:lang w:val="en"/>
        </w:rPr>
        <w:t>Focused ion beam milling allows the preparation of thin biological samples from cryo-fixed specimen</w:t>
      </w:r>
      <w:r w:rsidR="00E71745">
        <w:rPr>
          <w:color w:val="000000" w:themeColor="text1"/>
          <w:lang w:val="en"/>
        </w:rPr>
        <w:t>s</w:t>
      </w:r>
      <w:r w:rsidRPr="00585978">
        <w:rPr>
          <w:color w:val="000000" w:themeColor="text1"/>
          <w:lang w:val="en"/>
        </w:rPr>
        <w:t xml:space="preserve"> without the problems commonly associated with mechanical </w:t>
      </w:r>
      <w:proofErr w:type="spellStart"/>
      <w:r w:rsidRPr="00585978">
        <w:rPr>
          <w:color w:val="000000" w:themeColor="text1"/>
          <w:lang w:val="en"/>
        </w:rPr>
        <w:t>sectioning</w:t>
      </w:r>
      <w:r w:rsidR="00E71745">
        <w:rPr>
          <w:color w:val="000000" w:themeColor="text1"/>
          <w:lang w:val="en"/>
        </w:rPr>
        <w:t>s</w:t>
      </w:r>
      <w:proofErr w:type="spellEnd"/>
      <w:r w:rsidRPr="00585978">
        <w:rPr>
          <w:color w:val="000000" w:themeColor="text1"/>
          <w:lang w:val="en"/>
        </w:rPr>
        <w:t xml:space="preserve"> </w:t>
      </w:r>
      <w:r w:rsidR="00AA3A6E">
        <w:rPr>
          <w:color w:val="000000" w:themeColor="text1"/>
          <w:lang w:val="en"/>
        </w:rPr>
        <w:t>such as</w:t>
      </w:r>
      <w:r w:rsidRPr="00585978">
        <w:rPr>
          <w:color w:val="000000" w:themeColor="text1"/>
          <w:lang w:val="en"/>
        </w:rPr>
        <w:t xml:space="preserve"> knife</w:t>
      </w:r>
      <w:r w:rsidR="00E71745">
        <w:rPr>
          <w:color w:val="000000" w:themeColor="text1"/>
          <w:lang w:val="en"/>
        </w:rPr>
        <w:t xml:space="preserve"> </w:t>
      </w:r>
      <w:r w:rsidRPr="00585978">
        <w:rPr>
          <w:color w:val="000000" w:themeColor="text1"/>
          <w:lang w:val="en"/>
        </w:rPr>
        <w:t>marks and compression artifacts</w:t>
      </w:r>
      <w:r w:rsidR="000A7056">
        <w:rPr>
          <w:color w:val="000000" w:themeColor="text1"/>
          <w:vertAlign w:val="superscript"/>
          <w:lang w:val="en"/>
        </w:rPr>
        <w:fldChar w:fldCharType="begin" w:fldLock="1"/>
      </w:r>
      <w:r w:rsidR="000A7056">
        <w:rPr>
          <w:color w:val="000000" w:themeColor="text1"/>
          <w:vertAlign w:val="superscript"/>
          <w:lang w:val="en"/>
        </w:rPr>
        <w:instrText>ADDIN CSL_CITATION {"citationItems":[{"id":"ITEM-1","itemData":{"DOI":"10.1016/j.tcb.2016.08.006","ISBN":"0962-8924","ISSN":"18793088","PMID":"27671779","abstract":"Traditionally, macromolecular structure determination is performed ex situ, that is, with purified materials. But, there are strong incentives to develop approaches to study them in situ in their native functional context. In recent years, cryo-electron tomography (cryo-ET) has emerged as a powerful method for visualizing the molecular organization of unperturbed cellular landscapes with the potential to attain near-atomic resolution. Here, we review recent work on several macromolecular assemblies, demonstrating the power of in situ studies. We also highlight technical challenges and discuss ways to meet them.","author":[{"dropping-particle":"","family":"Beck","given":"Martin","non-dropping-particle":"","parse-names":false,"suffix":""},{"dropping-particle":"","family":"Baumeister","given":"Wolfgang","non-dropping-particle":"","parse-names":false,"suffix":""}],"container-title":"Trends in Cell Biology","id":"ITEM-1","issue":"11","issued":{"date-parts":[["2016"]]},"page":"825-837","publisher":"Elsevier Ltd","title":"Cryo-Electron Tomography: Can it Reveal the Molecular Sociology of Cells in Atomic Detail?","type":"article-journal","volume":"26"},"uris":["http://www.mendeley.com/documents/?uuid=b7572bdc-eb21-42a5-9153-c29dfd5c2cc7"]}],"mendeley":{"formattedCitation":"&lt;sup&gt;1&lt;/sup&gt;","plainTextFormattedCitation":"1","previouslyFormattedCitation":"&lt;sup&gt;1&lt;/sup&gt;"},"properties":{"noteIndex":0},"schema":"https://github.com/citation-style-language/schema/raw/master/csl-citation.json"}</w:instrText>
      </w:r>
      <w:r w:rsidR="000A7056">
        <w:rPr>
          <w:color w:val="000000" w:themeColor="text1"/>
          <w:vertAlign w:val="superscript"/>
          <w:lang w:val="en"/>
        </w:rPr>
        <w:fldChar w:fldCharType="separate"/>
      </w:r>
      <w:r w:rsidR="000A7056" w:rsidRPr="000A7056">
        <w:rPr>
          <w:noProof/>
          <w:color w:val="000000" w:themeColor="text1"/>
          <w:vertAlign w:val="superscript"/>
          <w:lang w:val="en"/>
        </w:rPr>
        <w:t>1</w:t>
      </w:r>
      <w:r w:rsidR="000A7056">
        <w:rPr>
          <w:color w:val="000000" w:themeColor="text1"/>
          <w:vertAlign w:val="superscript"/>
          <w:lang w:val="en"/>
        </w:rPr>
        <w:fldChar w:fldCharType="end"/>
      </w:r>
      <w:r w:rsidR="00E71745">
        <w:rPr>
          <w:color w:val="000000" w:themeColor="text1"/>
          <w:lang w:val="en"/>
        </w:rPr>
        <w:t>.</w:t>
      </w:r>
      <w:r w:rsidRPr="00585978">
        <w:rPr>
          <w:color w:val="000000" w:themeColor="text1"/>
          <w:lang w:val="en"/>
        </w:rPr>
        <w:t xml:space="preserve"> When paired with cryo-electron tomography, FIB milling enables </w:t>
      </w:r>
      <w:r w:rsidR="00E71745" w:rsidRPr="00585978">
        <w:rPr>
          <w:color w:val="000000" w:themeColor="text1"/>
          <w:lang w:val="en"/>
        </w:rPr>
        <w:t>high</w:t>
      </w:r>
      <w:r w:rsidR="00E71745">
        <w:rPr>
          <w:color w:val="000000" w:themeColor="text1"/>
          <w:lang w:val="en"/>
        </w:rPr>
        <w:t>-</w:t>
      </w:r>
      <w:r w:rsidRPr="00585978">
        <w:rPr>
          <w:color w:val="000000" w:themeColor="text1"/>
          <w:lang w:val="en"/>
        </w:rPr>
        <w:t>resolution biological studies of the cellular morphology and determination of the structure of macromolecular complexes directly from within cells at sub-nanometer resolution</w:t>
      </w:r>
      <w:r w:rsidR="000A7056">
        <w:rPr>
          <w:color w:val="000000" w:themeColor="text1"/>
          <w:lang w:val="en"/>
        </w:rPr>
        <w:fldChar w:fldCharType="begin" w:fldLock="1"/>
      </w:r>
      <w:r w:rsidR="000A7056">
        <w:rPr>
          <w:color w:val="000000" w:themeColor="text1"/>
          <w:lang w:val="en"/>
        </w:rPr>
        <w:instrText>ADDIN CSL_CITATION {"citationItems":[{"id":"ITEM-1","itemData":{"DOI":"10.1016/j.sbi.2013.08.006","author":[{"dropping-particle":"","family":"Plitzko","given":"M","non-dropping-particle":"","parse-names":false,"suffix":""},{"dropping-particle":"","family":"Villa","given":"Elizabeth","non-dropping-particle":"","parse-names":false,"suffix":""},{"dropping-particle":"","family":"Schaffer","given":"Miroslava","non-dropping-particle":"","parse-names":false,"suffix":""},{"dropping-particle":"","family":"Baumeister","given":"Wolfgang","non-dropping-particle":"","parse-names":false,"suffix":""}],"container-title":"Current Opinion in Structural Biology","id":"ITEM-1","issued":{"date-parts":[["2013"]]},"page":"771-777","title":"Opening windows into the cell : focused-ion-beam milling for cryo-electron tomography","type":"article-journal","volume":"23"},"uris":["http://www.mendeley.com/documents/?uuid=294d8f45-d7fb-49fe-9fd1-5e82de87e65c"]},{"id":"ITEM-2","itemData":{"DOI":"10.1016/j.jsb.2016.07.010","ISSN":"10958657","abstract":"While cryo-electron tomography (cryo-ET) can reveal biological structures in their native state within the cellular environment, it requires the production of high-quality frozen-hydrated sections that are thinner than 300 nm. Sample requirements are even more stringent for the visualization of membrane-bound protein complexes within dense cellular regions. Focused ion beam (FIB) sample preparation for transmission electron microscopy (TEM) is a well-established technique in material science, but there are only few examples of biological samples exhibiting sufficient quality for high-resolution in situ investigation by cryo-ET. In this work, we present a comprehensive description of a cryo-sample preparation workflow incorporating additional conductive-coating procedures. These coating steps eliminate the adverse effects of sample charging on imaging with the Volta phase plate, allowing data acquisition with improved contrast. We discuss optimized FIB milling strategies adapted from material science and each critical step required to produce homogeneously thin, non-charging FIB lamellas that make large areas of unperturbed HeLa and Chlamydomonas cells accessible for cryo-ET at molecular resolution.","author":[{"dropping-particle":"","family":"Schaffer","given":"Miroslava","non-dropping-particle":"","parse-names":false,"suffix":""},{"dropping-particle":"","family":"Mahamid","given":"Julia","non-dropping-particle":"","parse-names":false,"suffix":""},{"dropping-particle":"","family":"Engel","given":"Benjamin D.","non-dropping-particle":"","parse-names":false,"suffix":""},{"dropping-particle":"","family":"Laugks","given":"Tim","non-dropping-particle":"","parse-names":false,"suffix":""},{"dropping-particle":"","family":"Baumeister","given":"Wolfgang","non-dropping-particle":"","parse-names":false,"suffix":""},{"dropping-particle":"","family":"Plitzko","given":"Jürgen M.","non-dropping-particle":"","parse-names":false,"suffix":""}],"container-title":"Journal of Structural Biology","id":"ITEM-2","issue":"2","issued":{"date-parts":[["2017"]]},"page":"73-82","publisher":"Elsevier Inc.","title":"Optimized cryo-focused ion beam sample preparation aimed at in situ structural studies of membrane proteins","type":"article-journal","volume":"197"},"uris":["http://www.mendeley.com/documents/?uuid=faa25390-e1c1-449e-9e1e-ebdd1c8576f7"]},{"id":"ITEM-3","itemData":{"DOI":"10.1038/s41592-020-01054-7","ISSN":"15487105","PMID":"33542511","abstract":"Cryo-electron microscopy (cryo-EM) enables macromolecular structure determination in vitro and inside cells. In addition to aligning individual particles, accurate registration of sample motion and three-dimensional deformation during exposures are crucial for achieving high-resolution reconstructions. Here we describe M, a software tool that establishes a reference-based, multi-particle refinement framework for cryo-EM data and couples a comprehensive spatial deformation model to in silico correction of electron-optical aberrations. M provides a unified optimization framework for both frame-series and tomographic tilt-series data. We show that tilt-series data can provide the same resolution as frame-series data on a purified protein specimen, indicating that the alignment step no longer limits the resolution obtainable from tomographic data. In combination with Warp and RELION, M resolves to residue level a 70S ribosome bound to an antibiotic inside intact bacterial cells. Our work provides a computational tool that facilitates structural biology in cells.","author":[{"dropping-particle":"","family":"Tegunov","given":"Dimitry","non-dropping-particle":"","parse-names":false,"suffix":""},{"dropping-particle":"","family":"Xue","given":"Liang","non-dropping-particle":"","parse-names":false,"suffix":""},{"dropping-particle":"","family":"Dienemann","given":"Christian","non-dropping-particle":"","parse-names":false,"suffix":""},{"dropping-particle":"","family":"Cramer","given":"Patrick","non-dropping-particle":"","parse-names":false,"suffix":""},{"dropping-particle":"","family":"Mahamid","given":"Julia","non-dropping-particle":"","parse-names":false,"suffix":""}],"container-title":"Nature Methods","id":"ITEM-3","issue":"2","issued":{"date-parts":[["2021"]]},"page":"186-193","publisher":"Springer US","title":"Multi-particle cryo-EM refinement with M visualizes ribosome-antibiotic complex at 3.5 Å in cells","type":"article-journal","volume":"18"},"uris":["http://www.mendeley.com/documents/?uuid=889f9a07-ead3-408f-bcb7-d29c99fafde0"]}],"mendeley":{"formattedCitation":"&lt;sup&gt;2–4&lt;/sup&gt;","plainTextFormattedCitation":"2–4","previouslyFormattedCitation":"&lt;sup&gt;2–4&lt;/sup&gt;"},"properties":{"noteIndex":0},"schema":"https://github.com/citation-style-language/schema/raw/master/csl-citation.json"}</w:instrText>
      </w:r>
      <w:r w:rsidR="000A7056">
        <w:rPr>
          <w:color w:val="000000" w:themeColor="text1"/>
          <w:lang w:val="en"/>
        </w:rPr>
        <w:fldChar w:fldCharType="separate"/>
      </w:r>
      <w:r w:rsidR="000A7056" w:rsidRPr="000A7056">
        <w:rPr>
          <w:noProof/>
          <w:color w:val="000000" w:themeColor="text1"/>
          <w:vertAlign w:val="superscript"/>
          <w:lang w:val="en"/>
        </w:rPr>
        <w:t>2–4</w:t>
      </w:r>
      <w:r w:rsidR="000A7056">
        <w:rPr>
          <w:color w:val="000000" w:themeColor="text1"/>
          <w:lang w:val="en"/>
        </w:rPr>
        <w:fldChar w:fldCharType="end"/>
      </w:r>
      <w:r w:rsidR="00E71745">
        <w:rPr>
          <w:color w:val="000000" w:themeColor="text1"/>
          <w:lang w:val="en"/>
        </w:rPr>
        <w:t>.</w:t>
      </w:r>
      <w:r w:rsidRPr="00585978">
        <w:rPr>
          <w:color w:val="000000" w:themeColor="text1"/>
          <w:lang w:val="en"/>
        </w:rPr>
        <w:t xml:space="preserve"> While abundant species</w:t>
      </w:r>
      <w:r w:rsidR="00AA3A6E">
        <w:rPr>
          <w:color w:val="000000" w:themeColor="text1"/>
          <w:lang w:val="en"/>
        </w:rPr>
        <w:t>,</w:t>
      </w:r>
      <w:r w:rsidRPr="00585978">
        <w:rPr>
          <w:color w:val="000000" w:themeColor="text1"/>
          <w:lang w:val="en"/>
        </w:rPr>
        <w:t xml:space="preserve"> such as ribosomes</w:t>
      </w:r>
      <w:r w:rsidR="00AA3A6E">
        <w:rPr>
          <w:color w:val="000000" w:themeColor="text1"/>
          <w:lang w:val="en"/>
        </w:rPr>
        <w:t>,</w:t>
      </w:r>
      <w:r w:rsidRPr="00585978">
        <w:rPr>
          <w:color w:val="000000" w:themeColor="text1"/>
          <w:lang w:val="en"/>
        </w:rPr>
        <w:t xml:space="preserve"> </w:t>
      </w:r>
      <w:r w:rsidR="00AA3A6E" w:rsidRPr="00585978">
        <w:rPr>
          <w:color w:val="000000" w:themeColor="text1"/>
          <w:lang w:val="en"/>
        </w:rPr>
        <w:t>are readily found in randomly cut FIB lamellas, many cellular processes</w:t>
      </w:r>
      <w:r w:rsidR="00AA3A6E">
        <w:rPr>
          <w:color w:val="000000" w:themeColor="text1"/>
          <w:lang w:val="en"/>
        </w:rPr>
        <w:t xml:space="preserve"> rely on </w:t>
      </w:r>
      <w:r w:rsidR="00E71745">
        <w:rPr>
          <w:color w:val="000000" w:themeColor="text1"/>
          <w:lang w:val="en"/>
        </w:rPr>
        <w:t xml:space="preserve">the </w:t>
      </w:r>
      <w:r w:rsidR="00AA3A6E">
        <w:rPr>
          <w:color w:val="000000" w:themeColor="text1"/>
          <w:lang w:val="en"/>
        </w:rPr>
        <w:t>colocalization of several complexes or</w:t>
      </w:r>
      <w:r w:rsidR="00AA3A6E" w:rsidRPr="00585978">
        <w:rPr>
          <w:color w:val="000000" w:themeColor="text1"/>
          <w:lang w:val="en"/>
        </w:rPr>
        <w:t xml:space="preserve"> are localized to specific sites within the cell</w:t>
      </w:r>
      <w:r w:rsidRPr="00585978">
        <w:rPr>
          <w:color w:val="000000" w:themeColor="text1"/>
          <w:lang w:val="en"/>
        </w:rPr>
        <w:t>. Consequently, efficient targeting is required to not lose the biological feature of interest during the milling process and be limited to random hits. A correlative approach that combines data from the scanning electron microscope (SEM)-FIB and a cryo-fluorescence light microscope (FLM) is therefore necessary. While it is possible to omit the initial correlation and combine FLM and cryo-ET data only after TEM acquisition</w:t>
      </w:r>
      <w:r w:rsidR="000A7056">
        <w:rPr>
          <w:color w:val="000000" w:themeColor="text1"/>
          <w:vertAlign w:val="superscript"/>
          <w:lang w:val="en"/>
        </w:rPr>
        <w:fldChar w:fldCharType="begin" w:fldLock="1"/>
      </w:r>
      <w:r w:rsidR="000A7056">
        <w:rPr>
          <w:color w:val="000000" w:themeColor="text1"/>
          <w:vertAlign w:val="superscript"/>
          <w:lang w:val="en"/>
        </w:rPr>
        <w:instrText>ADDIN CSL_CITATION {"citationItems":[{"id":"ITEM-1","itemData":{"DOI":"10.1016/bs.mcb.2020.12.009","ISBN":"9780128220580","ISSN":"0091679X","PMID":"33707016","abstract":"In situ cryo-electron tomography of cryo-focused ion beam (cryo-FIB) milled cells enables the study of cellular organelles in unperturbed conditions and close to the molecular resolution. However, due to the crowdedness of the cellular environment, the identification of individual macromolecular complexes either on organelles or inside the cytosol in cryo-electron tomograms is challenging. Cryo-correlative light and electron microscopy (cryo-CLEM) employs a fluorescently labeled feature of interest imaged by cryo-light microscopy that is correlated to cryo-electron microscopy maps of cryo-FIB milled lamellae using correlation markers discernable by both imaging methods. Here, we provide a protocol for a post-correlation on-lamella cryo-CLEM approach for localization of fluorescently labeled organelles of interest in cryo-lamellae after cryo-FIB milling and tomography of adherent plunge frozen cells.","author":[{"dropping-particle":"","family":"Klein","given":"Steffen","non-dropping-particle":"","parse-names":false,"suffix":""},{"dropping-particle":"","family":"Wachsmuth-Melm","given":"Moritz","non-dropping-particle":"","parse-names":false,"suffix":""},{"dropping-particle":"","family":"Winter","given":"Sophie L.","non-dropping-particle":"","parse-names":false,"suffix":""},{"dropping-particle":"","family":"Kolovou","given":"Androniki","non-dropping-particle":"","parse-names":false,"suffix":""},{"dropping-particle":"","family":"Chlanda","given":"Petr","non-dropping-particle":"","parse-names":false,"suffix":""}],"container-title":"Methods in Cell Biology","edition":"1","id":"ITEM-1","issued":{"date-parts":[["2021"]]},"number-of-pages":"273-302","publisher":"Elsevier Inc.","title":"Cryo-correlative light and electron microscopy workflow for cryo-focused ion beam milled adherent cells","type":"book","volume":"162"},"uris":["http://www.mendeley.com/documents/?uuid=70802171-04f9-463e-a175-ef16a854a1a1"]},{"id":"ITEM-2","itemData":{"DOI":"10.1038/s42003-020-01567-z","ISSN":"23993642","PMID":"33514845","abstract":"Lamellar bodies (LBs) are surfactant-rich organelles in alveolar cells. LBs disassemble into a lipid-protein network that reduces surface tension and facilitates gas exchange in the alveolar cavity. Current knowledge of LB architecture is predominantly based on electron microscopy studies using disruptive sample preparation methods. We established and validated a post-correlation on-lamella cryo-correlative light and electron microscopy approach for cryo-FIB milled cells to structurally characterize and validate the identity of LBs in their unperturbed state. Using deconvolution and 3D image registration, we were able to identify fluorescently labeled membrane structures analyzed by cryo-electron tomography. In situ cryo-electron tomography of A549 cells as well as primary Human Small Airway Epithelial Cells revealed that LBs are composed of membrane sheets frequently attached to the limiting membrane through “T”-junctions. We report a so far undescribed outer membrane dome protein complex (OMDP) on the limiting membrane of LBs. Our data suggest that LB biogenesis is driven by parallel membrane sheet import and by the curvature of the limiting membrane to maximize lipid storage capacity.","author":[{"dropping-particle":"","family":"Klein","given":"Steffen","non-dropping-particle":"","parse-names":false,"suffix":""},{"dropping-particle":"","family":"Wimmer","given":"Benedikt H.","non-dropping-particle":"","parse-names":false,"suffix":""},{"dropping-particle":"","family":"Winter","given":"Sophie L.","non-dropping-particle":"","parse-names":false,"suffix":""},{"dropping-particle":"","family":"Kolovou","given":"Androniki","non-dropping-particle":"","parse-names":false,"suffix":""},{"dropping-particle":"","family":"Laketa","given":"Vibor","non-dropping-particle":"","parse-names":false,"suffix":""},{"dropping-particle":"","family":"Chlanda","given":"Petr","non-dropping-particle":"","parse-names":false,"suffix":""}],"container-title":"Communications Biology","id":"ITEM-2","issue":"1","issued":{"date-parts":[["2021"]]},"page":"1-12","publisher":"Springer US","title":"Post-correlation on-lamella cryo-CLEM reveals the membrane architecture of lamellar bodies","type":"article-journal","volume":"4"},"uris":["http://www.mendeley.com/documents/?uuid=f90f5797-9581-4d41-b5eb-7bc83d84720d"]}],"mendeley":{"formattedCitation":"&lt;sup&gt;5, 6&lt;/sup&gt;","plainTextFormattedCitation":"5, 6","previouslyFormattedCitation":"&lt;sup&gt;5, 6&lt;/sup&gt;"},"properties":{"noteIndex":0},"schema":"https://github.com/citation-style-language/schema/raw/master/csl-citation.json"}</w:instrText>
      </w:r>
      <w:r w:rsidR="000A7056">
        <w:rPr>
          <w:color w:val="000000" w:themeColor="text1"/>
          <w:vertAlign w:val="superscript"/>
          <w:lang w:val="en"/>
        </w:rPr>
        <w:fldChar w:fldCharType="separate"/>
      </w:r>
      <w:r w:rsidR="000A7056" w:rsidRPr="000A7056">
        <w:rPr>
          <w:noProof/>
          <w:color w:val="000000" w:themeColor="text1"/>
          <w:vertAlign w:val="superscript"/>
          <w:lang w:val="en"/>
        </w:rPr>
        <w:t>5,6</w:t>
      </w:r>
      <w:r w:rsidR="000A7056">
        <w:rPr>
          <w:color w:val="000000" w:themeColor="text1"/>
          <w:vertAlign w:val="superscript"/>
          <w:lang w:val="en"/>
        </w:rPr>
        <w:fldChar w:fldCharType="end"/>
      </w:r>
      <w:r w:rsidR="00E71745">
        <w:rPr>
          <w:color w:val="000000" w:themeColor="text1"/>
          <w:lang w:val="en"/>
        </w:rPr>
        <w:t>,</w:t>
      </w:r>
      <w:r w:rsidRPr="00585978">
        <w:rPr>
          <w:color w:val="000000" w:themeColor="text1"/>
          <w:lang w:val="en"/>
        </w:rPr>
        <w:t xml:space="preserve"> fluorescence-guided focused ion beam milling enables a</w:t>
      </w:r>
      <w:r w:rsidR="00AA3A6E">
        <w:rPr>
          <w:color w:val="000000" w:themeColor="text1"/>
          <w:lang w:val="en"/>
        </w:rPr>
        <w:t xml:space="preserve">n accurate </w:t>
      </w:r>
      <w:r w:rsidRPr="00585978">
        <w:rPr>
          <w:color w:val="000000" w:themeColor="text1"/>
          <w:lang w:val="en"/>
        </w:rPr>
        <w:t>selection of the milling area beforehand, thereby resulting in more efficient data acquisition. Since its conception</w:t>
      </w:r>
      <w:r w:rsidR="000A7056">
        <w:rPr>
          <w:color w:val="000000" w:themeColor="text1"/>
          <w:vertAlign w:val="superscript"/>
          <w:lang w:val="en"/>
        </w:rPr>
        <w:fldChar w:fldCharType="begin" w:fldLock="1"/>
      </w:r>
      <w:r w:rsidR="000A7056">
        <w:rPr>
          <w:color w:val="000000" w:themeColor="text1"/>
          <w:vertAlign w:val="superscript"/>
          <w:lang w:val="en"/>
        </w:rPr>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mendeley":{"formattedCitation":"&lt;sup&gt;7&lt;/sup&gt;","plainTextFormattedCitation":"7","previouslyFormattedCitation":"&lt;sup&gt;7&lt;/sup&gt;"},"properties":{"noteIndex":0},"schema":"https://github.com/citation-style-language/schema/raw/master/csl-citation.json"}</w:instrText>
      </w:r>
      <w:r w:rsidR="000A7056">
        <w:rPr>
          <w:color w:val="000000" w:themeColor="text1"/>
          <w:vertAlign w:val="superscript"/>
          <w:lang w:val="en"/>
        </w:rPr>
        <w:fldChar w:fldCharType="separate"/>
      </w:r>
      <w:r w:rsidR="000A7056" w:rsidRPr="000A7056">
        <w:rPr>
          <w:noProof/>
          <w:color w:val="000000" w:themeColor="text1"/>
          <w:vertAlign w:val="superscript"/>
          <w:lang w:val="en"/>
        </w:rPr>
        <w:t>7</w:t>
      </w:r>
      <w:r w:rsidR="000A7056">
        <w:rPr>
          <w:color w:val="000000" w:themeColor="text1"/>
          <w:vertAlign w:val="superscript"/>
          <w:lang w:val="en"/>
        </w:rPr>
        <w:fldChar w:fldCharType="end"/>
      </w:r>
      <w:r w:rsidR="00E71745">
        <w:rPr>
          <w:color w:val="000000" w:themeColor="text1"/>
          <w:lang w:val="en"/>
        </w:rPr>
        <w:t>,</w:t>
      </w:r>
      <w:r w:rsidRPr="00585978">
        <w:rPr>
          <w:color w:val="000000" w:themeColor="text1"/>
          <w:lang w:val="en"/>
        </w:rPr>
        <w:t xml:space="preserve"> the application of 3D-correlated FIB milling in biological studies had been limited until we recently reported </w:t>
      </w:r>
      <w:r w:rsidR="00E71745">
        <w:rPr>
          <w:color w:val="000000" w:themeColor="text1"/>
          <w:lang w:val="en"/>
        </w:rPr>
        <w:t>identifying</w:t>
      </w:r>
      <w:r w:rsidRPr="00585978">
        <w:rPr>
          <w:color w:val="000000" w:themeColor="text1"/>
          <w:lang w:val="en"/>
        </w:rPr>
        <w:t xml:space="preserve"> a new liquid-liquid </w:t>
      </w:r>
      <w:r w:rsidR="00E71745" w:rsidRPr="00585978">
        <w:rPr>
          <w:color w:val="000000" w:themeColor="text1"/>
          <w:lang w:val="en"/>
        </w:rPr>
        <w:t>phase</w:t>
      </w:r>
      <w:r w:rsidR="00E71745">
        <w:rPr>
          <w:color w:val="000000" w:themeColor="text1"/>
          <w:lang w:val="en"/>
        </w:rPr>
        <w:t>-</w:t>
      </w:r>
      <w:r w:rsidRPr="00585978">
        <w:rPr>
          <w:color w:val="000000" w:themeColor="text1"/>
          <w:lang w:val="en"/>
        </w:rPr>
        <w:t>separated (LLPS) compartment in yeast using this technique</w:t>
      </w:r>
      <w:r w:rsidR="000A7056">
        <w:rPr>
          <w:color w:val="000000" w:themeColor="text1"/>
          <w:vertAlign w:val="superscript"/>
          <w:lang w:val="en"/>
        </w:rPr>
        <w:fldChar w:fldCharType="begin" w:fldLock="1"/>
      </w:r>
      <w:r w:rsidR="000A7056">
        <w:rPr>
          <w:color w:val="000000" w:themeColor="text1"/>
          <w:vertAlign w:val="superscript"/>
          <w:lang w:val="en"/>
        </w:rPr>
        <w:instrText>ADDIN CSL_CITATION {"citationItems":[{"id":"ITEM-1","itemData":{"DOI":"10.1016/j.molcel.2020.10.030","ISSN":"10974164","PMID":"33207182","abstract":"Removal of nonfunctional macromolecular complexes is important for cellular homeostasis. Wilfling et al. report a selective autophagy pathway for degradation of unproductive protein assemblies within the clathrin-mediated endocytosis machinery. The scaffold protein Ede1 hereby acts as a built-in quality control monitoring the assembly state of the clathrin-mediated endocytosis machinery.","author":[{"dropping-particle":"","family":"Wilfling","given":"Florian","non-dropping-particle":"","parse-names":false,"suffix":""},{"dropping-particle":"","family":"Lee","given":"Chia Wei","non-dropping-particle":"","parse-names":false,"suffix":""},{"dropping-particle":"","family":"Erdmann","given":"Philipp S.","non-dropping-particle":"","parse-names":false,"suffix":""},{"dropping-particle":"","family":"Zheng","given":"Yumei","non-dropping-particle":"","parse-names":false,"suffix":""},{"dropping-particle":"","family":"Sherpa","given":"Dawafuti","non-dropping-particle":"","parse-names":false,"suffix":""},{"dropping-particle":"","family":"Jentsch","given":"Stefan","non-dropping-particle":"","parse-names":false,"suffix":""},{"dropping-particle":"","family":"Pfander","given":"Boris","non-dropping-particle":"","parse-names":false,"suffix":""},{"dropping-particle":"","family":"Schulman","given":"Brenda A.","non-dropping-particle":"","parse-names":false,"suffix":""},{"dropping-particle":"","family":"Baumeister","given":"Wolfgang","non-dropping-particle":"","parse-names":false,"suffix":""}],"container-title":"Molecular Cell","id":"ITEM-1","issue":"5","issued":{"date-parts":[["2020"]]},"page":"764-778.e7","publisher":"Elsevier Inc.","title":"A Selective Autophagy Pathway for Phase-Separated Endocytic Protein Deposits","type":"article-journal","volume":"80"},"uris":["http://www.mendeley.com/documents/?uuid=a230b86c-5277-476c-a31f-1836d9237cd4"]}],"mendeley":{"formattedCitation":"&lt;sup&gt;8&lt;/sup&gt;","plainTextFormattedCitation":"8","previouslyFormattedCitation":"&lt;sup&gt;8&lt;/sup&gt;"},"properties":{"noteIndex":0},"schema":"https://github.com/citation-style-language/schema/raw/master/csl-citation.json"}</w:instrText>
      </w:r>
      <w:r w:rsidR="000A7056">
        <w:rPr>
          <w:color w:val="000000" w:themeColor="text1"/>
          <w:vertAlign w:val="superscript"/>
          <w:lang w:val="en"/>
        </w:rPr>
        <w:fldChar w:fldCharType="separate"/>
      </w:r>
      <w:r w:rsidR="000A7056" w:rsidRPr="000A7056">
        <w:rPr>
          <w:noProof/>
          <w:color w:val="000000" w:themeColor="text1"/>
          <w:vertAlign w:val="superscript"/>
          <w:lang w:val="en"/>
        </w:rPr>
        <w:t>8</w:t>
      </w:r>
      <w:r w:rsidR="000A7056">
        <w:rPr>
          <w:color w:val="000000" w:themeColor="text1"/>
          <w:vertAlign w:val="superscript"/>
          <w:lang w:val="en"/>
        </w:rPr>
        <w:fldChar w:fldCharType="end"/>
      </w:r>
      <w:r w:rsidR="00E71745">
        <w:rPr>
          <w:color w:val="000000" w:themeColor="text1"/>
          <w:lang w:val="en"/>
        </w:rPr>
        <w:t>.</w:t>
      </w:r>
    </w:p>
    <w:p w14:paraId="00BE2B30" w14:textId="77777777" w:rsidR="00E71745" w:rsidRPr="002C1A3C" w:rsidRDefault="00E71745" w:rsidP="00030A00">
      <w:pPr>
        <w:rPr>
          <w:color w:val="000000" w:themeColor="text1"/>
          <w:lang w:val="en"/>
        </w:rPr>
      </w:pPr>
    </w:p>
    <w:p w14:paraId="3EE7F719" w14:textId="16FCB347" w:rsidR="00585978" w:rsidRPr="00585978" w:rsidRDefault="00E71745" w:rsidP="00030A00">
      <w:pPr>
        <w:rPr>
          <w:color w:val="000000" w:themeColor="text1"/>
          <w:lang w:val="en"/>
        </w:rPr>
      </w:pPr>
      <w:r>
        <w:rPr>
          <w:color w:val="000000" w:themeColor="text1"/>
          <w:lang w:val="en"/>
        </w:rPr>
        <w:t>D</w:t>
      </w:r>
      <w:r w:rsidRPr="00585978">
        <w:rPr>
          <w:color w:val="000000" w:themeColor="text1"/>
          <w:lang w:val="en"/>
        </w:rPr>
        <w:t>escribe</w:t>
      </w:r>
      <w:r>
        <w:rPr>
          <w:color w:val="000000" w:themeColor="text1"/>
          <w:lang w:val="en"/>
        </w:rPr>
        <w:t>d here is</w:t>
      </w:r>
      <w:r w:rsidRPr="00585978">
        <w:rPr>
          <w:color w:val="000000" w:themeColor="text1"/>
          <w:lang w:val="en"/>
        </w:rPr>
        <w:t xml:space="preserve"> </w:t>
      </w:r>
      <w:r w:rsidR="00585978" w:rsidRPr="00585978">
        <w:rPr>
          <w:color w:val="000000" w:themeColor="text1"/>
          <w:lang w:val="en"/>
        </w:rPr>
        <w:t xml:space="preserve">a generalized </w:t>
      </w:r>
      <w:r w:rsidR="000A7056">
        <w:rPr>
          <w:color w:val="000000" w:themeColor="text1"/>
          <w:lang w:val="en"/>
        </w:rPr>
        <w:t xml:space="preserve">3D </w:t>
      </w:r>
      <w:r w:rsidR="00585978" w:rsidRPr="00585978">
        <w:rPr>
          <w:color w:val="000000" w:themeColor="text1"/>
          <w:lang w:val="en"/>
        </w:rPr>
        <w:t xml:space="preserve">cryo-correlated light and electron microscopy (CLEM) protocol, which can be used to study a broad variety of samples ranging from bacteria to yeast and mammalian cells. While </w:t>
      </w:r>
      <w:r>
        <w:rPr>
          <w:color w:val="000000" w:themeColor="text1"/>
          <w:lang w:val="en"/>
        </w:rPr>
        <w:t>the</w:t>
      </w:r>
      <w:r w:rsidRPr="00585978">
        <w:rPr>
          <w:color w:val="000000" w:themeColor="text1"/>
          <w:lang w:val="en"/>
        </w:rPr>
        <w:t xml:space="preserve"> </w:t>
      </w:r>
      <w:r w:rsidR="00585978" w:rsidRPr="00585978">
        <w:rPr>
          <w:color w:val="000000" w:themeColor="text1"/>
          <w:lang w:val="en"/>
        </w:rPr>
        <w:t xml:space="preserve">experiments were performed using a certain set of instruments, the individual steps are not bound to specific hardware and can easily be </w:t>
      </w:r>
      <w:r w:rsidR="00585978">
        <w:rPr>
          <w:color w:val="000000" w:themeColor="text1"/>
          <w:lang w:val="en"/>
        </w:rPr>
        <w:t>transferred</w:t>
      </w:r>
      <w:r w:rsidR="00585978" w:rsidRPr="00585978">
        <w:rPr>
          <w:color w:val="000000" w:themeColor="text1"/>
          <w:lang w:val="en"/>
        </w:rPr>
        <w:t xml:space="preserve"> to other systems</w:t>
      </w:r>
      <w:r w:rsidR="000A7056">
        <w:rPr>
          <w:color w:val="000000" w:themeColor="text1"/>
          <w:lang w:val="en"/>
        </w:rPr>
        <w:t xml:space="preserve"> as an extension to existing protocols</w:t>
      </w:r>
      <w:r w:rsidR="000A7056">
        <w:rPr>
          <w:color w:val="000000" w:themeColor="text1"/>
          <w:lang w:val="en"/>
        </w:rPr>
        <w:fldChar w:fldCharType="begin" w:fldLock="1"/>
      </w:r>
      <w:r w:rsidR="000A7056">
        <w:rPr>
          <w:color w:val="000000" w:themeColor="text1"/>
          <w:lang w:val="en"/>
        </w:rPr>
        <w:instrText>ADDIN CSL_CITATION {"citationItems":[{"id":"ITEM-1","itemData":{"DOI":"10.1016/j.jsb.2016.07.010","ISSN":"10958657","abstract":"While cryo-electron tomography (cryo-ET) can reveal biological structures in their native state within the cellular environment, it requires the production of high-quality frozen-hydrated sections that are thinner than 300 nm. Sample requirements are even more stringent for the visualization of membrane-bound protein complexes within dense cellular regions. Focused ion beam (FIB) sample preparation for transmission electron microscopy (TEM) is a well-established technique in material science, but there are only few examples of biological samples exhibiting sufficient quality for high-resolution in situ investigation by cryo-ET. In this work, we present a comprehensive description of a cryo-sample preparation workflow incorporating additional conductive-coating procedures. These coating steps eliminate the adverse effects of sample charging on imaging with the Volta phase plate, allowing data acquisition with improved contrast. We discuss optimized FIB milling strategies adapted from material science and each critical step required to produce homogeneously thin, non-charging FIB lamellas that make large areas of unperturbed HeLa and Chlamydomonas cells accessible for cryo-ET at molecular resolution.","author":[{"dropping-particle":"","family":"Schaffer","given":"Miroslava","non-dropping-particle":"","parse-names":false,"suffix":""},{"dropping-particle":"","family":"Mahamid","given":"Julia","non-dropping-particle":"","parse-names":false,"suffix":""},{"dropping-particle":"","family":"Engel","given":"Benjamin D.","non-dropping-particle":"","parse-names":false,"suffix":""},{"dropping-particle":"","family":"Laugks","given":"Tim","non-dropping-particle":"","parse-names":false,"suffix":""},{"dropping-particle":"","family":"Baumeister","given":"Wolfgang","non-dropping-particle":"","parse-names":false,"suffix":""},{"dropping-particle":"","family":"Plitzko","given":"Jürgen M.","non-dropping-particle":"","parse-names":false,"suffix":""}],"container-title":"Journal of Structural Biology","id":"ITEM-1","issue":"2","issued":{"date-parts":[["2017"]]},"page":"73-82","publisher":"Elsevier Inc.","title":"Optimized cryo-focused ion beam sample preparation aimed at in situ structural studies of membrane proteins","type":"article-journal","volume":"197"},"uris":["http://www.mendeley.com/documents/?uuid=faa25390-e1c1-449e-9e1e-ebdd1c8576f7"]},{"id":"ITEM-2","itemData":{"DOI":"10.1016/bs.mcb.2020.12.009","ISBN":"9780128220580","ISSN":"0091679X","PMID":"33707016","abstract":"In situ cryo-electron tomography of cryo-focused ion beam (cryo-FIB) milled cells enables the study of cellular organelles in unperturbed conditions and close to the molecular resolution. However, due to the crowdedness of the cellular environment, the identification of individual macromolecular complexes either on organelles or inside the cytosol in cryo-electron tomograms is challenging. Cryo-correlative light and electron microscopy (cryo-CLEM) employs a fluorescently labeled feature of interest imaged by cryo-light microscopy that is correlated to cryo-electron microscopy maps of cryo-FIB milled lamellae using correlation markers discernable by both imaging methods. Here, we provide a protocol for a post-correlation on-lamella cryo-CLEM approach for localization of fluorescently labeled organelles of interest in cryo-lamellae after cryo-FIB milling and tomography of adherent plunge frozen cells.","author":[{"dropping-particle":"","family":"Klein","given":"Steffen","non-dropping-particle":"","parse-names":false,"suffix":""},{"dropping-particle":"","family":"Wachsmuth-Melm","given":"Moritz","non-dropping-particle":"","parse-names":false,"suffix":""},{"dropping-particle":"","family":"Winter","given":"Sophie L.","non-dropping-particle":"","parse-names":false,"suffix":""},{"dropping-particle":"","family":"Kolovou","given":"Androniki","non-dropping-particle":"","parse-names":false,"suffix":""},{"dropping-particle":"","family":"Chlanda","given":"Petr","non-dropping-particle":"","parse-names":false,"suffix":""}],"container-title":"Methods in Cell Biology","edition":"1","id":"ITEM-2","issued":{"date-parts":[["2021"]]},"number-of-pages":"273-302","publisher":"Elsevier Inc.","title":"Cryo-correlative light and electron microscopy workflow for cryo-focused ion beam milled adherent cells","type":"book","volume":"162"},"uris":["http://www.mendeley.com/documents/?uuid=70802171-04f9-463e-a175-ef16a854a1a1"]}],"mendeley":{"formattedCitation":"&lt;sup&gt;3, 5&lt;/sup&gt;","plainTextFormattedCitation":"3, 5","previouslyFormattedCitation":"&lt;sup&gt;3, 5&lt;/sup&gt;"},"properties":{"noteIndex":0},"schema":"https://github.com/citation-style-language/schema/raw/master/csl-citation.json"}</w:instrText>
      </w:r>
      <w:r w:rsidR="000A7056">
        <w:rPr>
          <w:color w:val="000000" w:themeColor="text1"/>
          <w:lang w:val="en"/>
        </w:rPr>
        <w:fldChar w:fldCharType="separate"/>
      </w:r>
      <w:r w:rsidR="000A7056" w:rsidRPr="000A7056">
        <w:rPr>
          <w:noProof/>
          <w:color w:val="000000" w:themeColor="text1"/>
          <w:vertAlign w:val="superscript"/>
          <w:lang w:val="en"/>
        </w:rPr>
        <w:t>3,5</w:t>
      </w:r>
      <w:r w:rsidR="000A7056">
        <w:rPr>
          <w:color w:val="000000" w:themeColor="text1"/>
          <w:lang w:val="en"/>
        </w:rPr>
        <w:fldChar w:fldCharType="end"/>
      </w:r>
      <w:r>
        <w:rPr>
          <w:color w:val="000000" w:themeColor="text1"/>
          <w:lang w:val="en"/>
        </w:rPr>
        <w:t>.</w:t>
      </w:r>
      <w:r w:rsidR="00585978" w:rsidRPr="00585978">
        <w:rPr>
          <w:color w:val="000000" w:themeColor="text1"/>
          <w:lang w:val="en"/>
        </w:rPr>
        <w:t xml:space="preserve"> A list of tested </w:t>
      </w:r>
      <w:r w:rsidR="000A7056">
        <w:rPr>
          <w:color w:val="000000" w:themeColor="text1"/>
          <w:lang w:val="en"/>
        </w:rPr>
        <w:t>equipment</w:t>
      </w:r>
      <w:r w:rsidR="00585978" w:rsidRPr="00585978">
        <w:rPr>
          <w:color w:val="000000" w:themeColor="text1"/>
          <w:lang w:val="en"/>
        </w:rPr>
        <w:t xml:space="preserve"> and suggested settings </w:t>
      </w:r>
      <w:r>
        <w:rPr>
          <w:color w:val="000000" w:themeColor="text1"/>
          <w:lang w:val="en"/>
        </w:rPr>
        <w:t>are</w:t>
      </w:r>
      <w:r w:rsidRPr="00585978">
        <w:rPr>
          <w:color w:val="000000" w:themeColor="text1"/>
          <w:lang w:val="en"/>
        </w:rPr>
        <w:t xml:space="preserve"> </w:t>
      </w:r>
      <w:r w:rsidR="00585978" w:rsidRPr="00585978">
        <w:rPr>
          <w:color w:val="000000" w:themeColor="text1"/>
          <w:lang w:val="en"/>
        </w:rPr>
        <w:t xml:space="preserve">provided in the </w:t>
      </w:r>
      <w:r w:rsidRPr="002C1A3C">
        <w:rPr>
          <w:b/>
          <w:bCs/>
          <w:color w:val="000000" w:themeColor="text1"/>
          <w:lang w:val="en"/>
        </w:rPr>
        <w:t xml:space="preserve">Table of </w:t>
      </w:r>
      <w:r w:rsidR="00585978" w:rsidRPr="002C1A3C">
        <w:rPr>
          <w:b/>
          <w:bCs/>
          <w:color w:val="000000" w:themeColor="text1"/>
          <w:lang w:val="en"/>
        </w:rPr>
        <w:t>Materials</w:t>
      </w:r>
      <w:r w:rsidR="006D5500">
        <w:rPr>
          <w:b/>
          <w:bCs/>
          <w:color w:val="000000" w:themeColor="text1"/>
          <w:lang w:val="en"/>
        </w:rPr>
        <w:t xml:space="preserve"> </w:t>
      </w:r>
      <w:r w:rsidR="006D5500" w:rsidRPr="00084674">
        <w:rPr>
          <w:color w:val="000000" w:themeColor="text1"/>
          <w:lang w:val="en"/>
        </w:rPr>
        <w:t>and</w:t>
      </w:r>
      <w:r w:rsidR="006D5500">
        <w:rPr>
          <w:b/>
          <w:bCs/>
          <w:color w:val="000000" w:themeColor="text1"/>
          <w:lang w:val="en"/>
        </w:rPr>
        <w:t xml:space="preserve"> Table 1</w:t>
      </w:r>
      <w:r w:rsidR="00585978" w:rsidRPr="00585978">
        <w:rPr>
          <w:color w:val="000000" w:themeColor="text1"/>
          <w:lang w:val="en"/>
        </w:rPr>
        <w:t xml:space="preserve">. The four key steps of </w:t>
      </w:r>
      <w:r w:rsidR="000A7056">
        <w:rPr>
          <w:color w:val="000000" w:themeColor="text1"/>
          <w:lang w:val="en"/>
        </w:rPr>
        <w:t>the</w:t>
      </w:r>
      <w:r w:rsidR="00585978" w:rsidRPr="00585978">
        <w:rPr>
          <w:color w:val="000000" w:themeColor="text1"/>
          <w:lang w:val="en"/>
        </w:rPr>
        <w:t xml:space="preserve"> pipeline are </w:t>
      </w:r>
      <w:r w:rsidR="000A7056">
        <w:rPr>
          <w:color w:val="000000" w:themeColor="text1"/>
          <w:lang w:val="en"/>
        </w:rPr>
        <w:t xml:space="preserve">(1) </w:t>
      </w:r>
      <w:r w:rsidR="00585978" w:rsidRPr="00585978">
        <w:rPr>
          <w:color w:val="000000" w:themeColor="text1"/>
          <w:lang w:val="en"/>
        </w:rPr>
        <w:t xml:space="preserve">sample preparation, </w:t>
      </w:r>
      <w:r w:rsidR="000A7056">
        <w:rPr>
          <w:color w:val="000000" w:themeColor="text1"/>
          <w:lang w:val="en"/>
        </w:rPr>
        <w:t xml:space="preserve">(2) </w:t>
      </w:r>
      <w:r w:rsidR="00585978" w:rsidRPr="00585978">
        <w:rPr>
          <w:color w:val="000000" w:themeColor="text1"/>
          <w:lang w:val="en"/>
        </w:rPr>
        <w:t xml:space="preserve">localization of features of interest by cryo-fluorescence microscopy, </w:t>
      </w:r>
      <w:r w:rsidR="000A7056">
        <w:rPr>
          <w:color w:val="000000" w:themeColor="text1"/>
          <w:lang w:val="en"/>
        </w:rPr>
        <w:t xml:space="preserve">(3) </w:t>
      </w:r>
      <w:r w:rsidR="00585978" w:rsidRPr="00585978">
        <w:rPr>
          <w:color w:val="000000" w:themeColor="text1"/>
          <w:lang w:val="en"/>
        </w:rPr>
        <w:t xml:space="preserve">3D-correlated focused ion beam milling, and </w:t>
      </w:r>
      <w:r w:rsidR="000A7056">
        <w:rPr>
          <w:color w:val="000000" w:themeColor="text1"/>
          <w:lang w:val="en"/>
        </w:rPr>
        <w:t xml:space="preserve">(4) </w:t>
      </w:r>
      <w:r w:rsidR="00585978" w:rsidRPr="00585978">
        <w:rPr>
          <w:color w:val="000000" w:themeColor="text1"/>
          <w:lang w:val="en"/>
        </w:rPr>
        <w:t>localization of the targeted structures for cryo-ET data acquisition on the lamellas in the cryo-transmission electron microscope (</w:t>
      </w:r>
      <w:r w:rsidR="00585978" w:rsidRPr="002C1A3C">
        <w:rPr>
          <w:b/>
          <w:bCs/>
          <w:color w:val="000000" w:themeColor="text1"/>
          <w:lang w:val="en"/>
        </w:rPr>
        <w:t>Figure 1</w:t>
      </w:r>
      <w:r w:rsidR="00585978" w:rsidRPr="00585978">
        <w:rPr>
          <w:color w:val="000000" w:themeColor="text1"/>
          <w:lang w:val="en"/>
        </w:rPr>
        <w:t>).</w:t>
      </w:r>
    </w:p>
    <w:p w14:paraId="48BA6B0A" w14:textId="77777777" w:rsidR="006E4797" w:rsidRDefault="006E4797" w:rsidP="00030A00">
      <w:pPr>
        <w:rPr>
          <w:b/>
        </w:rPr>
      </w:pPr>
    </w:p>
    <w:p w14:paraId="32A92E82" w14:textId="4EFDAE4B" w:rsidR="006E4797" w:rsidRDefault="00551D82" w:rsidP="00030A00">
      <w:r>
        <w:rPr>
          <w:b/>
        </w:rPr>
        <w:t>PROTOCOL:</w:t>
      </w:r>
    </w:p>
    <w:p w14:paraId="456F43BF" w14:textId="77777777" w:rsidR="00E42735" w:rsidRDefault="00E42735" w:rsidP="00030A00">
      <w:pPr>
        <w:rPr>
          <w:color w:val="808080"/>
        </w:rPr>
      </w:pPr>
    </w:p>
    <w:p w14:paraId="78824D4A" w14:textId="094F33EA" w:rsidR="00585978" w:rsidRPr="00674D9E" w:rsidRDefault="00585978" w:rsidP="00030A00">
      <w:r w:rsidRPr="00E42735">
        <w:t xml:space="preserve">[Place </w:t>
      </w:r>
      <w:r w:rsidRPr="00E42735">
        <w:rPr>
          <w:b/>
          <w:bCs/>
        </w:rPr>
        <w:t>Figure 1</w:t>
      </w:r>
      <w:r w:rsidRPr="00E42735">
        <w:t xml:space="preserve"> here]</w:t>
      </w:r>
    </w:p>
    <w:p w14:paraId="39DBFC88" w14:textId="2D9EB47A" w:rsidR="00585978" w:rsidRDefault="00585978" w:rsidP="00030A00">
      <w:bookmarkStart w:id="1" w:name="_Hlk78458152"/>
      <w:bookmarkStart w:id="2" w:name="_Hlk78470186"/>
    </w:p>
    <w:p w14:paraId="4773AF91" w14:textId="2ED2191F" w:rsidR="00585978" w:rsidRPr="00E42735" w:rsidRDefault="00585978" w:rsidP="00030A00">
      <w:pPr>
        <w:rPr>
          <w:b/>
          <w:bCs/>
        </w:rPr>
      </w:pPr>
      <w:r w:rsidRPr="00E42735">
        <w:rPr>
          <w:b/>
          <w:bCs/>
        </w:rPr>
        <w:t xml:space="preserve">1. Cell </w:t>
      </w:r>
      <w:r w:rsidR="00E71745" w:rsidRPr="00E42735">
        <w:rPr>
          <w:b/>
          <w:bCs/>
        </w:rPr>
        <w:t>culture and plunge freezing of grids</w:t>
      </w:r>
    </w:p>
    <w:p w14:paraId="3C23366D" w14:textId="75145074" w:rsidR="00585978" w:rsidRPr="00674D9E" w:rsidRDefault="00585978" w:rsidP="00030A00"/>
    <w:p w14:paraId="42CBE080" w14:textId="2D9D0E5C" w:rsidR="001E0AF0" w:rsidRDefault="00585978" w:rsidP="00030A00">
      <w:pPr>
        <w:pStyle w:val="ListParagraph"/>
        <w:numPr>
          <w:ilvl w:val="1"/>
          <w:numId w:val="13"/>
        </w:numPr>
        <w:ind w:left="0" w:firstLine="0"/>
      </w:pPr>
      <w:r w:rsidRPr="00674D9E">
        <w:t>Culture cells of choice and optimize labeling and treatment strategies at room temperature before moving to cryo</w:t>
      </w:r>
      <w:r w:rsidR="000A7056" w:rsidRPr="00674D9E">
        <w:t>-</w:t>
      </w:r>
      <w:r w:rsidRPr="00674D9E">
        <w:t>experiments. Targets of interest are either labeled using fluorescent protein fusions or live staining (e.g.</w:t>
      </w:r>
      <w:r w:rsidR="00E71745">
        <w:t>,</w:t>
      </w:r>
      <w:r w:rsidRPr="00674D9E">
        <w:t xml:space="preserve"> Halo-Tag, </w:t>
      </w:r>
      <w:proofErr w:type="spellStart"/>
      <w:r w:rsidRPr="00674D9E">
        <w:t>LysoTracker</w:t>
      </w:r>
      <w:proofErr w:type="spellEnd"/>
      <w:r w:rsidRPr="00674D9E">
        <w:t xml:space="preserve">, BODIPY, live antibody staining, etc.). If treatment with chemical or biological agents (small molecules, special media, siRNA, etc.) is needed to investigate the biological process of interest, optimize </w:t>
      </w:r>
      <w:r w:rsidR="00E71745">
        <w:t xml:space="preserve">the </w:t>
      </w:r>
      <w:r w:rsidRPr="00674D9E">
        <w:t>conditions (e.g.</w:t>
      </w:r>
      <w:r w:rsidR="00E71745">
        <w:t>,</w:t>
      </w:r>
      <w:r w:rsidRPr="00674D9E">
        <w:t xml:space="preserve"> time, concentration) using live-cell FLM imaging. </w:t>
      </w:r>
    </w:p>
    <w:p w14:paraId="094551FE" w14:textId="77777777" w:rsidR="001E0AF0" w:rsidRDefault="001E0AF0" w:rsidP="00030A00">
      <w:pPr>
        <w:pStyle w:val="ListParagraph"/>
        <w:ind w:left="0"/>
      </w:pPr>
    </w:p>
    <w:p w14:paraId="2DEBCAE4" w14:textId="5005CAE3" w:rsidR="00585978" w:rsidRPr="00674D9E" w:rsidRDefault="00585978" w:rsidP="00030A00">
      <w:pPr>
        <w:pStyle w:val="ListParagraph"/>
        <w:numPr>
          <w:ilvl w:val="2"/>
          <w:numId w:val="13"/>
        </w:numPr>
        <w:ind w:left="0" w:firstLine="0"/>
      </w:pPr>
      <w:r w:rsidRPr="00674D9E">
        <w:t xml:space="preserve">Ensure that </w:t>
      </w:r>
      <w:r w:rsidR="00E71745">
        <w:t xml:space="preserve">the </w:t>
      </w:r>
      <w:r w:rsidRPr="00674D9E">
        <w:t>sites of interest can be localized successfully</w:t>
      </w:r>
      <w:r w:rsidR="00866CC1" w:rsidRPr="00674D9E">
        <w:t xml:space="preserve"> above background</w:t>
      </w:r>
      <w:r w:rsidRPr="00674D9E">
        <w:t xml:space="preserve"> in a </w:t>
      </w:r>
      <w:proofErr w:type="gramStart"/>
      <w:r w:rsidRPr="00674D9E">
        <w:t>sufficient number of</w:t>
      </w:r>
      <w:proofErr w:type="gramEnd"/>
      <w:r w:rsidRPr="00674D9E">
        <w:t xml:space="preserve"> cells using imaging settings that match later cryo-conditions as closely as possible (i.e.</w:t>
      </w:r>
      <w:r w:rsidR="00E71745">
        <w:t>,</w:t>
      </w:r>
      <w:r w:rsidRPr="00674D9E">
        <w:t xml:space="preserve"> NA, exposure time, etc</w:t>
      </w:r>
      <w:r w:rsidR="00E71745">
        <w:t>.</w:t>
      </w:r>
      <w:r w:rsidRPr="00674D9E">
        <w:t>).</w:t>
      </w:r>
    </w:p>
    <w:p w14:paraId="001282E1" w14:textId="1E62B296" w:rsidR="00585978" w:rsidRPr="00674D9E" w:rsidRDefault="00585978" w:rsidP="00030A00"/>
    <w:p w14:paraId="5FE7C24B" w14:textId="1C3CBA63" w:rsidR="00E42735" w:rsidRDefault="00585978" w:rsidP="00030A00">
      <w:r w:rsidRPr="00674D9E">
        <w:t>1.2</w:t>
      </w:r>
      <w:r w:rsidR="000E015B">
        <w:t>.</w:t>
      </w:r>
      <w:r w:rsidRPr="00674D9E">
        <w:t xml:space="preserve"> Selection and preparation of grids</w:t>
      </w:r>
    </w:p>
    <w:p w14:paraId="79FDF672" w14:textId="77777777" w:rsidR="00E42735" w:rsidRPr="00674D9E" w:rsidRDefault="00E42735" w:rsidP="00030A00"/>
    <w:p w14:paraId="1298B735" w14:textId="275F70D9" w:rsidR="00585978" w:rsidRPr="00674D9E" w:rsidRDefault="00585978" w:rsidP="00030A00">
      <w:r w:rsidRPr="00674D9E">
        <w:t>1.2.1</w:t>
      </w:r>
      <w:r w:rsidR="000E015B">
        <w:t>.</w:t>
      </w:r>
      <w:r w:rsidRPr="00674D9E">
        <w:t xml:space="preserve"> Select grids with hole size and spacing appropriate for the cells and the fiducial markers used (see </w:t>
      </w:r>
      <w:r w:rsidR="006D5500">
        <w:t xml:space="preserve">step </w:t>
      </w:r>
      <w:r w:rsidRPr="00674D9E">
        <w:t xml:space="preserve">1.3.1). Do not use continuous film without holes as this might result in too much residual buffer after blotting and thus reduce vitrification efficiency and hamper </w:t>
      </w:r>
      <w:r w:rsidR="00E71745">
        <w:t xml:space="preserve">the </w:t>
      </w:r>
      <w:r w:rsidRPr="00674D9E">
        <w:t xml:space="preserve">detection of fiducial beads. For prolonged contact of the cells with the grids, </w:t>
      </w:r>
      <w:r w:rsidR="00E71745">
        <w:t>en</w:t>
      </w:r>
      <w:r w:rsidRPr="00674D9E">
        <w:t>sure that the grid support and film material are biocompatible.</w:t>
      </w:r>
    </w:p>
    <w:p w14:paraId="07B933BD" w14:textId="77777777" w:rsidR="00585978" w:rsidRPr="00674D9E" w:rsidRDefault="00585978" w:rsidP="00030A00"/>
    <w:p w14:paraId="67029813" w14:textId="53C31B24" w:rsidR="00585978" w:rsidRPr="00674D9E" w:rsidRDefault="00585978" w:rsidP="00030A00">
      <w:r w:rsidRPr="00674D9E">
        <w:t>1.2.2</w:t>
      </w:r>
      <w:r w:rsidR="000E015B">
        <w:t>.</w:t>
      </w:r>
      <w:r w:rsidRPr="00674D9E">
        <w:t xml:space="preserve"> Plasma-clean </w:t>
      </w:r>
      <w:r w:rsidR="00E71745">
        <w:t xml:space="preserve">the </w:t>
      </w:r>
      <w:r w:rsidRPr="00674D9E">
        <w:t>cryo-EM grids to make them more hydrophilic. For use in adherent cell culture, sterilize</w:t>
      </w:r>
      <w:r w:rsidR="00E71745">
        <w:t xml:space="preserve"> the</w:t>
      </w:r>
      <w:r w:rsidRPr="00674D9E">
        <w:t xml:space="preserve"> grids after plasma-cleaning with UV radiation for 20 min in a laminar flow hood. Optionally, grids </w:t>
      </w:r>
      <w:r w:rsidR="000A7056" w:rsidRPr="00674D9E">
        <w:t>may</w:t>
      </w:r>
      <w:r w:rsidRPr="00674D9E">
        <w:t xml:space="preserve"> be pre-treated with compounds</w:t>
      </w:r>
      <w:r w:rsidR="000A7056" w:rsidRPr="00674D9E">
        <w:t xml:space="preserve"> that</w:t>
      </w:r>
      <w:r w:rsidRPr="00674D9E">
        <w:t xml:space="preserve"> </w:t>
      </w:r>
      <w:r w:rsidR="000A7056" w:rsidRPr="00674D9E">
        <w:t>help with cell adhesion</w:t>
      </w:r>
      <w:r w:rsidR="00E71745">
        <w:t>,</w:t>
      </w:r>
      <w:r w:rsidR="000A7056" w:rsidRPr="00674D9E">
        <w:t xml:space="preserve"> </w:t>
      </w:r>
      <w:r w:rsidRPr="00674D9E">
        <w:t>such as poly-L-lysine or concanavalin A</w:t>
      </w:r>
      <w:r w:rsidR="00E71745">
        <w:t>,</w:t>
      </w:r>
      <w:r w:rsidRPr="00674D9E">
        <w:t xml:space="preserve"> as described below.</w:t>
      </w:r>
    </w:p>
    <w:p w14:paraId="6990F681" w14:textId="77777777" w:rsidR="00585978" w:rsidRPr="00674D9E" w:rsidRDefault="00585978" w:rsidP="00030A00"/>
    <w:p w14:paraId="381229FD" w14:textId="17FC211D" w:rsidR="00585978" w:rsidRPr="00674D9E" w:rsidRDefault="00E71745" w:rsidP="00030A00">
      <w:r>
        <w:t xml:space="preserve">NOTE: </w:t>
      </w:r>
      <w:r w:rsidR="00585978" w:rsidRPr="00674D9E">
        <w:t>In general, the following grid/sample combinations</w:t>
      </w:r>
      <w:r w:rsidR="000A7056" w:rsidRPr="00674D9E">
        <w:t xml:space="preserve"> have successfully been used</w:t>
      </w:r>
      <w:r w:rsidR="00585978" w:rsidRPr="00674D9E">
        <w:t xml:space="preserve"> in the correlative cryo-FIB workflow:</w:t>
      </w:r>
      <w:r w:rsidR="001E0AF0">
        <w:t xml:space="preserve">  </w:t>
      </w:r>
      <w:r w:rsidR="00585978" w:rsidRPr="00674D9E">
        <w:t>Yeast: Cu or Au, 200 mesh, R1/4 carbon or SiO</w:t>
      </w:r>
      <w:r w:rsidR="00585978" w:rsidRPr="00674D9E">
        <w:rPr>
          <w:vertAlign w:val="subscript"/>
        </w:rPr>
        <w:t>2</w:t>
      </w:r>
      <w:r w:rsidR="00585978" w:rsidRPr="00674D9E">
        <w:t xml:space="preserve"> film, optionally coated with concanavalin A</w:t>
      </w:r>
      <w:r w:rsidR="001E0AF0">
        <w:t xml:space="preserve">; </w:t>
      </w:r>
      <w:r w:rsidR="00A23B67" w:rsidRPr="00C82396">
        <w:rPr>
          <w:i/>
        </w:rPr>
        <w:t>Escherichia</w:t>
      </w:r>
      <w:r w:rsidR="00585978" w:rsidRPr="00674D9E">
        <w:t xml:space="preserve"> </w:t>
      </w:r>
      <w:r w:rsidR="00585978" w:rsidRPr="00A23B67">
        <w:rPr>
          <w:i/>
        </w:rPr>
        <w:t>coli</w:t>
      </w:r>
      <w:r w:rsidR="00585978" w:rsidRPr="00674D9E">
        <w:t>.: Cu or Au, 200 mesh, R1/4 carbon or SiO</w:t>
      </w:r>
      <w:r w:rsidR="00585978" w:rsidRPr="00674D9E">
        <w:rPr>
          <w:vertAlign w:val="subscript"/>
        </w:rPr>
        <w:t>2</w:t>
      </w:r>
      <w:r w:rsidR="00585978" w:rsidRPr="00674D9E">
        <w:t xml:space="preserve"> film</w:t>
      </w:r>
      <w:r w:rsidR="001E0AF0">
        <w:t xml:space="preserve">; </w:t>
      </w:r>
      <w:r w:rsidR="00585978" w:rsidRPr="00A23B67">
        <w:rPr>
          <w:i/>
        </w:rPr>
        <w:t xml:space="preserve">Chlamydomonas </w:t>
      </w:r>
      <w:proofErr w:type="spellStart"/>
      <w:r w:rsidR="00585978" w:rsidRPr="00A23B67">
        <w:rPr>
          <w:i/>
        </w:rPr>
        <w:t>reinhardtii</w:t>
      </w:r>
      <w:proofErr w:type="spellEnd"/>
      <w:r w:rsidR="00585978" w:rsidRPr="00674D9E">
        <w:t>: Cu or Au, 200 mesh, R1/2 or R1/4 carbon or SiO</w:t>
      </w:r>
      <w:r w:rsidR="00585978" w:rsidRPr="00674D9E">
        <w:rPr>
          <w:vertAlign w:val="subscript"/>
        </w:rPr>
        <w:t>2</w:t>
      </w:r>
      <w:r w:rsidR="00585978" w:rsidRPr="00674D9E">
        <w:t xml:space="preserve"> film</w:t>
      </w:r>
      <w:r w:rsidR="001E0AF0">
        <w:t xml:space="preserve">; </w:t>
      </w:r>
      <w:r w:rsidR="00585978" w:rsidRPr="00674D9E">
        <w:t>HeLa: Au, 200 mesh, R1/4 SiO</w:t>
      </w:r>
      <w:r w:rsidR="00585978" w:rsidRPr="00674D9E">
        <w:rPr>
          <w:vertAlign w:val="subscript"/>
        </w:rPr>
        <w:t>2</w:t>
      </w:r>
      <w:r w:rsidR="00585978" w:rsidRPr="00674D9E">
        <w:t xml:space="preserve"> film, coated with poly-L-lysine</w:t>
      </w:r>
      <w:r w:rsidR="001E0AF0">
        <w:t xml:space="preserve">; </w:t>
      </w:r>
      <w:r w:rsidR="00585978" w:rsidRPr="00674D9E">
        <w:t>HEK293: Au, 200 mesh, R1/4 SiO</w:t>
      </w:r>
      <w:r w:rsidR="00585978" w:rsidRPr="00674D9E">
        <w:rPr>
          <w:vertAlign w:val="subscript"/>
        </w:rPr>
        <w:t>2</w:t>
      </w:r>
      <w:r w:rsidR="00585978" w:rsidRPr="00674D9E">
        <w:t xml:space="preserve"> film, coated with poly-L-lysine</w:t>
      </w:r>
      <w:r w:rsidR="001E0AF0">
        <w:t xml:space="preserve">. </w:t>
      </w:r>
    </w:p>
    <w:p w14:paraId="2BE1AA66" w14:textId="77777777" w:rsidR="00585978" w:rsidRPr="00674D9E" w:rsidRDefault="00585978" w:rsidP="00030A00"/>
    <w:p w14:paraId="3B40B6EA" w14:textId="77777777" w:rsidR="001E0AF0" w:rsidRDefault="00585978" w:rsidP="00030A00">
      <w:r w:rsidRPr="00674D9E">
        <w:t>1.2.</w:t>
      </w:r>
      <w:r w:rsidR="00AA3A6E" w:rsidRPr="00674D9E">
        <w:t>3</w:t>
      </w:r>
      <w:r w:rsidR="00473570">
        <w:t>.</w:t>
      </w:r>
      <w:r w:rsidRPr="00674D9E">
        <w:t xml:space="preserve"> Concanavalin A coating to improve </w:t>
      </w:r>
      <w:r w:rsidR="00E71745">
        <w:t xml:space="preserve">the </w:t>
      </w:r>
      <w:r w:rsidRPr="00674D9E">
        <w:t xml:space="preserve">attachment of yeast cells: </w:t>
      </w:r>
    </w:p>
    <w:p w14:paraId="5BB5C17C" w14:textId="77777777" w:rsidR="001E0AF0" w:rsidRDefault="001E0AF0" w:rsidP="00030A00"/>
    <w:p w14:paraId="2FB49CF0" w14:textId="77777777" w:rsidR="001E0AF0" w:rsidRDefault="001E0AF0" w:rsidP="00030A00">
      <w:r>
        <w:t xml:space="preserve">1.2.3.1. </w:t>
      </w:r>
      <w:proofErr w:type="gramStart"/>
      <w:r w:rsidR="00585978" w:rsidRPr="00674D9E">
        <w:t>Prepare</w:t>
      </w:r>
      <w:proofErr w:type="gramEnd"/>
      <w:r w:rsidR="00585978" w:rsidRPr="00674D9E">
        <w:t xml:space="preserve"> a coating solution of 1 mg/mL </w:t>
      </w:r>
      <w:r w:rsidR="00473570">
        <w:t xml:space="preserve">of </w:t>
      </w:r>
      <w:r w:rsidR="00585978" w:rsidRPr="00674D9E">
        <w:t>concanavalin A in 10 mM HEPES buffer with 100 µM CaCl</w:t>
      </w:r>
      <w:r w:rsidR="00585978" w:rsidRPr="00674D9E">
        <w:rPr>
          <w:vertAlign w:val="subscript"/>
        </w:rPr>
        <w:t>2</w:t>
      </w:r>
      <w:r w:rsidR="00585978" w:rsidRPr="00674D9E">
        <w:t>, pH 8.5. Place one drop (50 µL) of the coating solution and two drops of distilled water separately on a piece of paraf</w:t>
      </w:r>
      <w:r>
        <w:t>fin film</w:t>
      </w:r>
      <w:r w:rsidR="00585978" w:rsidRPr="00674D9E">
        <w:t xml:space="preserve">. </w:t>
      </w:r>
    </w:p>
    <w:p w14:paraId="3F96CA9E" w14:textId="77777777" w:rsidR="001E0AF0" w:rsidRDefault="001E0AF0" w:rsidP="00030A00"/>
    <w:p w14:paraId="712C0E73" w14:textId="77777777" w:rsidR="001E0AF0" w:rsidRDefault="001E0AF0" w:rsidP="00030A00">
      <w:r>
        <w:t xml:space="preserve">1.2.3.2. </w:t>
      </w:r>
      <w:r w:rsidR="00585978" w:rsidRPr="00674D9E">
        <w:t xml:space="preserve">Pick up the plasma-cleaned grid with reverse-force tweezers and insert it carefully into the drop of </w:t>
      </w:r>
      <w:r w:rsidR="00E71745">
        <w:t xml:space="preserve">the </w:t>
      </w:r>
      <w:r w:rsidR="00585978" w:rsidRPr="00674D9E">
        <w:t xml:space="preserve">coating solution, avoiding movements perpendicular to the grid to prevent damage to the film. </w:t>
      </w:r>
    </w:p>
    <w:p w14:paraId="1607C6E4" w14:textId="77777777" w:rsidR="001E0AF0" w:rsidRDefault="001E0AF0" w:rsidP="00030A00"/>
    <w:p w14:paraId="0B52DC95" w14:textId="079EE1B8" w:rsidR="00585978" w:rsidRPr="00674D9E" w:rsidRDefault="001E0AF0" w:rsidP="00030A00">
      <w:r>
        <w:t xml:space="preserve">1.2.2.3. </w:t>
      </w:r>
      <w:proofErr w:type="gramStart"/>
      <w:r w:rsidR="00585978" w:rsidRPr="00674D9E">
        <w:t>After</w:t>
      </w:r>
      <w:proofErr w:type="gramEnd"/>
      <w:r w:rsidR="00585978" w:rsidRPr="00674D9E">
        <w:t xml:space="preserve"> ~5 s incubation, wash the grid two times by inserting it into the drops of water in a similar fashion. Finally, blot off </w:t>
      </w:r>
      <w:r w:rsidR="00E71745">
        <w:t xml:space="preserve">the </w:t>
      </w:r>
      <w:r w:rsidR="00585978" w:rsidRPr="00674D9E">
        <w:t xml:space="preserve">excess liquid by applying </w:t>
      </w:r>
      <w:r w:rsidR="00E71745">
        <w:t xml:space="preserve">a </w:t>
      </w:r>
      <w:r w:rsidR="00585978" w:rsidRPr="00674D9E">
        <w:t xml:space="preserve">filter paper to the back of the grid and let the grid dry completely before releasing it from the tweezers. </w:t>
      </w:r>
      <w:r w:rsidR="00E71745">
        <w:t>Use t</w:t>
      </w:r>
      <w:r w:rsidR="00585978" w:rsidRPr="00674D9E">
        <w:t>he dried grids</w:t>
      </w:r>
      <w:r w:rsidR="00E71745">
        <w:t xml:space="preserve"> </w:t>
      </w:r>
      <w:r w:rsidR="00585978" w:rsidRPr="00674D9E">
        <w:t>for plunge-freezing.</w:t>
      </w:r>
    </w:p>
    <w:p w14:paraId="04E4E539" w14:textId="77777777" w:rsidR="00585978" w:rsidRPr="00674D9E" w:rsidRDefault="00585978" w:rsidP="00030A00"/>
    <w:p w14:paraId="5C3A6BCF" w14:textId="7F6FDF59" w:rsidR="00585978" w:rsidRPr="00674D9E" w:rsidRDefault="00585978" w:rsidP="00030A00">
      <w:r w:rsidRPr="00674D9E">
        <w:t>1.2.</w:t>
      </w:r>
      <w:r w:rsidR="00AA3A6E" w:rsidRPr="00674D9E">
        <w:t>4</w:t>
      </w:r>
      <w:r w:rsidR="00473570">
        <w:t>.</w:t>
      </w:r>
      <w:r w:rsidRPr="00674D9E">
        <w:t xml:space="preserve"> Poly-L-lysine coating for suspension culture and adherent cells: Prepare a coating solution of 1 mg/mL </w:t>
      </w:r>
      <w:r w:rsidR="00473570">
        <w:t xml:space="preserve">of </w:t>
      </w:r>
      <w:r w:rsidRPr="00674D9E">
        <w:t xml:space="preserve">poly-L-lysine in 0.1 M sodium borate buffer, pH 8.5. Place plasma-cleaned grids into a suitable dish for cell culture and sterilize for 20 min by UV radiation. Gently add enough coating solution to cover all </w:t>
      </w:r>
      <w:r w:rsidR="00473570">
        <w:t xml:space="preserve">the </w:t>
      </w:r>
      <w:r w:rsidRPr="00674D9E">
        <w:t>grids and incubate at 37</w:t>
      </w:r>
      <w:r w:rsidR="00E71745">
        <w:t xml:space="preserve"> </w:t>
      </w:r>
      <w:r w:rsidRPr="00674D9E">
        <w:t>°C for at least 2 h. Aspirate the liquid and gently wash</w:t>
      </w:r>
      <w:r w:rsidR="00E71745">
        <w:t xml:space="preserve"> the grids</w:t>
      </w:r>
      <w:r w:rsidRPr="00674D9E">
        <w:t xml:space="preserve"> two times with PBS before seeding the cells to the desired concentration.</w:t>
      </w:r>
    </w:p>
    <w:p w14:paraId="0D810666" w14:textId="77777777" w:rsidR="00585978" w:rsidRPr="00674D9E" w:rsidRDefault="00585978" w:rsidP="00030A00"/>
    <w:p w14:paraId="29DF2177" w14:textId="7E2E00A0" w:rsidR="00585978" w:rsidRDefault="00585978" w:rsidP="00030A00">
      <w:r w:rsidRPr="00674D9E">
        <w:t>1.3</w:t>
      </w:r>
      <w:r w:rsidR="00473570">
        <w:t>.</w:t>
      </w:r>
      <w:r w:rsidRPr="00674D9E">
        <w:t xml:space="preserve"> Preparation of cells and fiducial beads</w:t>
      </w:r>
      <w:r w:rsidR="00E71745">
        <w:t>.</w:t>
      </w:r>
    </w:p>
    <w:p w14:paraId="0D037EA0" w14:textId="0271AB00" w:rsidR="00E42735" w:rsidRDefault="00E42735" w:rsidP="00030A00"/>
    <w:p w14:paraId="5DB9C177" w14:textId="1A96BA73" w:rsidR="00E71745" w:rsidRDefault="00E71745" w:rsidP="00030A00">
      <w:r>
        <w:t xml:space="preserve">NOTE: </w:t>
      </w:r>
      <w:r w:rsidRPr="00674D9E">
        <w:t>Fiducial beads are required for 3D registration of the fluorescence data with images taken in the FIB/SEM microscope to allow 3D-correlative FIB milling.</w:t>
      </w:r>
    </w:p>
    <w:p w14:paraId="237B81C8" w14:textId="77777777" w:rsidR="00E71745" w:rsidRPr="00674D9E" w:rsidRDefault="00E71745" w:rsidP="00030A00"/>
    <w:p w14:paraId="7013A4B9" w14:textId="179830A2" w:rsidR="00585978" w:rsidRPr="00674D9E" w:rsidRDefault="00585978" w:rsidP="00030A00">
      <w:r w:rsidRPr="00674D9E">
        <w:t xml:space="preserve">1.3.1. Choose </w:t>
      </w:r>
      <w:r w:rsidR="00E71745">
        <w:t xml:space="preserve">the </w:t>
      </w:r>
      <w:r w:rsidRPr="00674D9E">
        <w:t>beads recognizable in all imaging modalities</w:t>
      </w:r>
      <w:r w:rsidR="000A7056" w:rsidRPr="00674D9E">
        <w:t>, i.e.</w:t>
      </w:r>
      <w:r w:rsidR="00E71745">
        <w:t>,</w:t>
      </w:r>
      <w:r w:rsidR="000A7056" w:rsidRPr="00674D9E">
        <w:t xml:space="preserve"> FLM, SEM, and IB</w:t>
      </w:r>
      <w:r w:rsidRPr="00674D9E">
        <w:t xml:space="preserve"> (recommended diameter 0.5</w:t>
      </w:r>
      <w:r w:rsidR="00E71745">
        <w:t>–</w:t>
      </w:r>
      <w:r w:rsidRPr="00674D9E">
        <w:t>1 µm</w:t>
      </w:r>
      <w:proofErr w:type="gramStart"/>
      <w:r w:rsidRPr="00674D9E">
        <w:t>), but</w:t>
      </w:r>
      <w:proofErr w:type="gramEnd"/>
      <w:r w:rsidR="001E0AF0">
        <w:t xml:space="preserve"> ensure these </w:t>
      </w:r>
      <w:r w:rsidRPr="00674D9E">
        <w:t xml:space="preserve">do not outshine the cellular target structure during fluorescence imaging to make it easier to differentiate </w:t>
      </w:r>
      <w:r w:rsidR="00E71745">
        <w:t xml:space="preserve">the </w:t>
      </w:r>
      <w:r w:rsidRPr="00674D9E">
        <w:t xml:space="preserve">beads and </w:t>
      </w:r>
      <w:r w:rsidR="00E71745">
        <w:t xml:space="preserve">the </w:t>
      </w:r>
      <w:r w:rsidRPr="00674D9E">
        <w:t>biological feature of interest. Remove cytotoxic preservatives in fiducial beads (e.g.</w:t>
      </w:r>
      <w:r w:rsidR="00E71745">
        <w:t>,</w:t>
      </w:r>
      <w:r w:rsidRPr="00674D9E">
        <w:t xml:space="preserve"> NaN</w:t>
      </w:r>
      <w:r w:rsidRPr="00674D9E">
        <w:rPr>
          <w:vertAlign w:val="subscript"/>
        </w:rPr>
        <w:t>3</w:t>
      </w:r>
      <w:r w:rsidRPr="00674D9E">
        <w:t>) as instructed by the manufacturer.</w:t>
      </w:r>
    </w:p>
    <w:p w14:paraId="3CA34CE3" w14:textId="77777777" w:rsidR="00585978" w:rsidRPr="00674D9E" w:rsidRDefault="00585978" w:rsidP="00030A00"/>
    <w:p w14:paraId="5FC967B8" w14:textId="79F27F2A" w:rsidR="00585978" w:rsidRPr="00674D9E" w:rsidRDefault="00585978" w:rsidP="00030A00">
      <w:pPr>
        <w:rPr>
          <w:highlight w:val="white"/>
        </w:rPr>
      </w:pPr>
      <w:r w:rsidRPr="00674D9E">
        <w:rPr>
          <w:highlight w:val="white"/>
        </w:rPr>
        <w:t>N</w:t>
      </w:r>
      <w:r w:rsidR="00E42735">
        <w:rPr>
          <w:highlight w:val="white"/>
        </w:rPr>
        <w:t>OTE</w:t>
      </w:r>
      <w:r w:rsidRPr="00674D9E">
        <w:rPr>
          <w:highlight w:val="white"/>
        </w:rPr>
        <w:t xml:space="preserve">: </w:t>
      </w:r>
      <w:r w:rsidR="00AA3A6E" w:rsidRPr="00674D9E">
        <w:rPr>
          <w:highlight w:val="white"/>
        </w:rPr>
        <w:t>For an easier distinction between the biological features of interest and the fiducials, it is useful if fluorescence emission spectra only partially overlap so that signals can be distinguished based on intensity differences in the FLM channels</w:t>
      </w:r>
      <w:r w:rsidRPr="00674D9E">
        <w:rPr>
          <w:highlight w:val="white"/>
        </w:rPr>
        <w:t>.</w:t>
      </w:r>
    </w:p>
    <w:p w14:paraId="4C9CF415" w14:textId="77777777" w:rsidR="00585978" w:rsidRPr="00674D9E" w:rsidRDefault="00585978" w:rsidP="00030A00"/>
    <w:p w14:paraId="38F5E6DE" w14:textId="215AE607" w:rsidR="00585978" w:rsidRPr="00674D9E" w:rsidRDefault="00585978" w:rsidP="00030A00">
      <w:r w:rsidRPr="00674D9E">
        <w:t>1.3.2. If suspension culture is used</w:t>
      </w:r>
      <w:r w:rsidR="00E71745">
        <w:t>, g</w:t>
      </w:r>
      <w:r w:rsidRPr="00674D9E">
        <w:t xml:space="preserve">row </w:t>
      </w:r>
      <w:r w:rsidR="00E71745">
        <w:t xml:space="preserve">the </w:t>
      </w:r>
      <w:r w:rsidRPr="00674D9E">
        <w:t>cells to a suitable density (e.g.</w:t>
      </w:r>
      <w:r w:rsidR="00473570">
        <w:t>,</w:t>
      </w:r>
      <w:r w:rsidRPr="00674D9E">
        <w:t xml:space="preserve"> yeast OD</w:t>
      </w:r>
      <w:r w:rsidRPr="00674D9E">
        <w:rPr>
          <w:vertAlign w:val="subscript"/>
        </w:rPr>
        <w:t>600</w:t>
      </w:r>
      <w:r w:rsidRPr="00674D9E">
        <w:t xml:space="preserve"> = 0.8, </w:t>
      </w:r>
      <w:r w:rsidRPr="002C1A3C">
        <w:rPr>
          <w:i/>
          <w:iCs/>
        </w:rPr>
        <w:t>E. coli</w:t>
      </w:r>
      <w:r w:rsidRPr="00674D9E">
        <w:t xml:space="preserve"> OD</w:t>
      </w:r>
      <w:r w:rsidRPr="00674D9E">
        <w:rPr>
          <w:vertAlign w:val="subscript"/>
        </w:rPr>
        <w:t>600</w:t>
      </w:r>
      <w:r w:rsidRPr="00674D9E">
        <w:t xml:space="preserve"> = 0.8</w:t>
      </w:r>
      <w:r w:rsidR="00E71745">
        <w:t>–</w:t>
      </w:r>
      <w:r w:rsidRPr="00674D9E">
        <w:t xml:space="preserve">1.0, </w:t>
      </w:r>
      <w:r w:rsidRPr="00A23B67">
        <w:rPr>
          <w:i/>
        </w:rPr>
        <w:t xml:space="preserve">C. </w:t>
      </w:r>
      <w:proofErr w:type="spellStart"/>
      <w:r w:rsidRPr="00A23B67">
        <w:rPr>
          <w:i/>
        </w:rPr>
        <w:t>reinhardtii</w:t>
      </w:r>
      <w:proofErr w:type="spellEnd"/>
      <w:r w:rsidRPr="00674D9E">
        <w:t xml:space="preserve"> 1500 cells/µL) and perform </w:t>
      </w:r>
      <w:r w:rsidRPr="00674D9E">
        <w:rPr>
          <w:highlight w:val="white"/>
        </w:rPr>
        <w:t xml:space="preserve">treatments as required for the experiment </w:t>
      </w:r>
      <w:r w:rsidR="000A7056" w:rsidRPr="00674D9E">
        <w:t>such as</w:t>
      </w:r>
      <w:r w:rsidRPr="00674D9E">
        <w:t xml:space="preserve"> change of medium, addition of chemicals, starvation, etc. Attach </w:t>
      </w:r>
      <w:r w:rsidR="00E71745">
        <w:t xml:space="preserve">the </w:t>
      </w:r>
      <w:r w:rsidRPr="00674D9E">
        <w:t>plasma-cleaned grids to tweezers as required for the plunging method (manual/automatic</w:t>
      </w:r>
      <w:proofErr w:type="gramStart"/>
      <w:r w:rsidRPr="00674D9E">
        <w:t>), and</w:t>
      </w:r>
      <w:proofErr w:type="gramEnd"/>
      <w:r w:rsidRPr="00674D9E">
        <w:t xml:space="preserve"> apply 4 µL of the cell suspension mixed with ~1 x 10</w:t>
      </w:r>
      <w:r w:rsidRPr="00674D9E">
        <w:rPr>
          <w:vertAlign w:val="superscript"/>
        </w:rPr>
        <w:t>5</w:t>
      </w:r>
      <w:r w:rsidRPr="00674D9E">
        <w:t xml:space="preserve"> beads/µL of fiducial bead suspension to the film side of the grids.</w:t>
      </w:r>
    </w:p>
    <w:p w14:paraId="4CA6A66B" w14:textId="77777777" w:rsidR="00585978" w:rsidRPr="00674D9E" w:rsidRDefault="00585978" w:rsidP="00030A00"/>
    <w:p w14:paraId="0811E19F" w14:textId="44B995B2" w:rsidR="00585978" w:rsidRPr="00674D9E" w:rsidRDefault="00E42735" w:rsidP="00030A00">
      <w:r w:rsidRPr="00674D9E">
        <w:rPr>
          <w:highlight w:val="white"/>
        </w:rPr>
        <w:t>N</w:t>
      </w:r>
      <w:r>
        <w:rPr>
          <w:highlight w:val="white"/>
        </w:rPr>
        <w:t>OTE</w:t>
      </w:r>
      <w:r w:rsidR="00585978" w:rsidRPr="00674D9E">
        <w:t xml:space="preserve">: </w:t>
      </w:r>
      <w:r w:rsidR="00E71745">
        <w:t>Determine t</w:t>
      </w:r>
      <w:r w:rsidR="00585978" w:rsidRPr="00674D9E">
        <w:t>he optimal dilution of cells and fiducials in titration experiments (e.g.</w:t>
      </w:r>
      <w:r w:rsidR="00E71745">
        <w:t>,</w:t>
      </w:r>
      <w:r w:rsidR="00585978" w:rsidRPr="00674D9E">
        <w:t xml:space="preserve"> by checking on the cryo-FLM or FIB/SEM, see below). </w:t>
      </w:r>
      <w:r w:rsidR="00E71745">
        <w:t>However, f</w:t>
      </w:r>
      <w:r w:rsidR="00585978" w:rsidRPr="00674D9E">
        <w:t>or most cells grown in suspension, a final concentration of ~1 x 10</w:t>
      </w:r>
      <w:r w:rsidR="00585978" w:rsidRPr="00674D9E">
        <w:rPr>
          <w:vertAlign w:val="superscript"/>
        </w:rPr>
        <w:t>5</w:t>
      </w:r>
      <w:r w:rsidR="00585978" w:rsidRPr="00674D9E">
        <w:t xml:space="preserve"> beads/µL of the 1 µm fiducial beads (1:20 dilution from stock; see </w:t>
      </w:r>
      <w:r w:rsidR="00E71745" w:rsidRPr="002C1A3C">
        <w:rPr>
          <w:b/>
          <w:bCs/>
        </w:rPr>
        <w:t>Table of Materials</w:t>
      </w:r>
      <w:r w:rsidR="00585978" w:rsidRPr="00674D9E">
        <w:t xml:space="preserve"> for details) has </w:t>
      </w:r>
      <w:r w:rsidR="000A7056" w:rsidRPr="00674D9E">
        <w:t>prove</w:t>
      </w:r>
      <w:r w:rsidR="00AA3A6E" w:rsidRPr="00674D9E">
        <w:t>n</w:t>
      </w:r>
      <w:r w:rsidR="000A7056" w:rsidRPr="00674D9E">
        <w:t xml:space="preserve"> a good starting point</w:t>
      </w:r>
      <w:r w:rsidR="00585978" w:rsidRPr="00674D9E">
        <w:t>.</w:t>
      </w:r>
    </w:p>
    <w:p w14:paraId="310946DC" w14:textId="37375D28" w:rsidR="00585978" w:rsidRPr="00674D9E" w:rsidRDefault="00585978" w:rsidP="00030A00"/>
    <w:p w14:paraId="4C5D98E3" w14:textId="77777777" w:rsidR="001E0AF0" w:rsidRDefault="00585978" w:rsidP="00030A00">
      <w:r w:rsidRPr="00674D9E">
        <w:t>1.3.3. If</w:t>
      </w:r>
      <w:r w:rsidR="00E71745" w:rsidRPr="00674D9E">
        <w:t xml:space="preserve"> adherent culture is used</w:t>
      </w:r>
      <w:r w:rsidR="00E71745">
        <w:t>, p</w:t>
      </w:r>
      <w:r w:rsidRPr="00674D9E">
        <w:t xml:space="preserve">lasma-clean and sterilize </w:t>
      </w:r>
      <w:r w:rsidR="00E71745">
        <w:t xml:space="preserve">the </w:t>
      </w:r>
      <w:r w:rsidRPr="00674D9E">
        <w:t>grids using UV-radiation for aseptic culture. If necessary, pre-coat grids with compounds that help cell adhesion (e.g.</w:t>
      </w:r>
      <w:r w:rsidR="00B413A5">
        <w:t>,</w:t>
      </w:r>
      <w:r w:rsidRPr="00674D9E">
        <w:t xml:space="preserve"> poly-</w:t>
      </w:r>
      <w:r w:rsidRPr="00674D9E">
        <w:rPr>
          <w:smallCaps/>
        </w:rPr>
        <w:t>l</w:t>
      </w:r>
      <w:r w:rsidRPr="00674D9E">
        <w:t xml:space="preserve">-lysine, fibronectin, laminin; see </w:t>
      </w:r>
      <w:r w:rsidR="00B413A5">
        <w:t xml:space="preserve">step </w:t>
      </w:r>
      <w:r w:rsidRPr="00674D9E">
        <w:t>1.2.2). Seed and grow cells on the grids in normal culture dishes</w:t>
      </w:r>
      <w:r w:rsidR="00866CC1" w:rsidRPr="00674D9E">
        <w:t xml:space="preserve"> or dishes with subdivisions for grids</w:t>
      </w:r>
      <w:r w:rsidRPr="00674D9E">
        <w:t xml:space="preserve">. </w:t>
      </w:r>
    </w:p>
    <w:p w14:paraId="1A9FFB48" w14:textId="77777777" w:rsidR="001E0AF0" w:rsidRDefault="001E0AF0" w:rsidP="00030A00"/>
    <w:p w14:paraId="557E1334" w14:textId="20B45C06" w:rsidR="00585978" w:rsidRDefault="001E0AF0" w:rsidP="00030A00">
      <w:r>
        <w:t xml:space="preserve">1.3.4. </w:t>
      </w:r>
      <w:proofErr w:type="gramStart"/>
      <w:r w:rsidR="00585978" w:rsidRPr="00674D9E">
        <w:t>Treat</w:t>
      </w:r>
      <w:proofErr w:type="gramEnd"/>
      <w:r w:rsidR="00585978" w:rsidRPr="00674D9E">
        <w:t xml:space="preserve"> </w:t>
      </w:r>
      <w:r w:rsidR="000A7056" w:rsidRPr="00674D9E">
        <w:t>the samples</w:t>
      </w:r>
      <w:r w:rsidR="00585978" w:rsidRPr="00674D9E">
        <w:t xml:space="preserve"> as necessary for the experiment and maintain </w:t>
      </w:r>
      <w:r w:rsidR="00E71745">
        <w:t xml:space="preserve">the </w:t>
      </w:r>
      <w:r w:rsidR="000A7056" w:rsidRPr="00674D9E">
        <w:t>cells</w:t>
      </w:r>
      <w:r w:rsidR="00585978" w:rsidRPr="00674D9E">
        <w:t xml:space="preserve"> in optimal conditions just until plunge freezing (e.g.</w:t>
      </w:r>
      <w:r w:rsidR="00B413A5">
        <w:t>,</w:t>
      </w:r>
      <w:r w:rsidR="00585978" w:rsidRPr="00674D9E">
        <w:t xml:space="preserve"> 37</w:t>
      </w:r>
      <w:r w:rsidR="00E71745">
        <w:t xml:space="preserve"> </w:t>
      </w:r>
      <w:r w:rsidR="00A23B67">
        <w:t>°</w:t>
      </w:r>
      <w:r w:rsidR="00585978" w:rsidRPr="00674D9E">
        <w:t>C/5% CO</w:t>
      </w:r>
      <w:r w:rsidR="00585978" w:rsidRPr="00674D9E">
        <w:rPr>
          <w:vertAlign w:val="subscript"/>
        </w:rPr>
        <w:t>2</w:t>
      </w:r>
      <w:r w:rsidR="00585978" w:rsidRPr="00674D9E">
        <w:t xml:space="preserve"> for HEK/HeLa). Carefully remove </w:t>
      </w:r>
      <w:r w:rsidR="00E71745">
        <w:t xml:space="preserve">the </w:t>
      </w:r>
      <w:r w:rsidR="00585978" w:rsidRPr="00674D9E">
        <w:t xml:space="preserve">grids from the culture dish and attach them to the plunging tweezers. Apply 4 µL of </w:t>
      </w:r>
      <w:r w:rsidR="00E71745">
        <w:t xml:space="preserve">the </w:t>
      </w:r>
      <w:r w:rsidR="00585978" w:rsidRPr="00674D9E">
        <w:t>culture medium mixed with fiducials (1</w:t>
      </w:r>
      <w:r w:rsidR="00E71745">
        <w:t xml:space="preserve"> </w:t>
      </w:r>
      <w:r w:rsidR="00585978" w:rsidRPr="00674D9E">
        <w:t>x</w:t>
      </w:r>
      <w:r w:rsidR="00E71745">
        <w:t xml:space="preserve"> </w:t>
      </w:r>
      <w:r w:rsidR="00585978" w:rsidRPr="00674D9E">
        <w:t>10</w:t>
      </w:r>
      <w:r w:rsidR="00585978" w:rsidRPr="00674D9E">
        <w:rPr>
          <w:vertAlign w:val="superscript"/>
        </w:rPr>
        <w:t>5</w:t>
      </w:r>
      <w:r w:rsidR="00E71745">
        <w:t xml:space="preserve"> beads</w:t>
      </w:r>
      <w:r w:rsidR="00585978" w:rsidRPr="00674D9E">
        <w:t>/µL for 1 µm</w:t>
      </w:r>
      <w:r w:rsidR="00CB0117">
        <w:t xml:space="preserve"> </w:t>
      </w:r>
      <w:r w:rsidR="00585978" w:rsidRPr="00674D9E">
        <w:t>fiducials) to the cell-bearing side.</w:t>
      </w:r>
    </w:p>
    <w:p w14:paraId="5FB67114" w14:textId="77777777" w:rsidR="00BB2355" w:rsidRPr="00674D9E" w:rsidRDefault="00BB2355" w:rsidP="00030A00"/>
    <w:p w14:paraId="469C2BE3" w14:textId="387E2A85" w:rsidR="00585978" w:rsidRPr="00674D9E" w:rsidRDefault="00585978" w:rsidP="00030A00">
      <w:r w:rsidRPr="00674D9E">
        <w:t>1.4. Plunge</w:t>
      </w:r>
      <w:r w:rsidR="00E71745">
        <w:t>-</w:t>
      </w:r>
      <w:r w:rsidRPr="00674D9E">
        <w:t xml:space="preserve">freeze </w:t>
      </w:r>
      <w:r w:rsidR="00E71745">
        <w:t xml:space="preserve">the </w:t>
      </w:r>
      <w:r w:rsidRPr="00674D9E">
        <w:t xml:space="preserve">cells using either </w:t>
      </w:r>
      <w:r w:rsidR="00AA3A6E" w:rsidRPr="00674D9E">
        <w:t xml:space="preserve">a </w:t>
      </w:r>
      <w:r w:rsidRPr="00674D9E">
        <w:t>manual or</w:t>
      </w:r>
      <w:r w:rsidR="00AA3A6E" w:rsidRPr="00674D9E">
        <w:t xml:space="preserve"> an</w:t>
      </w:r>
      <w:r w:rsidRPr="00674D9E">
        <w:t xml:space="preserve"> automated freezing</w:t>
      </w:r>
      <w:r w:rsidR="00AA3A6E" w:rsidRPr="00674D9E">
        <w:t xml:space="preserve"> procedure</w:t>
      </w:r>
      <w:r w:rsidRPr="00674D9E">
        <w:t>. If possible, only blot the grid from the side opposite to the cells to prevent mechanically damaging the cells (</w:t>
      </w:r>
      <w:r w:rsidRPr="002C1A3C">
        <w:rPr>
          <w:b/>
          <w:bCs/>
        </w:rPr>
        <w:t>Fig</w:t>
      </w:r>
      <w:r w:rsidR="00E71745" w:rsidRPr="002C1A3C">
        <w:rPr>
          <w:b/>
          <w:bCs/>
        </w:rPr>
        <w:t xml:space="preserve">ure </w:t>
      </w:r>
      <w:r w:rsidRPr="002C1A3C">
        <w:rPr>
          <w:b/>
          <w:bCs/>
        </w:rPr>
        <w:t>2A</w:t>
      </w:r>
      <w:r w:rsidRPr="00674D9E">
        <w:t>).</w:t>
      </w:r>
      <w:r w:rsidR="001E0AF0">
        <w:t xml:space="preserve"> </w:t>
      </w:r>
      <w:proofErr w:type="gramStart"/>
      <w:r w:rsidRPr="00674D9E">
        <w:t>On</w:t>
      </w:r>
      <w:proofErr w:type="gramEnd"/>
      <w:r w:rsidRPr="00674D9E">
        <w:t xml:space="preserve"> two-armed automated plunging systems, </w:t>
      </w:r>
      <w:r w:rsidR="00E71745">
        <w:t xml:space="preserve">achieve this </w:t>
      </w:r>
      <w:r w:rsidRPr="00674D9E">
        <w:t xml:space="preserve">by placing a </w:t>
      </w:r>
      <w:r w:rsidR="00E71745" w:rsidRPr="00E71745">
        <w:t>Polytetrafluoroethylene</w:t>
      </w:r>
      <w:r w:rsidR="00E71745">
        <w:t xml:space="preserve"> (e.g., </w:t>
      </w:r>
      <w:r w:rsidRPr="00674D9E">
        <w:t>Teflon</w:t>
      </w:r>
      <w:r w:rsidR="00E71745">
        <w:t>)</w:t>
      </w:r>
      <w:r w:rsidRPr="00674D9E">
        <w:t xml:space="preserve"> sheet instead of blotting paper on the pad facing the cells. Transfer </w:t>
      </w:r>
      <w:r w:rsidR="00E71745">
        <w:t xml:space="preserve">the </w:t>
      </w:r>
      <w:r w:rsidRPr="00674D9E">
        <w:t>grids to storage boxes and keep</w:t>
      </w:r>
      <w:r w:rsidR="00E71745">
        <w:t xml:space="preserve"> them</w:t>
      </w:r>
      <w:r w:rsidRPr="00674D9E">
        <w:t xml:space="preserve"> in liquid nitrogen (lN</w:t>
      </w:r>
      <w:r w:rsidRPr="00674D9E">
        <w:rPr>
          <w:vertAlign w:val="subscript"/>
        </w:rPr>
        <w:t>2</w:t>
      </w:r>
      <w:r w:rsidRPr="00674D9E">
        <w:t>) until use.</w:t>
      </w:r>
    </w:p>
    <w:p w14:paraId="16B84640" w14:textId="77777777" w:rsidR="00585978" w:rsidRPr="00674D9E" w:rsidRDefault="00585978" w:rsidP="00030A00"/>
    <w:p w14:paraId="3894D31A" w14:textId="0F940F53" w:rsidR="00585978" w:rsidRPr="00674D9E" w:rsidRDefault="00585978" w:rsidP="00030A00">
      <w:r w:rsidRPr="00674D9E">
        <w:t>C</w:t>
      </w:r>
      <w:r w:rsidR="00E71745">
        <w:t>AUTION</w:t>
      </w:r>
      <w:r w:rsidRPr="00674D9E">
        <w:t>: lN</w:t>
      </w:r>
      <w:r w:rsidRPr="00674D9E">
        <w:rPr>
          <w:vertAlign w:val="subscript"/>
        </w:rPr>
        <w:t>2</w:t>
      </w:r>
      <w:r w:rsidRPr="00674D9E">
        <w:t xml:space="preserve"> and other cryogens can cause severe damage to </w:t>
      </w:r>
      <w:r w:rsidR="00E71745">
        <w:t xml:space="preserve">the </w:t>
      </w:r>
      <w:r w:rsidRPr="00674D9E">
        <w:t xml:space="preserve">eyes and skin. Use personal protective equipment (PPE) and only work in a well-ventilated space to avoid </w:t>
      </w:r>
      <w:r w:rsidR="00E71745">
        <w:t xml:space="preserve">the </w:t>
      </w:r>
      <w:r w:rsidRPr="00674D9E">
        <w:t xml:space="preserve">buildup of </w:t>
      </w:r>
      <w:r w:rsidRPr="00674D9E">
        <w:lastRenderedPageBreak/>
        <w:t>dangerous N</w:t>
      </w:r>
      <w:r w:rsidRPr="00674D9E">
        <w:rPr>
          <w:vertAlign w:val="subscript"/>
        </w:rPr>
        <w:t>2</w:t>
      </w:r>
      <w:r w:rsidRPr="00674D9E">
        <w:t xml:space="preserve"> concentrations</w:t>
      </w:r>
      <w:r w:rsidR="00E71745">
        <w:t>.</w:t>
      </w:r>
    </w:p>
    <w:p w14:paraId="67AA18BD" w14:textId="77777777" w:rsidR="00585978" w:rsidRPr="00674D9E" w:rsidRDefault="00585978" w:rsidP="00030A00"/>
    <w:p w14:paraId="29955504" w14:textId="3E1CA876" w:rsidR="00585978" w:rsidRPr="00674D9E" w:rsidRDefault="00E42735" w:rsidP="00030A00">
      <w:r w:rsidRPr="00674D9E">
        <w:rPr>
          <w:highlight w:val="white"/>
        </w:rPr>
        <w:t>N</w:t>
      </w:r>
      <w:r>
        <w:rPr>
          <w:highlight w:val="white"/>
        </w:rPr>
        <w:t>OTE</w:t>
      </w:r>
      <w:r w:rsidR="00585978" w:rsidRPr="00674D9E">
        <w:t xml:space="preserve">: </w:t>
      </w:r>
      <w:r w:rsidR="00B55530">
        <w:t>All</w:t>
      </w:r>
      <w:r w:rsidR="00585978" w:rsidRPr="00674D9E">
        <w:t xml:space="preserve"> subsequent steps should best be carried out in the liquid phase of lN</w:t>
      </w:r>
      <w:r w:rsidR="00585978" w:rsidRPr="00674D9E">
        <w:rPr>
          <w:vertAlign w:val="subscript"/>
        </w:rPr>
        <w:t>2</w:t>
      </w:r>
      <w:r w:rsidR="00585978" w:rsidRPr="00674D9E">
        <w:t xml:space="preserve"> to avoid contamination of the cell</w:t>
      </w:r>
      <w:r w:rsidR="000A7056" w:rsidRPr="00674D9E">
        <w:t xml:space="preserve"> and lamella</w:t>
      </w:r>
      <w:r w:rsidR="00585978" w:rsidRPr="00674D9E">
        <w:t xml:space="preserve"> surface</w:t>
      </w:r>
      <w:r w:rsidR="000A7056" w:rsidRPr="00674D9E">
        <w:t>s</w:t>
      </w:r>
      <w:r w:rsidR="00E71745">
        <w:t>,</w:t>
      </w:r>
      <w:r w:rsidR="00585978" w:rsidRPr="00674D9E">
        <w:t xml:space="preserve"> as this might complicate downstream processing. Reduce contact with floating ice crystals by always using clean liquid nitrogen (e.g.</w:t>
      </w:r>
      <w:r w:rsidR="00E71745">
        <w:t>,</w:t>
      </w:r>
      <w:r w:rsidR="00585978" w:rsidRPr="00674D9E">
        <w:t xml:space="preserve"> filter to remove floating ice), </w:t>
      </w:r>
      <w:r w:rsidR="00866CC1" w:rsidRPr="00674D9E">
        <w:t>eliminating</w:t>
      </w:r>
      <w:r w:rsidR="00585978" w:rsidRPr="00674D9E">
        <w:t xml:space="preserve"> unnecessary transfer steps, and</w:t>
      </w:r>
      <w:r w:rsidR="00E71745">
        <w:t>,</w:t>
      </w:r>
      <w:r w:rsidR="00585978" w:rsidRPr="00674D9E">
        <w:t xml:space="preserve"> if possible</w:t>
      </w:r>
      <w:r w:rsidR="00E71745">
        <w:t>,</w:t>
      </w:r>
      <w:r w:rsidR="00585978" w:rsidRPr="00674D9E">
        <w:t xml:space="preserve"> working in a humidity-controlled environment.</w:t>
      </w:r>
    </w:p>
    <w:p w14:paraId="17366C48" w14:textId="77777777" w:rsidR="000A7056" w:rsidRPr="00674D9E" w:rsidRDefault="000A7056" w:rsidP="00030A00"/>
    <w:p w14:paraId="60EB31F9" w14:textId="42112043" w:rsidR="00585978" w:rsidRDefault="00585978" w:rsidP="00030A00">
      <w:pPr>
        <w:shd w:val="clear" w:color="FFFFFF" w:themeColor="background1" w:fill="FFFFFF"/>
        <w:rPr>
          <w:highlight w:val="white"/>
        </w:rPr>
      </w:pPr>
      <w:r w:rsidRPr="00674D9E">
        <w:rPr>
          <w:highlight w:val="white"/>
          <w:shd w:val="clear" w:color="FFFF00" w:fill="FFFF00"/>
        </w:rPr>
        <w:t xml:space="preserve">1.5. </w:t>
      </w:r>
      <w:r w:rsidRPr="00674D9E">
        <w:rPr>
          <w:highlight w:val="white"/>
        </w:rPr>
        <w:t xml:space="preserve">Mount and clip </w:t>
      </w:r>
      <w:r w:rsidR="00E71745">
        <w:rPr>
          <w:highlight w:val="white"/>
        </w:rPr>
        <w:t xml:space="preserve">the </w:t>
      </w:r>
      <w:r w:rsidRPr="00674D9E">
        <w:rPr>
          <w:highlight w:val="white"/>
        </w:rPr>
        <w:t xml:space="preserve">plunge-frozen grids in </w:t>
      </w:r>
      <w:proofErr w:type="spellStart"/>
      <w:r w:rsidRPr="00674D9E">
        <w:rPr>
          <w:highlight w:val="white"/>
        </w:rPr>
        <w:t>AutoGrids</w:t>
      </w:r>
      <w:proofErr w:type="spellEnd"/>
      <w:r w:rsidRPr="00674D9E">
        <w:rPr>
          <w:highlight w:val="white"/>
        </w:rPr>
        <w:t xml:space="preserve"> with cutout and the cells facing up (</w:t>
      </w:r>
      <w:r w:rsidRPr="002C1A3C">
        <w:rPr>
          <w:b/>
          <w:bCs/>
          <w:highlight w:val="white"/>
        </w:rPr>
        <w:t>Fig</w:t>
      </w:r>
      <w:r w:rsidR="00E71745" w:rsidRPr="002C1A3C">
        <w:rPr>
          <w:b/>
          <w:bCs/>
          <w:highlight w:val="white"/>
        </w:rPr>
        <w:t>ure</w:t>
      </w:r>
      <w:r w:rsidRPr="002C1A3C">
        <w:rPr>
          <w:b/>
          <w:bCs/>
          <w:highlight w:val="white"/>
        </w:rPr>
        <w:t xml:space="preserve"> 2A</w:t>
      </w:r>
      <w:r w:rsidRPr="00674D9E">
        <w:rPr>
          <w:highlight w:val="white"/>
        </w:rPr>
        <w:t xml:space="preserve">) for subsequent cryo-fluorescence imaging and FIB milling. To ensure proper alignment of the samples in the TEM, the milling direction needs to be orthogonal to the cryo-ET tilt axis. </w:t>
      </w:r>
      <w:r w:rsidR="000A7056" w:rsidRPr="00674D9E">
        <w:rPr>
          <w:highlight w:val="white"/>
        </w:rPr>
        <w:t>Accordingly</w:t>
      </w:r>
      <w:r w:rsidRPr="00674D9E">
        <w:rPr>
          <w:highlight w:val="white"/>
        </w:rPr>
        <w:t xml:space="preserve">, place </w:t>
      </w:r>
      <w:r w:rsidR="00E71745">
        <w:rPr>
          <w:highlight w:val="white"/>
        </w:rPr>
        <w:t xml:space="preserve">the </w:t>
      </w:r>
      <w:r w:rsidRPr="00674D9E">
        <w:rPr>
          <w:highlight w:val="white"/>
        </w:rPr>
        <w:t>orientation marks (e.g.</w:t>
      </w:r>
      <w:r w:rsidR="00E71745">
        <w:rPr>
          <w:highlight w:val="white"/>
        </w:rPr>
        <w:t>,</w:t>
      </w:r>
      <w:r w:rsidRPr="00674D9E">
        <w:rPr>
          <w:highlight w:val="white"/>
        </w:rPr>
        <w:t xml:space="preserve"> LASER-</w:t>
      </w:r>
      <w:proofErr w:type="gramStart"/>
      <w:r w:rsidRPr="00674D9E">
        <w:rPr>
          <w:highlight w:val="white"/>
        </w:rPr>
        <w:t>engraving</w:t>
      </w:r>
      <w:proofErr w:type="gramEnd"/>
      <w:r w:rsidRPr="00674D9E">
        <w:rPr>
          <w:highlight w:val="white"/>
        </w:rPr>
        <w:t xml:space="preserve"> or removable marker dots) on </w:t>
      </w:r>
      <w:proofErr w:type="spellStart"/>
      <w:r w:rsidRPr="00674D9E">
        <w:rPr>
          <w:highlight w:val="white"/>
        </w:rPr>
        <w:t>AutoGrids</w:t>
      </w:r>
      <w:proofErr w:type="spellEnd"/>
      <w:r w:rsidRPr="00674D9E">
        <w:rPr>
          <w:highlight w:val="white"/>
        </w:rPr>
        <w:t xml:space="preserve"> before clipping to help with this alignment (</w:t>
      </w:r>
      <w:r w:rsidRPr="002C1A3C">
        <w:rPr>
          <w:b/>
          <w:bCs/>
          <w:highlight w:val="white"/>
        </w:rPr>
        <w:t>Fig</w:t>
      </w:r>
      <w:r w:rsidR="00E71745" w:rsidRPr="002C1A3C">
        <w:rPr>
          <w:b/>
          <w:bCs/>
          <w:highlight w:val="white"/>
        </w:rPr>
        <w:t xml:space="preserve">ure </w:t>
      </w:r>
      <w:r w:rsidRPr="002C1A3C">
        <w:rPr>
          <w:b/>
          <w:bCs/>
          <w:highlight w:val="white"/>
        </w:rPr>
        <w:t>2A</w:t>
      </w:r>
      <w:r w:rsidRPr="00674D9E">
        <w:rPr>
          <w:highlight w:val="white"/>
        </w:rPr>
        <w:t>).</w:t>
      </w:r>
    </w:p>
    <w:p w14:paraId="2BE9FC33" w14:textId="77777777" w:rsidR="00585978" w:rsidRPr="00674D9E" w:rsidRDefault="00585978" w:rsidP="00030A00">
      <w:pPr>
        <w:shd w:val="clear" w:color="FFFFFF" w:themeColor="background1" w:fill="FFFFFF"/>
        <w:rPr>
          <w:highlight w:val="white"/>
        </w:rPr>
      </w:pPr>
    </w:p>
    <w:p w14:paraId="50406235" w14:textId="77777777" w:rsidR="001E0AF0" w:rsidRDefault="00585978" w:rsidP="00030A00">
      <w:pPr>
        <w:shd w:val="clear" w:color="FFFFFF" w:themeColor="background1" w:fill="FFFFFF"/>
        <w:rPr>
          <w:highlight w:val="white"/>
        </w:rPr>
      </w:pPr>
      <w:r w:rsidRPr="00674D9E">
        <w:rPr>
          <w:highlight w:val="white"/>
        </w:rPr>
        <w:t>1.6</w:t>
      </w:r>
      <w:r w:rsidR="003C3454">
        <w:rPr>
          <w:highlight w:val="white"/>
        </w:rPr>
        <w:t>.</w:t>
      </w:r>
      <w:r w:rsidRPr="00674D9E">
        <w:rPr>
          <w:highlight w:val="white"/>
        </w:rPr>
        <w:t xml:space="preserve"> </w:t>
      </w:r>
      <w:r w:rsidR="00AA3A6E" w:rsidRPr="00674D9E">
        <w:rPr>
          <w:highlight w:val="white"/>
        </w:rPr>
        <w:t xml:space="preserve">Screen </w:t>
      </w:r>
      <w:r w:rsidR="00E71745">
        <w:rPr>
          <w:highlight w:val="white"/>
        </w:rPr>
        <w:t xml:space="preserve">the </w:t>
      </w:r>
      <w:r w:rsidR="00AA3A6E" w:rsidRPr="00674D9E">
        <w:rPr>
          <w:highlight w:val="white"/>
        </w:rPr>
        <w:t>grid quality (</w:t>
      </w:r>
      <w:r w:rsidR="00AA3A6E" w:rsidRPr="002C1A3C">
        <w:rPr>
          <w:b/>
          <w:bCs/>
          <w:highlight w:val="white"/>
        </w:rPr>
        <w:t>Fig</w:t>
      </w:r>
      <w:r w:rsidR="00E71745" w:rsidRPr="002C1A3C">
        <w:rPr>
          <w:b/>
          <w:bCs/>
          <w:highlight w:val="white"/>
        </w:rPr>
        <w:t>ure</w:t>
      </w:r>
      <w:r w:rsidR="00AA3A6E" w:rsidRPr="002C1A3C">
        <w:rPr>
          <w:b/>
          <w:bCs/>
          <w:highlight w:val="white"/>
        </w:rPr>
        <w:t xml:space="preserve"> 2B</w:t>
      </w:r>
      <w:r w:rsidR="00AA3A6E" w:rsidRPr="00674D9E">
        <w:rPr>
          <w:highlight w:val="white"/>
        </w:rPr>
        <w:t xml:space="preserve">) on the cryo-FLM and FIB/SEM. </w:t>
      </w:r>
      <w:r w:rsidR="00E71745">
        <w:rPr>
          <w:highlight w:val="white"/>
        </w:rPr>
        <w:t>Optimize the c</w:t>
      </w:r>
      <w:r w:rsidR="00AA3A6E" w:rsidRPr="00674D9E">
        <w:rPr>
          <w:highlight w:val="white"/>
        </w:rPr>
        <w:t>ell density, blotting time</w:t>
      </w:r>
      <w:r w:rsidR="00E71745">
        <w:rPr>
          <w:highlight w:val="white"/>
        </w:rPr>
        <w:t>,</w:t>
      </w:r>
      <w:r w:rsidR="00AA3A6E" w:rsidRPr="00674D9E">
        <w:rPr>
          <w:highlight w:val="white"/>
        </w:rPr>
        <w:t xml:space="preserve"> and force to get an even distribution of cells and beads. </w:t>
      </w:r>
      <w:r w:rsidR="00E71745">
        <w:rPr>
          <w:highlight w:val="white"/>
        </w:rPr>
        <w:t xml:space="preserve">Use </w:t>
      </w:r>
      <w:r w:rsidR="00E71745" w:rsidRPr="00674D9E">
        <w:rPr>
          <w:highlight w:val="white"/>
        </w:rPr>
        <w:t xml:space="preserve">reflected light imaging on a cryo-fluorescence microscope </w:t>
      </w:r>
      <w:r w:rsidR="00E71745">
        <w:rPr>
          <w:highlight w:val="white"/>
        </w:rPr>
        <w:t>to</w:t>
      </w:r>
      <w:r w:rsidR="00AA3A6E" w:rsidRPr="00674D9E">
        <w:rPr>
          <w:highlight w:val="white"/>
        </w:rPr>
        <w:t xml:space="preserve"> do</w:t>
      </w:r>
      <w:r w:rsidR="00E71745">
        <w:rPr>
          <w:highlight w:val="white"/>
        </w:rPr>
        <w:t xml:space="preserve"> this</w:t>
      </w:r>
      <w:r w:rsidR="00AA3A6E" w:rsidRPr="00674D9E">
        <w:rPr>
          <w:highlight w:val="white"/>
        </w:rPr>
        <w:t xml:space="preserve"> relatively or </w:t>
      </w:r>
      <w:r w:rsidR="00E71745" w:rsidRPr="00674D9E">
        <w:rPr>
          <w:highlight w:val="white"/>
        </w:rPr>
        <w:t>us</w:t>
      </w:r>
      <w:r w:rsidR="00E71745">
        <w:rPr>
          <w:highlight w:val="white"/>
        </w:rPr>
        <w:t>e</w:t>
      </w:r>
      <w:r w:rsidR="00E71745" w:rsidRPr="00674D9E">
        <w:rPr>
          <w:highlight w:val="white"/>
        </w:rPr>
        <w:t xml:space="preserve"> </w:t>
      </w:r>
      <w:r w:rsidR="00AA3A6E" w:rsidRPr="00674D9E">
        <w:rPr>
          <w:highlight w:val="white"/>
        </w:rPr>
        <w:t>the cryo-FIB-SEM to make sure that both cells and fiducial beads are clearly visible (</w:t>
      </w:r>
      <w:r w:rsidR="00AA3A6E" w:rsidRPr="002C1A3C">
        <w:rPr>
          <w:b/>
          <w:bCs/>
          <w:highlight w:val="white"/>
        </w:rPr>
        <w:t>Figure 2B</w:t>
      </w:r>
      <w:r w:rsidR="00AA3A6E" w:rsidRPr="00674D9E">
        <w:rPr>
          <w:highlight w:val="white"/>
        </w:rPr>
        <w:t xml:space="preserve">, white arrows). </w:t>
      </w:r>
    </w:p>
    <w:p w14:paraId="7DD394C9" w14:textId="77777777" w:rsidR="001E0AF0" w:rsidRDefault="001E0AF0" w:rsidP="00030A00">
      <w:pPr>
        <w:shd w:val="clear" w:color="FFFFFF" w:themeColor="background1" w:fill="FFFFFF"/>
        <w:rPr>
          <w:highlight w:val="white"/>
        </w:rPr>
      </w:pPr>
    </w:p>
    <w:p w14:paraId="38265F4A" w14:textId="25DC48F0" w:rsidR="00585978" w:rsidRPr="00674D9E" w:rsidRDefault="001E0AF0" w:rsidP="00030A00">
      <w:pPr>
        <w:shd w:val="clear" w:color="FFFFFF" w:themeColor="background1" w:fill="FFFFFF"/>
        <w:rPr>
          <w:highlight w:val="white"/>
        </w:rPr>
      </w:pPr>
      <w:r>
        <w:rPr>
          <w:highlight w:val="white"/>
        </w:rPr>
        <w:t xml:space="preserve">1.7. </w:t>
      </w:r>
      <w:proofErr w:type="gramStart"/>
      <w:r w:rsidR="00AA3A6E" w:rsidRPr="00674D9E">
        <w:rPr>
          <w:highlight w:val="white"/>
        </w:rPr>
        <w:t>If</w:t>
      </w:r>
      <w:proofErr w:type="gramEnd"/>
      <w:r w:rsidR="00AA3A6E" w:rsidRPr="00674D9E">
        <w:rPr>
          <w:highlight w:val="white"/>
        </w:rPr>
        <w:t xml:space="preserve"> necessary</w:t>
      </w:r>
      <w:r w:rsidR="00E71745">
        <w:rPr>
          <w:highlight w:val="white"/>
        </w:rPr>
        <w:t>,</w:t>
      </w:r>
      <w:r w:rsidR="00AA3A6E" w:rsidRPr="00674D9E">
        <w:rPr>
          <w:highlight w:val="white"/>
        </w:rPr>
        <w:t xml:space="preserve"> repeat plunging with better conditions</w:t>
      </w:r>
      <w:r w:rsidR="003C3454">
        <w:rPr>
          <w:highlight w:val="white"/>
        </w:rPr>
        <w:t>,</w:t>
      </w:r>
      <w:r w:rsidR="00AA3A6E" w:rsidRPr="00674D9E">
        <w:rPr>
          <w:highlight w:val="white"/>
        </w:rPr>
        <w:t xml:space="preserve"> e.g.</w:t>
      </w:r>
      <w:r w:rsidR="00E71745">
        <w:rPr>
          <w:highlight w:val="white"/>
        </w:rPr>
        <w:t>,</w:t>
      </w:r>
      <w:r w:rsidR="00AA3A6E" w:rsidRPr="00674D9E">
        <w:rPr>
          <w:highlight w:val="white"/>
        </w:rPr>
        <w:t xml:space="preserve"> varying cell concentration and/or blotting time. Once suitable plunging parameters have been found, </w:t>
      </w:r>
      <w:r w:rsidR="00E71745">
        <w:rPr>
          <w:highlight w:val="white"/>
        </w:rPr>
        <w:t xml:space="preserve">do not repeat </w:t>
      </w:r>
      <w:r w:rsidR="00AA3A6E" w:rsidRPr="00674D9E">
        <w:rPr>
          <w:highlight w:val="white"/>
        </w:rPr>
        <w:t>grid screening for each new round of experiments</w:t>
      </w:r>
      <w:r w:rsidR="00585978" w:rsidRPr="00674D9E">
        <w:rPr>
          <w:highlight w:val="white"/>
        </w:rPr>
        <w:t>.</w:t>
      </w:r>
    </w:p>
    <w:p w14:paraId="33226CD4" w14:textId="438BF2A8" w:rsidR="00585978" w:rsidRPr="00E42735" w:rsidRDefault="00585978" w:rsidP="00030A00"/>
    <w:p w14:paraId="3E09F030" w14:textId="5D63A4AB" w:rsidR="00585978" w:rsidRPr="00674D9E" w:rsidRDefault="00585978" w:rsidP="00030A00">
      <w:r w:rsidRPr="00E42735">
        <w:t xml:space="preserve">[Place </w:t>
      </w:r>
      <w:r w:rsidRPr="00E42735">
        <w:rPr>
          <w:b/>
          <w:bCs/>
        </w:rPr>
        <w:t>Figure 2</w:t>
      </w:r>
      <w:r w:rsidRPr="00E42735">
        <w:t xml:space="preserve"> here]</w:t>
      </w:r>
    </w:p>
    <w:p w14:paraId="1E503390" w14:textId="2EC0B4F1" w:rsidR="00585978" w:rsidRPr="00674D9E" w:rsidRDefault="00585978" w:rsidP="00030A00"/>
    <w:p w14:paraId="05D6D1CA" w14:textId="22D83F61" w:rsidR="00585978" w:rsidRPr="00E42735" w:rsidRDefault="00585978" w:rsidP="00030A00">
      <w:pPr>
        <w:rPr>
          <w:b/>
          <w:bCs/>
          <w:highlight w:val="yellow"/>
        </w:rPr>
      </w:pPr>
      <w:r w:rsidRPr="00E42735">
        <w:rPr>
          <w:b/>
          <w:bCs/>
          <w:highlight w:val="yellow"/>
        </w:rPr>
        <w:t>2. Cryo-</w:t>
      </w:r>
      <w:r w:rsidR="00E42735" w:rsidRPr="00E42735">
        <w:rPr>
          <w:b/>
          <w:bCs/>
          <w:highlight w:val="yellow"/>
        </w:rPr>
        <w:t>fluorescence light microscopy</w:t>
      </w:r>
    </w:p>
    <w:p w14:paraId="1D3AE7E2" w14:textId="77777777" w:rsidR="00585978" w:rsidRPr="00674D9E" w:rsidRDefault="00585978" w:rsidP="00030A00">
      <w:pPr>
        <w:rPr>
          <w:highlight w:val="yellow"/>
        </w:rPr>
      </w:pPr>
    </w:p>
    <w:p w14:paraId="46770595" w14:textId="77777777" w:rsidR="001E0AF0" w:rsidRDefault="00585978" w:rsidP="00030A00">
      <w:pPr>
        <w:rPr>
          <w:highlight w:val="yellow"/>
        </w:rPr>
      </w:pPr>
      <w:r w:rsidRPr="00674D9E">
        <w:rPr>
          <w:highlight w:val="yellow"/>
        </w:rPr>
        <w:t xml:space="preserve">2.1. For each grid, acquire an overview in (widefield) fluorescence and </w:t>
      </w:r>
      <w:r w:rsidR="00B55530">
        <w:rPr>
          <w:highlight w:val="yellow"/>
        </w:rPr>
        <w:t>differential interference contrast (</w:t>
      </w:r>
      <w:r w:rsidRPr="00674D9E">
        <w:rPr>
          <w:highlight w:val="yellow"/>
        </w:rPr>
        <w:t>DIC</w:t>
      </w:r>
      <w:r w:rsidR="00B55530">
        <w:rPr>
          <w:highlight w:val="yellow"/>
        </w:rPr>
        <w:t>)</w:t>
      </w:r>
      <w:r w:rsidR="00FD71AF">
        <w:rPr>
          <w:highlight w:val="yellow"/>
        </w:rPr>
        <w:t xml:space="preserve"> or </w:t>
      </w:r>
      <w:r w:rsidRPr="00674D9E">
        <w:rPr>
          <w:highlight w:val="yellow"/>
        </w:rPr>
        <w:t>reflected mode</w:t>
      </w:r>
      <w:r w:rsidR="00FD71AF">
        <w:rPr>
          <w:highlight w:val="yellow"/>
        </w:rPr>
        <w:t xml:space="preserve"> </w:t>
      </w:r>
      <w:r w:rsidRPr="00674D9E">
        <w:rPr>
          <w:highlight w:val="yellow"/>
        </w:rPr>
        <w:t xml:space="preserve">and select suitable grid squares with fluorescence signal. Choose fields of view that contain both the cells of interest and </w:t>
      </w:r>
      <w:proofErr w:type="gramStart"/>
      <w:r w:rsidRPr="00674D9E">
        <w:rPr>
          <w:highlight w:val="yellow"/>
        </w:rPr>
        <w:t>a sufficient number of</w:t>
      </w:r>
      <w:proofErr w:type="gramEnd"/>
      <w:r w:rsidRPr="00674D9E">
        <w:rPr>
          <w:highlight w:val="yellow"/>
        </w:rPr>
        <w:t xml:space="preserve"> fiducial markers (6</w:t>
      </w:r>
      <w:r w:rsidR="00E71745">
        <w:rPr>
          <w:highlight w:val="yellow"/>
        </w:rPr>
        <w:t>–1</w:t>
      </w:r>
      <w:r w:rsidRPr="00674D9E">
        <w:rPr>
          <w:highlight w:val="yellow"/>
        </w:rPr>
        <w:t xml:space="preserve">2). </w:t>
      </w:r>
    </w:p>
    <w:p w14:paraId="42D282AC" w14:textId="77777777" w:rsidR="001E0AF0" w:rsidRDefault="001E0AF0" w:rsidP="00030A00">
      <w:pPr>
        <w:rPr>
          <w:highlight w:val="yellow"/>
        </w:rPr>
      </w:pPr>
    </w:p>
    <w:p w14:paraId="77DE9719" w14:textId="5FF1BC47" w:rsidR="00585978" w:rsidRPr="00674D9E" w:rsidRDefault="001E0AF0" w:rsidP="00030A00">
      <w:pPr>
        <w:rPr>
          <w:highlight w:val="yellow"/>
        </w:rPr>
      </w:pPr>
      <w:r>
        <w:rPr>
          <w:highlight w:val="yellow"/>
        </w:rPr>
        <w:t xml:space="preserve">2.1.1. </w:t>
      </w:r>
      <w:proofErr w:type="gramStart"/>
      <w:r w:rsidR="00E71745">
        <w:rPr>
          <w:highlight w:val="yellow"/>
        </w:rPr>
        <w:t>Ensure</w:t>
      </w:r>
      <w:proofErr w:type="gramEnd"/>
      <w:r w:rsidR="00E71745">
        <w:rPr>
          <w:highlight w:val="yellow"/>
        </w:rPr>
        <w:t xml:space="preserve"> that the c</w:t>
      </w:r>
      <w:r w:rsidR="00585978" w:rsidRPr="00674D9E">
        <w:rPr>
          <w:highlight w:val="yellow"/>
        </w:rPr>
        <w:t xml:space="preserve">ells and beads </w:t>
      </w:r>
      <w:r w:rsidR="00E71745">
        <w:rPr>
          <w:highlight w:val="yellow"/>
        </w:rPr>
        <w:t>are</w:t>
      </w:r>
      <w:r w:rsidR="00585978" w:rsidRPr="00674D9E">
        <w:rPr>
          <w:highlight w:val="yellow"/>
        </w:rPr>
        <w:t xml:space="preserve"> evenly distributed, not too dense, and toward the center of each square. Only choose </w:t>
      </w:r>
      <w:r w:rsidR="00E71745">
        <w:rPr>
          <w:highlight w:val="yellow"/>
        </w:rPr>
        <w:t xml:space="preserve">the </w:t>
      </w:r>
      <w:r w:rsidR="00585978" w:rsidRPr="00674D9E">
        <w:rPr>
          <w:highlight w:val="yellow"/>
        </w:rPr>
        <w:t>squares accessible both to the FIB-SEM and TEM instrument, hence those at least three squares away from the grid edge on 200 mesh grids (</w:t>
      </w:r>
      <w:r w:rsidR="00585978" w:rsidRPr="002C1A3C">
        <w:rPr>
          <w:b/>
          <w:bCs/>
          <w:highlight w:val="yellow"/>
        </w:rPr>
        <w:t>Figure 3A</w:t>
      </w:r>
      <w:r w:rsidR="00585978" w:rsidRPr="00674D9E">
        <w:rPr>
          <w:highlight w:val="yellow"/>
        </w:rPr>
        <w:t xml:space="preserve">, </w:t>
      </w:r>
      <w:r w:rsidR="00866CC1" w:rsidRPr="00674D9E">
        <w:rPr>
          <w:highlight w:val="yellow"/>
        </w:rPr>
        <w:t xml:space="preserve">inside the </w:t>
      </w:r>
      <w:r w:rsidR="00585978" w:rsidRPr="00674D9E">
        <w:rPr>
          <w:highlight w:val="yellow"/>
        </w:rPr>
        <w:t xml:space="preserve">red </w:t>
      </w:r>
      <w:r w:rsidR="00866CC1" w:rsidRPr="00674D9E">
        <w:rPr>
          <w:highlight w:val="yellow"/>
        </w:rPr>
        <w:t>circle</w:t>
      </w:r>
      <w:r w:rsidR="00585978" w:rsidRPr="00674D9E">
        <w:rPr>
          <w:highlight w:val="yellow"/>
        </w:rPr>
        <w:t>).</w:t>
      </w:r>
    </w:p>
    <w:p w14:paraId="31579DA8" w14:textId="6AE8F451" w:rsidR="00585978" w:rsidRPr="00674D9E" w:rsidRDefault="00585978" w:rsidP="00030A00">
      <w:pPr>
        <w:rPr>
          <w:highlight w:val="yellow"/>
        </w:rPr>
      </w:pPr>
    </w:p>
    <w:p w14:paraId="33489B12" w14:textId="77777777" w:rsidR="001E0AF0" w:rsidRDefault="00585978" w:rsidP="00030A00">
      <w:pPr>
        <w:rPr>
          <w:highlight w:val="yellow"/>
        </w:rPr>
      </w:pPr>
      <w:r w:rsidRPr="00674D9E">
        <w:rPr>
          <w:highlight w:val="yellow"/>
        </w:rPr>
        <w:t>2.2</w:t>
      </w:r>
      <w:r w:rsidR="003C3454">
        <w:rPr>
          <w:highlight w:val="yellow"/>
        </w:rPr>
        <w:t>.</w:t>
      </w:r>
      <w:r w:rsidRPr="00674D9E">
        <w:rPr>
          <w:highlight w:val="yellow"/>
        </w:rPr>
        <w:t xml:space="preserve"> On each of the selected grid squares, acquire </w:t>
      </w:r>
      <w:r w:rsidR="000A7056" w:rsidRPr="00674D9E">
        <w:rPr>
          <w:highlight w:val="yellow"/>
        </w:rPr>
        <w:t xml:space="preserve">a </w:t>
      </w:r>
      <w:r w:rsidRPr="00674D9E">
        <w:rPr>
          <w:highlight w:val="yellow"/>
        </w:rPr>
        <w:t>fluorescent stack with a focus step appropriate for later deconvolution, i.e.</w:t>
      </w:r>
      <w:r w:rsidR="00E71745">
        <w:rPr>
          <w:highlight w:val="yellow"/>
        </w:rPr>
        <w:t>,</w:t>
      </w:r>
      <w:r w:rsidRPr="00674D9E">
        <w:rPr>
          <w:highlight w:val="yellow"/>
        </w:rPr>
        <w:t xml:space="preserve"> &lt;½ the axial resolution limit. If possible, use high-</w:t>
      </w:r>
      <w:r w:rsidR="00E71745" w:rsidRPr="00674D9E">
        <w:rPr>
          <w:highlight w:val="yellow"/>
        </w:rPr>
        <w:t>numerical</w:t>
      </w:r>
      <w:r w:rsidR="00E71745">
        <w:rPr>
          <w:highlight w:val="yellow"/>
        </w:rPr>
        <w:t>-</w:t>
      </w:r>
      <w:r w:rsidRPr="00674D9E">
        <w:rPr>
          <w:highlight w:val="yellow"/>
        </w:rPr>
        <w:t>aperture (NA) objectives to increase photon count and localization accuracy</w:t>
      </w:r>
      <w:r w:rsidRPr="00064328">
        <w:rPr>
          <w:highlight w:val="yellow"/>
        </w:rPr>
        <w:t xml:space="preserve">. </w:t>
      </w:r>
    </w:p>
    <w:p w14:paraId="19227008" w14:textId="77777777" w:rsidR="001E0AF0" w:rsidRDefault="001E0AF0" w:rsidP="00030A00">
      <w:pPr>
        <w:rPr>
          <w:highlight w:val="yellow"/>
        </w:rPr>
      </w:pPr>
    </w:p>
    <w:p w14:paraId="09480E60" w14:textId="15602D7E" w:rsidR="00585978" w:rsidRPr="00674D9E" w:rsidRDefault="001E0AF0" w:rsidP="00030A00">
      <w:pPr>
        <w:rPr>
          <w:highlight w:val="yellow"/>
        </w:rPr>
      </w:pPr>
      <w:r>
        <w:rPr>
          <w:highlight w:val="yellow"/>
        </w:rPr>
        <w:t xml:space="preserve">2.2.1. </w:t>
      </w:r>
      <w:proofErr w:type="gramStart"/>
      <w:r w:rsidR="00585978" w:rsidRPr="00064328">
        <w:rPr>
          <w:highlight w:val="yellow"/>
        </w:rPr>
        <w:t>I</w:t>
      </w:r>
      <w:r w:rsidR="00585978" w:rsidRPr="00674D9E">
        <w:rPr>
          <w:highlight w:val="yellow"/>
        </w:rPr>
        <w:t>n</w:t>
      </w:r>
      <w:proofErr w:type="gramEnd"/>
      <w:r w:rsidR="00585978" w:rsidRPr="00674D9E">
        <w:rPr>
          <w:highlight w:val="yellow"/>
        </w:rPr>
        <w:t xml:space="preserve"> a confocal microscope with NA 0.9 objective, </w:t>
      </w:r>
      <w:r w:rsidR="00E71745">
        <w:rPr>
          <w:highlight w:val="yellow"/>
        </w:rPr>
        <w:t xml:space="preserve">acquire </w:t>
      </w:r>
      <w:r w:rsidR="00585978" w:rsidRPr="00674D9E">
        <w:rPr>
          <w:highlight w:val="yellow"/>
        </w:rPr>
        <w:t>stacks with 300 nm step size, oversampling the Nyquist value. Record multiple color stacks if needed (</w:t>
      </w:r>
      <w:r w:rsidR="00585978" w:rsidRPr="002C1A3C">
        <w:rPr>
          <w:b/>
          <w:bCs/>
          <w:highlight w:val="yellow"/>
        </w:rPr>
        <w:t>Fig</w:t>
      </w:r>
      <w:r w:rsidR="00E71745" w:rsidRPr="002C1A3C">
        <w:rPr>
          <w:b/>
          <w:bCs/>
          <w:highlight w:val="yellow"/>
        </w:rPr>
        <w:t xml:space="preserve">ure </w:t>
      </w:r>
      <w:r w:rsidR="00585978" w:rsidRPr="002C1A3C">
        <w:rPr>
          <w:b/>
          <w:bCs/>
          <w:highlight w:val="yellow"/>
        </w:rPr>
        <w:t>2B</w:t>
      </w:r>
      <w:r w:rsidR="00585978" w:rsidRPr="00674D9E">
        <w:rPr>
          <w:highlight w:val="yellow"/>
        </w:rPr>
        <w:t>).</w:t>
      </w:r>
      <w:r w:rsidR="00F15EA2">
        <w:rPr>
          <w:highlight w:val="yellow"/>
        </w:rPr>
        <w:t xml:space="preserve"> </w:t>
      </w:r>
      <w:r w:rsidR="00F15EA2" w:rsidRPr="00F15EA2">
        <w:rPr>
          <w:highlight w:val="yellow"/>
        </w:rPr>
        <w:t>Store grids under lN</w:t>
      </w:r>
      <w:r w:rsidR="00F15EA2" w:rsidRPr="00F15EA2">
        <w:rPr>
          <w:highlight w:val="yellow"/>
          <w:vertAlign w:val="subscript"/>
        </w:rPr>
        <w:t>2</w:t>
      </w:r>
      <w:r w:rsidR="00F15EA2" w:rsidRPr="00F15EA2">
        <w:rPr>
          <w:highlight w:val="yellow"/>
        </w:rPr>
        <w:t xml:space="preserve"> until further use.</w:t>
      </w:r>
    </w:p>
    <w:p w14:paraId="2C5C3246" w14:textId="7C6B9148" w:rsidR="00585978" w:rsidRPr="00674D9E" w:rsidRDefault="00585978" w:rsidP="00030A00">
      <w:pPr>
        <w:rPr>
          <w:highlight w:val="yellow"/>
        </w:rPr>
      </w:pPr>
    </w:p>
    <w:p w14:paraId="68016026" w14:textId="19D2366E" w:rsidR="00585978" w:rsidRPr="00064328" w:rsidRDefault="00E42735" w:rsidP="00030A00">
      <w:r w:rsidRPr="00674D9E">
        <w:rPr>
          <w:highlight w:val="white"/>
        </w:rPr>
        <w:t>N</w:t>
      </w:r>
      <w:r>
        <w:rPr>
          <w:highlight w:val="white"/>
        </w:rPr>
        <w:t>OTE</w:t>
      </w:r>
      <w:r w:rsidR="00585978" w:rsidRPr="00064328">
        <w:t xml:space="preserve">: To </w:t>
      </w:r>
      <w:r w:rsidR="00AA3A6E" w:rsidRPr="00064328">
        <w:t>determine</w:t>
      </w:r>
      <w:r w:rsidR="00585978" w:rsidRPr="00064328">
        <w:t xml:space="preserve"> the optimal step size, choose the values calculated by the microscope control software or use online tools</w:t>
      </w:r>
      <w:r w:rsidR="000A7056" w:rsidRPr="00064328">
        <w:fldChar w:fldCharType="begin" w:fldLock="1"/>
      </w:r>
      <w:r w:rsidR="00BB2355">
        <w:instrText>ADDIN CSL_CITATION {"citationItems":[{"id":"ITEM-1","itemData":{"URL":"https://svi.nl/NyquistCalculator","id":"ITEM-1","issued":{"date-parts":[["2021"]]},"title":"Scientific Volume Imaging","type":"webpage"},"uris":["http://www.mendeley.com/documents/?uuid=55c3f12e-1e98-44e0-b0d2-5f7fac6e124f"]}],"mendeley":{"formattedCitation":"&lt;sup&gt;9&lt;/sup&gt;","plainTextFormattedCitation":"9","previouslyFormattedCitation":"&lt;sup&gt;9&lt;/sup&gt;"},"properties":{"noteIndex":0},"schema":"https://github.com/citation-style-language/schema/raw/master/csl-citation.json"}</w:instrText>
      </w:r>
      <w:r w:rsidR="000A7056" w:rsidRPr="00064328">
        <w:fldChar w:fldCharType="separate"/>
      </w:r>
      <w:r w:rsidR="00BB2355" w:rsidRPr="00BB2355">
        <w:rPr>
          <w:noProof/>
          <w:vertAlign w:val="superscript"/>
        </w:rPr>
        <w:t>9</w:t>
      </w:r>
      <w:r w:rsidR="000A7056" w:rsidRPr="00064328">
        <w:fldChar w:fldCharType="end"/>
      </w:r>
      <w:r w:rsidR="00E71745">
        <w:t>.</w:t>
      </w:r>
      <w:r w:rsidR="00064328">
        <w:t xml:space="preserve"> </w:t>
      </w:r>
      <w:r w:rsidR="00064328" w:rsidRPr="00064328">
        <w:t xml:space="preserve">Check for bleed-through of signal between channels since excessive </w:t>
      </w:r>
      <w:r w:rsidR="00E71745" w:rsidRPr="00064328">
        <w:t>bleed</w:t>
      </w:r>
      <w:r w:rsidR="00E71745">
        <w:t>-</w:t>
      </w:r>
      <w:r w:rsidR="00064328" w:rsidRPr="00064328">
        <w:t>through is detrimental for colocalization experiments. However, some may be advantageous to correct for chromatic aberrations in multi-color stacks.</w:t>
      </w:r>
    </w:p>
    <w:p w14:paraId="17D27EE7" w14:textId="45B160BB" w:rsidR="00585978" w:rsidRPr="00674D9E" w:rsidRDefault="00585978" w:rsidP="00030A00">
      <w:pPr>
        <w:rPr>
          <w:highlight w:val="yellow"/>
        </w:rPr>
      </w:pPr>
    </w:p>
    <w:p w14:paraId="015B2961" w14:textId="55E024FF" w:rsidR="00585978" w:rsidRPr="00F15EA2" w:rsidRDefault="00585978" w:rsidP="00030A00">
      <w:r w:rsidRPr="00F15EA2">
        <w:t>2.3</w:t>
      </w:r>
      <w:r w:rsidR="003C3454">
        <w:t>.</w:t>
      </w:r>
      <w:r w:rsidRPr="00F15EA2">
        <w:t xml:space="preserve"> Deconvolve stacks using appropriate software</w:t>
      </w:r>
      <w:r w:rsidR="000A7056" w:rsidRPr="00F15EA2">
        <w:fldChar w:fldCharType="begin" w:fldLock="1"/>
      </w:r>
      <w:r w:rsidR="00BB2355" w:rsidRPr="00F15EA2">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031e5543-2df0-43da-b42d-59bcfba34e63"]},{"id":"ITEM-2","itemData":{"id":"ITEM-2","issued":{"date-parts":[["0"]]},"title":"Huygens Professional version 19.04 (Scientific Volume Imaging, The Netherlands)","type":"article"},"uris":["http://www.mendeley.com/documents/?uuid=a29cbb8a-ba68-488d-8e61-199e8cd98bd8"]}],"mendeley":{"formattedCitation":"&lt;sup&gt;10, 11&lt;/sup&gt;","plainTextFormattedCitation":"10, 11","previouslyFormattedCitation":"&lt;sup&gt;10, 11&lt;/sup&gt;"},"properties":{"noteIndex":0},"schema":"https://github.com/citation-style-language/schema/raw/master/csl-citation.json"}</w:instrText>
      </w:r>
      <w:r w:rsidR="000A7056" w:rsidRPr="00F15EA2">
        <w:fldChar w:fldCharType="separate"/>
      </w:r>
      <w:r w:rsidR="00BB2355" w:rsidRPr="00F15EA2">
        <w:rPr>
          <w:noProof/>
          <w:vertAlign w:val="superscript"/>
        </w:rPr>
        <w:t>10,11</w:t>
      </w:r>
      <w:r w:rsidR="000A7056" w:rsidRPr="00F15EA2">
        <w:fldChar w:fldCharType="end"/>
      </w:r>
      <w:r w:rsidRPr="00F15EA2">
        <w:t xml:space="preserve"> and re-slice</w:t>
      </w:r>
      <w:r w:rsidR="000A7056" w:rsidRPr="00F15EA2">
        <w:rPr>
          <w:vertAlign w:val="superscript"/>
        </w:rPr>
        <w:fldChar w:fldCharType="begin" w:fldLock="1"/>
      </w:r>
      <w:r w:rsidR="000A7056" w:rsidRPr="00F15EA2">
        <w:rPr>
          <w:vertAlign w:val="superscript"/>
        </w:rPr>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mendeley":{"formattedCitation":"&lt;sup&gt;7&lt;/sup&gt;","plainTextFormattedCitation":"7","previouslyFormattedCitation":"&lt;sup&gt;7&lt;/sup&gt;"},"properties":{"noteIndex":0},"schema":"https://github.com/citation-style-language/schema/raw/master/csl-citation.json"}</w:instrText>
      </w:r>
      <w:r w:rsidR="000A7056" w:rsidRPr="00F15EA2">
        <w:rPr>
          <w:vertAlign w:val="superscript"/>
        </w:rPr>
        <w:fldChar w:fldCharType="separate"/>
      </w:r>
      <w:r w:rsidR="000A7056" w:rsidRPr="00F15EA2">
        <w:rPr>
          <w:noProof/>
          <w:vertAlign w:val="superscript"/>
        </w:rPr>
        <w:t>7</w:t>
      </w:r>
      <w:r w:rsidR="000A7056" w:rsidRPr="00F15EA2">
        <w:rPr>
          <w:vertAlign w:val="superscript"/>
        </w:rPr>
        <w:fldChar w:fldCharType="end"/>
      </w:r>
      <w:r w:rsidRPr="00F15EA2">
        <w:t xml:space="preserve"> </w:t>
      </w:r>
      <w:r w:rsidR="00AA3A6E" w:rsidRPr="00F15EA2">
        <w:t xml:space="preserve">them </w:t>
      </w:r>
      <w:r w:rsidRPr="00F15EA2">
        <w:t xml:space="preserve">if </w:t>
      </w:r>
      <w:r w:rsidR="00E71745">
        <w:t xml:space="preserve">the </w:t>
      </w:r>
      <w:r w:rsidRPr="00F15EA2">
        <w:t>isotropic pixel size is required. Deconvolution</w:t>
      </w:r>
      <w:r w:rsidR="003C3454">
        <w:t>—</w:t>
      </w:r>
      <w:r w:rsidRPr="00F15EA2">
        <w:t>just as at room temperature</w:t>
      </w:r>
      <w:r w:rsidR="003C3454">
        <w:t>—</w:t>
      </w:r>
      <w:r w:rsidR="00AA3A6E" w:rsidRPr="00F15EA2">
        <w:t>c</w:t>
      </w:r>
      <w:r w:rsidRPr="00F15EA2">
        <w:t>lean</w:t>
      </w:r>
      <w:r w:rsidR="00AA3A6E" w:rsidRPr="00F15EA2">
        <w:t>s</w:t>
      </w:r>
      <w:r w:rsidRPr="00F15EA2">
        <w:t xml:space="preserve"> up the </w:t>
      </w:r>
      <w:r w:rsidR="00AA3A6E" w:rsidRPr="00F15EA2">
        <w:t xml:space="preserve">FLM </w:t>
      </w:r>
      <w:r w:rsidRPr="00F15EA2">
        <w:t xml:space="preserve">signal and </w:t>
      </w:r>
      <w:r w:rsidR="00AA3A6E" w:rsidRPr="00F15EA2">
        <w:t xml:space="preserve">may </w:t>
      </w:r>
      <w:r w:rsidRPr="00F15EA2">
        <w:t>improve localization accuracy (</w:t>
      </w:r>
      <w:r w:rsidRPr="002C1A3C">
        <w:rPr>
          <w:b/>
          <w:bCs/>
        </w:rPr>
        <w:t>Figure 3C</w:t>
      </w:r>
      <w:r w:rsidRPr="00F15EA2">
        <w:t>).</w:t>
      </w:r>
    </w:p>
    <w:p w14:paraId="75FDC1EF" w14:textId="321E4D57" w:rsidR="00585978" w:rsidRPr="00674D9E" w:rsidRDefault="00585978" w:rsidP="00030A00"/>
    <w:p w14:paraId="2305D4BE" w14:textId="77777777" w:rsidR="00585978" w:rsidRPr="00674D9E" w:rsidRDefault="00585978" w:rsidP="00030A00">
      <w:r w:rsidRPr="00E42735">
        <w:t xml:space="preserve">[Place </w:t>
      </w:r>
      <w:r w:rsidRPr="00E42735">
        <w:rPr>
          <w:b/>
          <w:bCs/>
        </w:rPr>
        <w:t>Figure 3</w:t>
      </w:r>
      <w:r w:rsidRPr="00E42735">
        <w:t xml:space="preserve"> here]</w:t>
      </w:r>
    </w:p>
    <w:p w14:paraId="40F0A176" w14:textId="77777777" w:rsidR="00674D9E" w:rsidRPr="00674D9E" w:rsidRDefault="00674D9E" w:rsidP="00030A00"/>
    <w:p w14:paraId="0BEAAC7B" w14:textId="1010561C" w:rsidR="00585978" w:rsidRPr="00E42735" w:rsidRDefault="00E42735" w:rsidP="00030A00">
      <w:pPr>
        <w:rPr>
          <w:b/>
          <w:bCs/>
          <w:highlight w:val="yellow"/>
        </w:rPr>
      </w:pPr>
      <w:r w:rsidRPr="00E42735">
        <w:rPr>
          <w:b/>
          <w:bCs/>
          <w:highlight w:val="yellow"/>
        </w:rPr>
        <w:t>3. Focused ion beam milling</w:t>
      </w:r>
    </w:p>
    <w:p w14:paraId="44E7AC3F" w14:textId="12F83D0E" w:rsidR="00585978" w:rsidRPr="00674D9E" w:rsidRDefault="00585978" w:rsidP="00030A00">
      <w:pPr>
        <w:rPr>
          <w:highlight w:val="yellow"/>
        </w:rPr>
      </w:pPr>
    </w:p>
    <w:p w14:paraId="085B7A3B" w14:textId="584B0392" w:rsidR="00F15EA2" w:rsidRDefault="00585978" w:rsidP="00030A00">
      <w:pPr>
        <w:rPr>
          <w:highlight w:val="yellow"/>
        </w:rPr>
      </w:pPr>
      <w:r w:rsidRPr="00674D9E">
        <w:rPr>
          <w:highlight w:val="yellow"/>
        </w:rPr>
        <w:t>3.1</w:t>
      </w:r>
      <w:r w:rsidR="003C3454">
        <w:rPr>
          <w:highlight w:val="yellow"/>
        </w:rPr>
        <w:t>.</w:t>
      </w:r>
      <w:r w:rsidRPr="00674D9E">
        <w:rPr>
          <w:highlight w:val="yellow"/>
        </w:rPr>
        <w:t xml:space="preserve"> Load </w:t>
      </w:r>
      <w:r w:rsidR="00E71745">
        <w:rPr>
          <w:highlight w:val="yellow"/>
        </w:rPr>
        <w:t xml:space="preserve">the </w:t>
      </w:r>
      <w:r w:rsidRPr="00674D9E">
        <w:rPr>
          <w:highlight w:val="yellow"/>
        </w:rPr>
        <w:t xml:space="preserve">grids into the cryo-FIB-SEM instrument and </w:t>
      </w:r>
      <w:r w:rsidR="00E71745" w:rsidRPr="00674D9E">
        <w:rPr>
          <w:highlight w:val="yellow"/>
        </w:rPr>
        <w:t>us</w:t>
      </w:r>
      <w:r w:rsidR="00E71745">
        <w:rPr>
          <w:highlight w:val="yellow"/>
        </w:rPr>
        <w:t>e</w:t>
      </w:r>
      <w:r w:rsidR="00E71745" w:rsidRPr="00674D9E">
        <w:rPr>
          <w:highlight w:val="yellow"/>
        </w:rPr>
        <w:t xml:space="preserve"> either the cutout and/or orientation marks </w:t>
      </w:r>
      <w:r w:rsidR="00E71745">
        <w:rPr>
          <w:highlight w:val="yellow"/>
        </w:rPr>
        <w:t xml:space="preserve">to </w:t>
      </w:r>
      <w:r w:rsidRPr="00674D9E">
        <w:rPr>
          <w:highlight w:val="yellow"/>
        </w:rPr>
        <w:t>ensure proper orientation for later placement into the TEM (</w:t>
      </w:r>
      <w:r w:rsidRPr="002C1A3C">
        <w:rPr>
          <w:b/>
          <w:bCs/>
          <w:highlight w:val="yellow"/>
        </w:rPr>
        <w:t>Fig</w:t>
      </w:r>
      <w:r w:rsidR="00E71745" w:rsidRPr="002C1A3C">
        <w:rPr>
          <w:b/>
          <w:bCs/>
          <w:highlight w:val="yellow"/>
        </w:rPr>
        <w:t>ure</w:t>
      </w:r>
      <w:r w:rsidRPr="002C1A3C">
        <w:rPr>
          <w:b/>
          <w:bCs/>
          <w:highlight w:val="yellow"/>
        </w:rPr>
        <w:t xml:space="preserve"> 2A</w:t>
      </w:r>
      <w:r w:rsidRPr="00674D9E">
        <w:rPr>
          <w:highlight w:val="yellow"/>
        </w:rPr>
        <w:t xml:space="preserve">). </w:t>
      </w:r>
      <w:r w:rsidR="00E71745">
        <w:rPr>
          <w:highlight w:val="yellow"/>
        </w:rPr>
        <w:t>Ensure that t</w:t>
      </w:r>
      <w:r w:rsidRPr="00674D9E">
        <w:rPr>
          <w:highlight w:val="yellow"/>
        </w:rPr>
        <w:t xml:space="preserve">he milling direction </w:t>
      </w:r>
      <w:r w:rsidR="00E71745">
        <w:rPr>
          <w:highlight w:val="yellow"/>
        </w:rPr>
        <w:t>is</w:t>
      </w:r>
      <w:r w:rsidRPr="00674D9E">
        <w:rPr>
          <w:highlight w:val="yellow"/>
        </w:rPr>
        <w:t xml:space="preserve"> perpendicular to the tilt axis of the TEM.</w:t>
      </w:r>
    </w:p>
    <w:p w14:paraId="5D1FB5AA" w14:textId="77777777" w:rsidR="00F15EA2" w:rsidRDefault="00F15EA2" w:rsidP="00030A00">
      <w:pPr>
        <w:rPr>
          <w:highlight w:val="yellow"/>
        </w:rPr>
      </w:pPr>
    </w:p>
    <w:p w14:paraId="06C7C442" w14:textId="50D4EECD" w:rsidR="00585978" w:rsidRPr="00674D9E" w:rsidRDefault="00F15EA2" w:rsidP="00030A00">
      <w:pPr>
        <w:rPr>
          <w:highlight w:val="yellow"/>
        </w:rPr>
      </w:pPr>
      <w:r>
        <w:rPr>
          <w:highlight w:val="yellow"/>
        </w:rPr>
        <w:t>3.2</w:t>
      </w:r>
      <w:r w:rsidR="003C3454">
        <w:rPr>
          <w:highlight w:val="yellow"/>
        </w:rPr>
        <w:t>.</w:t>
      </w:r>
      <w:r w:rsidR="00E71745">
        <w:rPr>
          <w:highlight w:val="yellow"/>
        </w:rPr>
        <w:t xml:space="preserve"> Use</w:t>
      </w:r>
      <w:r w:rsidR="00E71745" w:rsidRPr="00674D9E">
        <w:rPr>
          <w:highlight w:val="yellow"/>
        </w:rPr>
        <w:t xml:space="preserve"> a gas injection system (GIS; CpMePtMe</w:t>
      </w:r>
      <w:r w:rsidR="00E71745" w:rsidRPr="00674D9E">
        <w:rPr>
          <w:highlight w:val="yellow"/>
          <w:vertAlign w:val="subscript"/>
        </w:rPr>
        <w:t>3</w:t>
      </w:r>
      <w:r w:rsidR="00E71745" w:rsidRPr="00674D9E">
        <w:rPr>
          <w:highlight w:val="yellow"/>
        </w:rPr>
        <w:t>) at the stage positions pre-defined by the FIB-SEM setup</w:t>
      </w:r>
      <w:r w:rsidR="00E71745">
        <w:rPr>
          <w:highlight w:val="yellow"/>
        </w:rPr>
        <w:t xml:space="preserve"> to c</w:t>
      </w:r>
      <w:r w:rsidR="00585978" w:rsidRPr="00674D9E">
        <w:rPr>
          <w:highlight w:val="yellow"/>
        </w:rPr>
        <w:t xml:space="preserve">oat </w:t>
      </w:r>
      <w:r w:rsidR="00E71745">
        <w:rPr>
          <w:highlight w:val="yellow"/>
        </w:rPr>
        <w:t xml:space="preserve">the </w:t>
      </w:r>
      <w:r w:rsidR="00585978" w:rsidRPr="00674D9E">
        <w:rPr>
          <w:highlight w:val="yellow"/>
        </w:rPr>
        <w:t>grids with a protective organometallic layer. Do not apply too much</w:t>
      </w:r>
      <w:r w:rsidR="000A7056" w:rsidRPr="00674D9E">
        <w:rPr>
          <w:highlight w:val="yellow"/>
        </w:rPr>
        <w:t>,</w:t>
      </w:r>
      <w:r w:rsidR="00585978" w:rsidRPr="00674D9E">
        <w:rPr>
          <w:highlight w:val="yellow"/>
        </w:rPr>
        <w:t xml:space="preserve"> as this might interfere with fiducial bead localization in the TEM later. </w:t>
      </w:r>
      <w:r w:rsidR="00E71745">
        <w:rPr>
          <w:highlight w:val="yellow"/>
        </w:rPr>
        <w:t>Use a plasma coater to a</w:t>
      </w:r>
      <w:r>
        <w:rPr>
          <w:highlight w:val="yellow"/>
        </w:rPr>
        <w:t>pply metallic platinum to reduce sample charging.</w:t>
      </w:r>
    </w:p>
    <w:p w14:paraId="38C0C383" w14:textId="13DA047E" w:rsidR="00585978" w:rsidRPr="00674D9E" w:rsidRDefault="00585978" w:rsidP="00030A00"/>
    <w:p w14:paraId="56194085" w14:textId="41A5EFFB" w:rsidR="00585978" w:rsidRPr="00674D9E" w:rsidRDefault="00E42735" w:rsidP="00030A00">
      <w:pPr>
        <w:rPr>
          <w:highlight w:val="yellow"/>
        </w:rPr>
      </w:pPr>
      <w:r w:rsidRPr="00674D9E">
        <w:rPr>
          <w:highlight w:val="white"/>
        </w:rPr>
        <w:t>N</w:t>
      </w:r>
      <w:r>
        <w:rPr>
          <w:highlight w:val="white"/>
        </w:rPr>
        <w:t>OTE</w:t>
      </w:r>
      <w:r w:rsidR="00585978" w:rsidRPr="00674D9E">
        <w:t>: If no settings for GIS coating are available, they can easily be found by performing successive rounds of short coating</w:t>
      </w:r>
      <w:r w:rsidR="000A7056" w:rsidRPr="00674D9E">
        <w:t xml:space="preserve"> (~2 s)</w:t>
      </w:r>
      <w:r w:rsidR="00585978" w:rsidRPr="00674D9E">
        <w:t xml:space="preserve">, followed by FIB milling. </w:t>
      </w:r>
      <w:r w:rsidR="00E71745">
        <w:t>En</w:t>
      </w:r>
      <w:r w:rsidR="00585978" w:rsidRPr="00674D9E">
        <w:t xml:space="preserve">sure that the sample can still be cut successfully at medium currents (~100 </w:t>
      </w:r>
      <w:proofErr w:type="spellStart"/>
      <w:r w:rsidR="00585978" w:rsidRPr="00674D9E">
        <w:t>pA</w:t>
      </w:r>
      <w:proofErr w:type="spellEnd"/>
      <w:r w:rsidR="00585978" w:rsidRPr="00674D9E">
        <w:t xml:space="preserve">) without apparent fringing of the protective organometallic layer around the lamella edges. Both time and distance of the GIS needle </w:t>
      </w:r>
      <w:r w:rsidR="000A7056" w:rsidRPr="00674D9E">
        <w:t xml:space="preserve">(with respect </w:t>
      </w:r>
      <w:r w:rsidR="00585978" w:rsidRPr="00674D9E">
        <w:t xml:space="preserve">to the </w:t>
      </w:r>
      <w:r w:rsidR="000A7056" w:rsidRPr="00674D9E">
        <w:t>sample)</w:t>
      </w:r>
      <w:r w:rsidR="00585978" w:rsidRPr="00674D9E">
        <w:t xml:space="preserve"> are important parameters to consider. Do not operate the GIS needle at room-temperature </w:t>
      </w:r>
      <w:r w:rsidR="000A7056" w:rsidRPr="00674D9E">
        <w:t>settings</w:t>
      </w:r>
      <w:r w:rsidR="00585978" w:rsidRPr="00674D9E">
        <w:t xml:space="preserve"> (i.e.</w:t>
      </w:r>
      <w:r w:rsidR="00E71745">
        <w:t>,</w:t>
      </w:r>
      <w:r w:rsidR="00585978" w:rsidRPr="00674D9E">
        <w:t xml:space="preserve"> 45 </w:t>
      </w:r>
      <w:r w:rsidR="00A23B67">
        <w:t>°</w:t>
      </w:r>
      <w:r w:rsidR="00585978" w:rsidRPr="00674D9E">
        <w:t xml:space="preserve">C), but as </w:t>
      </w:r>
      <w:r w:rsidR="000A7056" w:rsidRPr="00674D9E">
        <w:t>cold</w:t>
      </w:r>
      <w:r w:rsidR="00585978" w:rsidRPr="00674D9E">
        <w:t xml:space="preserve"> as possible to still provide an even coating (25</w:t>
      </w:r>
      <w:r w:rsidR="00E71745">
        <w:t>–</w:t>
      </w:r>
      <w:r w:rsidR="00585978" w:rsidRPr="00674D9E">
        <w:t>27</w:t>
      </w:r>
      <w:r w:rsidR="00E71745">
        <w:t xml:space="preserve"> </w:t>
      </w:r>
      <w:r w:rsidR="00A23B67">
        <w:t>°</w:t>
      </w:r>
      <w:r w:rsidR="00585978" w:rsidRPr="00674D9E">
        <w:t>C).</w:t>
      </w:r>
    </w:p>
    <w:p w14:paraId="21CD168B" w14:textId="77777777" w:rsidR="00585978" w:rsidRPr="00674D9E" w:rsidRDefault="00585978" w:rsidP="00030A00">
      <w:pPr>
        <w:rPr>
          <w:highlight w:val="yellow"/>
        </w:rPr>
      </w:pPr>
    </w:p>
    <w:p w14:paraId="4EE8CCF0" w14:textId="77777777" w:rsidR="001E0AF0" w:rsidRDefault="00585978" w:rsidP="00030A00">
      <w:pPr>
        <w:rPr>
          <w:rFonts w:eastAsia="Arial Unicode MS"/>
          <w:highlight w:val="yellow"/>
        </w:rPr>
      </w:pPr>
      <w:r w:rsidRPr="00674D9E">
        <w:rPr>
          <w:highlight w:val="yellow"/>
        </w:rPr>
        <w:t>3.</w:t>
      </w:r>
      <w:r w:rsidR="00F15EA2">
        <w:rPr>
          <w:highlight w:val="yellow"/>
        </w:rPr>
        <w:t>3</w:t>
      </w:r>
      <w:r w:rsidR="003C3454">
        <w:rPr>
          <w:highlight w:val="yellow"/>
        </w:rPr>
        <w:t>.</w:t>
      </w:r>
      <w:r w:rsidRPr="00674D9E">
        <w:rPr>
          <w:highlight w:val="yellow"/>
        </w:rPr>
        <w:t xml:space="preserve"> </w:t>
      </w:r>
      <w:r w:rsidR="00FD71AF" w:rsidRPr="00674D9E">
        <w:rPr>
          <w:highlight w:val="yellow"/>
        </w:rPr>
        <w:t xml:space="preserve">Record </w:t>
      </w:r>
      <w:r w:rsidR="00E71745">
        <w:rPr>
          <w:highlight w:val="yellow"/>
        </w:rPr>
        <w:t xml:space="preserve">the </w:t>
      </w:r>
      <w:r w:rsidR="00FD71AF" w:rsidRPr="00674D9E">
        <w:rPr>
          <w:highlight w:val="yellow"/>
        </w:rPr>
        <w:t>SEM grid overview</w:t>
      </w:r>
      <w:r w:rsidR="00FD71AF">
        <w:rPr>
          <w:highlight w:val="yellow"/>
        </w:rPr>
        <w:t xml:space="preserve"> and p</w:t>
      </w:r>
      <w:r w:rsidRPr="00674D9E">
        <w:rPr>
          <w:highlight w:val="yellow"/>
        </w:rPr>
        <w:t xml:space="preserve">erform </w:t>
      </w:r>
      <w:r w:rsidR="00E71745">
        <w:rPr>
          <w:highlight w:val="yellow"/>
        </w:rPr>
        <w:t xml:space="preserve">a </w:t>
      </w:r>
      <w:r w:rsidRPr="00674D9E">
        <w:rPr>
          <w:highlight w:val="yellow"/>
        </w:rPr>
        <w:t xml:space="preserve">2D correlation </w:t>
      </w:r>
      <w:r w:rsidR="00FD71AF">
        <w:rPr>
          <w:highlight w:val="yellow"/>
        </w:rPr>
        <w:t xml:space="preserve">with </w:t>
      </w:r>
      <w:r w:rsidRPr="00674D9E">
        <w:rPr>
          <w:highlight w:val="yellow"/>
        </w:rPr>
        <w:t xml:space="preserve">FLM overviews to find </w:t>
      </w:r>
      <w:r w:rsidR="00E71745">
        <w:rPr>
          <w:highlight w:val="yellow"/>
        </w:rPr>
        <w:t xml:space="preserve">the </w:t>
      </w:r>
      <w:r w:rsidRPr="00674D9E">
        <w:rPr>
          <w:highlight w:val="yellow"/>
        </w:rPr>
        <w:t xml:space="preserve">grid squares for which fluorescent stacks have been recorded. </w:t>
      </w:r>
      <w:r w:rsidR="00E71745">
        <w:rPr>
          <w:highlight w:val="yellow"/>
        </w:rPr>
        <w:t xml:space="preserve">Manually inspect </w:t>
      </w:r>
      <w:r w:rsidR="00E71745" w:rsidRPr="00674D9E">
        <w:rPr>
          <w:highlight w:val="yellow"/>
        </w:rPr>
        <w:t xml:space="preserve">both </w:t>
      </w:r>
      <w:r w:rsidR="00E71745">
        <w:rPr>
          <w:highlight w:val="yellow"/>
        </w:rPr>
        <w:t>views</w:t>
      </w:r>
      <w:r w:rsidR="00E71745" w:rsidRPr="00674D9E">
        <w:rPr>
          <w:highlight w:val="yellow"/>
        </w:rPr>
        <w:t xml:space="preserve"> </w:t>
      </w:r>
      <w:r w:rsidR="00E71745">
        <w:rPr>
          <w:highlight w:val="yellow"/>
        </w:rPr>
        <w:t xml:space="preserve">or use </w:t>
      </w:r>
      <w:r w:rsidR="00E71745" w:rsidRPr="00674D9E">
        <w:rPr>
          <w:highlight w:val="yellow"/>
        </w:rPr>
        <w:t>various software packages</w:t>
      </w:r>
      <w:r w:rsidR="00E71745" w:rsidRPr="00674D9E">
        <w:rPr>
          <w:highlight w:val="yellow"/>
        </w:rPr>
        <w:fldChar w:fldCharType="begin" w:fldLock="1"/>
      </w:r>
      <w:r w:rsidR="00E71745">
        <w:rPr>
          <w:highlight w:val="yellow"/>
        </w:rPr>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id":"ITEM-2","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2","issue":"7","issued":{"date-parts":[["2012"]]},"page":"676-682","title":"Fiji: an open-source platform for biological-image analysis","type":"article-journal","volume":"9"},"uris":["http://www.mendeley.com/documents/?uuid=031e5543-2df0-43da-b42d-59bcfba34e63"]},{"id":"ITEM-3","itemData":{"DOI":"10.1038/nmeth.2075","ISSN":"1548-7105","abstract":"Icy is a collaborative platform for biological image analysis that extends reproducible research principles by facilitating and stimulating the contribution and sharing of algorithm-based tools and protocols between researchers.","author":[{"dropping-particle":"","family":"Chaumont","given":"Fabrice","non-dropping-particle":"de","parse-names":false,"suffix":""},{"dropping-particle":"","family":"Dallongeville","given":"Stéphane","non-dropping-particle":"","parse-names":false,"suffix":""},{"dropping-particle":"","family":"Chenouard","given":"Nicolas","non-dropping-particle":"","parse-names":false,"suffix":""},{"dropping-particle":"","family":"Hervé","given":"Nicolas","non-dropping-particle":"","parse-names":false,"suffix":""},{"dropping-particle":"","family":"Pop","given":"Sorin","non-dropping-particle":"","parse-names":false,"suffix":""},{"dropping-particle":"","family":"Provoost","given":"Thomas","non-dropping-particle":"","parse-names":false,"suffix":""},{"dropping-particle":"","family":"Meas-Yedid","given":"Vannary","non-dropping-particle":"","parse-names":false,"suffix":""},{"dropping-particle":"","family":"Pankajakshan","given":"Praveen","non-dropping-particle":"","parse-names":false,"suffix":""},{"dropping-particle":"","family":"Lecomte","given":"Timothée","non-dropping-particle":"","parse-names":false,"suffix":""},{"dropping-particle":"","family":"Montagner","given":"Yoann","non-dropping-particle":"Le","parse-names":false,"suffix":""},{"dropping-particle":"","family":"Lagache","given":"Thibault","non-dropping-particle":"","parse-names":false,"suffix":""},{"dropping-particle":"","family":"Dufour","given":"Alexandre","non-dropping-particle":"","parse-names":false,"suffix":""},{"dropping-particle":"","family":"Olivo-Marin","given":"Jean-Christophe","non-dropping-particle":"","parse-names":false,"suffix":""}],"container-title":"Nature Methods","id":"ITEM-3","issue":"7","issued":{"date-parts":[["2012"]]},"page":"690-696","title":"Icy: an open bioimage informatics platform for extended reproducible research","type":"article-journal","volume":"9"},"uris":["http://www.mendeley.com/documents/?uuid=ef2dd7b9-ede4-424c-894d-9ed2a0b1f943"]}],"mendeley":{"formattedCitation":"&lt;sup&gt;7, 10, 12&lt;/sup&gt;","plainTextFormattedCitation":"7, 10, 12","previouslyFormattedCitation":"&lt;sup&gt;7, 10, 12&lt;/sup&gt;"},"properties":{"noteIndex":0},"schema":"https://github.com/citation-style-language/schema/raw/master/csl-citation.json"}</w:instrText>
      </w:r>
      <w:r w:rsidR="00E71745" w:rsidRPr="00674D9E">
        <w:rPr>
          <w:highlight w:val="yellow"/>
        </w:rPr>
        <w:fldChar w:fldCharType="separate"/>
      </w:r>
      <w:r w:rsidR="00E71745" w:rsidRPr="00BB2355">
        <w:rPr>
          <w:noProof/>
          <w:highlight w:val="yellow"/>
          <w:vertAlign w:val="superscript"/>
        </w:rPr>
        <w:t>7,10,12</w:t>
      </w:r>
      <w:r w:rsidR="00E71745" w:rsidRPr="00674D9E">
        <w:rPr>
          <w:highlight w:val="yellow"/>
        </w:rPr>
        <w:fldChar w:fldCharType="end"/>
      </w:r>
      <w:r w:rsidR="00E71745">
        <w:rPr>
          <w:highlight w:val="yellow"/>
        </w:rPr>
        <w:t xml:space="preserve"> to find the grid squares.</w:t>
      </w:r>
      <w:r w:rsidR="00E71745" w:rsidRPr="001E0AF0">
        <w:rPr>
          <w:rFonts w:eastAsia="Arial Unicode MS"/>
        </w:rPr>
        <w:t xml:space="preserve"> </w:t>
      </w:r>
      <w:r w:rsidRPr="001E0AF0">
        <w:rPr>
          <w:rFonts w:eastAsia="Arial Unicode MS"/>
        </w:rPr>
        <w:t xml:space="preserve">Here, </w:t>
      </w:r>
      <w:r w:rsidR="00E71745" w:rsidRPr="001E0AF0">
        <w:rPr>
          <w:rFonts w:eastAsia="Arial Unicode MS"/>
        </w:rPr>
        <w:t>the</w:t>
      </w:r>
      <w:r w:rsidRPr="001E0AF0">
        <w:rPr>
          <w:rFonts w:eastAsia="Arial Unicode MS"/>
        </w:rPr>
        <w:t xml:space="preserve"> focus</w:t>
      </w:r>
      <w:r w:rsidR="00E71745" w:rsidRPr="001E0AF0">
        <w:rPr>
          <w:rFonts w:eastAsia="Arial Unicode MS"/>
        </w:rPr>
        <w:t xml:space="preserve"> is</w:t>
      </w:r>
      <w:r w:rsidRPr="001E0AF0">
        <w:rPr>
          <w:rFonts w:eastAsia="Arial Unicode MS"/>
        </w:rPr>
        <w:t xml:space="preserve"> on the 3D correlation toolbox (3DCT)</w:t>
      </w:r>
      <w:r w:rsidR="000A7056" w:rsidRPr="001E0AF0">
        <w:rPr>
          <w:vertAlign w:val="superscript"/>
        </w:rPr>
        <w:fldChar w:fldCharType="begin" w:fldLock="1"/>
      </w:r>
      <w:r w:rsidR="000A7056" w:rsidRPr="001E0AF0">
        <w:rPr>
          <w:vertAlign w:val="superscript"/>
        </w:rPr>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mendeley":{"formattedCitation":"&lt;sup&gt;7&lt;/sup&gt;","plainTextFormattedCitation":"7","previouslyFormattedCitation":"&lt;sup&gt;7&lt;/sup&gt;"},"properties":{"noteIndex":0},"schema":"https://github.com/citation-style-language/schema/raw/master/csl-citation.json"}</w:instrText>
      </w:r>
      <w:r w:rsidR="000A7056" w:rsidRPr="001E0AF0">
        <w:rPr>
          <w:vertAlign w:val="superscript"/>
        </w:rPr>
        <w:fldChar w:fldCharType="separate"/>
      </w:r>
      <w:r w:rsidR="000A7056" w:rsidRPr="001E0AF0">
        <w:rPr>
          <w:noProof/>
          <w:vertAlign w:val="superscript"/>
        </w:rPr>
        <w:t>7</w:t>
      </w:r>
      <w:r w:rsidR="000A7056" w:rsidRPr="001E0AF0">
        <w:rPr>
          <w:vertAlign w:val="superscript"/>
        </w:rPr>
        <w:fldChar w:fldCharType="end"/>
      </w:r>
      <w:r w:rsidR="00E71745" w:rsidRPr="001E0AF0">
        <w:t>,</w:t>
      </w:r>
      <w:r w:rsidRPr="001E0AF0">
        <w:rPr>
          <w:rFonts w:eastAsia="Arial Unicode MS"/>
        </w:rPr>
        <w:t xml:space="preserve"> </w:t>
      </w:r>
      <w:r w:rsidR="000A7056" w:rsidRPr="001E0AF0">
        <w:rPr>
          <w:rFonts w:eastAsia="Arial Unicode MS"/>
        </w:rPr>
        <w:t xml:space="preserve">which uses </w:t>
      </w:r>
      <w:r w:rsidR="000A7056" w:rsidRPr="001E0AF0">
        <w:t>3D rigid body transformation with isotropic scaling between</w:t>
      </w:r>
      <w:r w:rsidR="000A7056" w:rsidRPr="001E0AF0">
        <w:rPr>
          <w:rFonts w:eastAsia="Arial Unicode MS"/>
        </w:rPr>
        <w:t xml:space="preserve"> views</w:t>
      </w:r>
      <w:r w:rsidR="00FD71AF" w:rsidRPr="001E0AF0">
        <w:rPr>
          <w:rFonts w:eastAsia="Arial Unicode MS"/>
        </w:rPr>
        <w:t>.</w:t>
      </w:r>
      <w:r w:rsidR="000A7056" w:rsidRPr="001E0AF0">
        <w:rPr>
          <w:rFonts w:eastAsia="Arial Unicode MS"/>
        </w:rPr>
        <w:t xml:space="preserve"> </w:t>
      </w:r>
      <w:r w:rsidR="00FD71AF" w:rsidRPr="001E0AF0">
        <w:rPr>
          <w:rFonts w:eastAsia="Arial Unicode MS"/>
        </w:rPr>
        <w:t>A</w:t>
      </w:r>
      <w:r w:rsidRPr="001E0AF0">
        <w:rPr>
          <w:rFonts w:eastAsia="Arial Unicode MS"/>
        </w:rPr>
        <w:t xml:space="preserve">n excellent walk-through </w:t>
      </w:r>
      <w:r w:rsidR="00FD71AF" w:rsidRPr="001E0AF0">
        <w:rPr>
          <w:rFonts w:eastAsia="Arial Unicode MS"/>
        </w:rPr>
        <w:t xml:space="preserve">on 3DCTs functions </w:t>
      </w:r>
      <w:r w:rsidRPr="001E0AF0">
        <w:rPr>
          <w:rFonts w:eastAsia="Arial Unicode MS"/>
        </w:rPr>
        <w:t>is available</w:t>
      </w:r>
      <w:r w:rsidR="00FD71AF" w:rsidRPr="001E0AF0">
        <w:rPr>
          <w:rFonts w:eastAsia="Arial Unicode MS"/>
        </w:rPr>
        <w:t xml:space="preserve"> online</w:t>
      </w:r>
      <w:r w:rsidR="000A7056" w:rsidRPr="001E0AF0">
        <w:rPr>
          <w:rFonts w:eastAsia="Arial Unicode MS"/>
        </w:rPr>
        <w:fldChar w:fldCharType="begin" w:fldLock="1"/>
      </w:r>
      <w:r w:rsidR="001554D2" w:rsidRPr="001E0AF0">
        <w:rPr>
          <w:rFonts w:eastAsia="Arial Unicode MS"/>
        </w:rPr>
        <w:instrText>ADDIN CSL_CITATION {"citationItems":[{"id":"ITEM-1","itemData":{"URL":"https://3dct.semper.space/","author":[{"dropping-particle":"","family":"Arnold","given":"Jan","non-dropping-particle":"","parse-names":false,"suffix":""}],"id":"ITEM-1","issued":{"date-parts":[["0"]]},"title":"3DCT","type":"webpage"},"uris":["http://www.mendeley.com/documents/?uuid=a24c2713-b9a1-47bc-9b9d-198625ffb09c"]}],"mendeley":{"formattedCitation":"&lt;sup&gt;13&lt;/sup&gt;","plainTextFormattedCitation":"13","previouslyFormattedCitation":"&lt;sup&gt;13&lt;/sup&gt;"},"properties":{"noteIndex":0},"schema":"https://github.com/citation-style-language/schema/raw/master/csl-citation.json"}</w:instrText>
      </w:r>
      <w:r w:rsidR="000A7056" w:rsidRPr="001E0AF0">
        <w:rPr>
          <w:rFonts w:eastAsia="Arial Unicode MS"/>
        </w:rPr>
        <w:fldChar w:fldCharType="separate"/>
      </w:r>
      <w:r w:rsidR="00BB2355" w:rsidRPr="001E0AF0">
        <w:rPr>
          <w:rFonts w:eastAsia="Arial Unicode MS"/>
          <w:noProof/>
          <w:vertAlign w:val="superscript"/>
        </w:rPr>
        <w:t>13</w:t>
      </w:r>
      <w:r w:rsidR="000A7056" w:rsidRPr="001E0AF0">
        <w:rPr>
          <w:rFonts w:eastAsia="Arial Unicode MS"/>
        </w:rPr>
        <w:fldChar w:fldCharType="end"/>
      </w:r>
      <w:r w:rsidR="00E71745" w:rsidRPr="001E0AF0">
        <w:rPr>
          <w:rFonts w:eastAsia="Arial Unicode MS"/>
        </w:rPr>
        <w:t>.</w:t>
      </w:r>
      <w:r w:rsidR="000A7056" w:rsidRPr="00AD0635">
        <w:rPr>
          <w:rFonts w:eastAsia="Arial Unicode MS"/>
          <w:highlight w:val="yellow"/>
        </w:rPr>
        <w:t xml:space="preserve"> </w:t>
      </w:r>
    </w:p>
    <w:p w14:paraId="59A41E46" w14:textId="77777777" w:rsidR="001E0AF0" w:rsidRDefault="001E0AF0" w:rsidP="00030A00">
      <w:pPr>
        <w:rPr>
          <w:rFonts w:eastAsia="Arial Unicode MS"/>
          <w:highlight w:val="yellow"/>
        </w:rPr>
      </w:pPr>
    </w:p>
    <w:p w14:paraId="2E1CD96D" w14:textId="77777777" w:rsidR="001E0AF0" w:rsidRDefault="001E0AF0" w:rsidP="00030A00">
      <w:pPr>
        <w:rPr>
          <w:highlight w:val="yellow"/>
        </w:rPr>
      </w:pPr>
      <w:r>
        <w:rPr>
          <w:rFonts w:eastAsia="Arial Unicode MS"/>
          <w:highlight w:val="yellow"/>
        </w:rPr>
        <w:t xml:space="preserve">3.3.1. </w:t>
      </w:r>
      <w:r w:rsidR="00585978" w:rsidRPr="00AD0635">
        <w:rPr>
          <w:rFonts w:eastAsia="Arial Unicode MS"/>
          <w:highlight w:val="yellow"/>
        </w:rPr>
        <w:t>Select</w:t>
      </w:r>
      <w:r w:rsidR="000A7056" w:rsidRPr="00AD0635">
        <w:rPr>
          <w:rFonts w:eastAsia="Arial Unicode MS"/>
          <w:highlight w:val="yellow"/>
        </w:rPr>
        <w:t xml:space="preserve"> and mark</w:t>
      </w:r>
      <w:r w:rsidR="00585978" w:rsidRPr="00AD0635">
        <w:rPr>
          <w:rFonts w:eastAsia="Arial Unicode MS"/>
          <w:highlight w:val="yellow"/>
        </w:rPr>
        <w:t xml:space="preserve"> at least four corresponding positions, e.g.</w:t>
      </w:r>
      <w:r w:rsidR="00E71745">
        <w:rPr>
          <w:rFonts w:eastAsia="Arial Unicode MS"/>
          <w:highlight w:val="yellow"/>
        </w:rPr>
        <w:t>,</w:t>
      </w:r>
      <w:r w:rsidR="00585978" w:rsidRPr="00AD0635">
        <w:rPr>
          <w:rFonts w:eastAsia="Arial Unicode MS"/>
          <w:highlight w:val="yellow"/>
        </w:rPr>
        <w:t xml:space="preserve"> landmarks such as grid bars or holes in the support film</w:t>
      </w:r>
      <w:r w:rsidR="000A7056" w:rsidRPr="00AD0635">
        <w:rPr>
          <w:rFonts w:eastAsia="Arial Unicode MS"/>
          <w:highlight w:val="yellow"/>
        </w:rPr>
        <w:t>,</w:t>
      </w:r>
      <w:r w:rsidR="00585978" w:rsidRPr="00AD0635">
        <w:rPr>
          <w:rFonts w:eastAsia="Arial Unicode MS"/>
          <w:highlight w:val="yellow"/>
        </w:rPr>
        <w:t xml:space="preserve"> in both the FLM and SEM grid overview</w:t>
      </w:r>
      <w:r w:rsidR="00F15EA2">
        <w:rPr>
          <w:rFonts w:eastAsia="Arial Unicode MS"/>
          <w:highlight w:val="yellow"/>
        </w:rPr>
        <w:t xml:space="preserve"> (</w:t>
      </w:r>
      <w:r w:rsidR="00E71745">
        <w:rPr>
          <w:rFonts w:eastAsia="Arial Unicode MS"/>
          <w:highlight w:val="yellow"/>
        </w:rPr>
        <w:t>right-</w:t>
      </w:r>
      <w:r w:rsidR="00F15EA2">
        <w:rPr>
          <w:rFonts w:eastAsia="Arial Unicode MS"/>
          <w:highlight w:val="yellow"/>
        </w:rPr>
        <w:t>click)</w:t>
      </w:r>
      <w:r w:rsidR="00585978" w:rsidRPr="00AD0635">
        <w:rPr>
          <w:rFonts w:eastAsia="Arial Unicode MS"/>
          <w:highlight w:val="yellow"/>
        </w:rPr>
        <w:t xml:space="preserve"> </w:t>
      </w:r>
      <w:r w:rsidR="000A7056" w:rsidRPr="00AD0635">
        <w:rPr>
          <w:rFonts w:eastAsia="Arial Unicode MS"/>
          <w:highlight w:val="yellow"/>
        </w:rPr>
        <w:t>and</w:t>
      </w:r>
      <w:r w:rsidR="00585978" w:rsidRPr="00AD0635">
        <w:rPr>
          <w:rFonts w:eastAsia="Arial Unicode MS"/>
          <w:highlight w:val="yellow"/>
        </w:rPr>
        <w:t xml:space="preserve"> </w:t>
      </w:r>
      <w:r w:rsidR="00585978" w:rsidRPr="00AD0635">
        <w:rPr>
          <w:highlight w:val="yellow"/>
        </w:rPr>
        <w:t xml:space="preserve">calculate the </w:t>
      </w:r>
      <w:r w:rsidR="000A7056" w:rsidRPr="00AD0635">
        <w:rPr>
          <w:highlight w:val="yellow"/>
        </w:rPr>
        <w:t>transformation between the marked points (</w:t>
      </w:r>
      <w:r w:rsidR="00674D9E" w:rsidRPr="00AD0635">
        <w:rPr>
          <w:highlight w:val="yellow"/>
        </w:rPr>
        <w:t>correlate</w:t>
      </w:r>
      <w:r w:rsidR="000A7056" w:rsidRPr="00AD0635">
        <w:rPr>
          <w:highlight w:val="yellow"/>
        </w:rPr>
        <w:t>)</w:t>
      </w:r>
      <w:r w:rsidR="00585978" w:rsidRPr="00AD0635">
        <w:rPr>
          <w:highlight w:val="yellow"/>
        </w:rPr>
        <w:t xml:space="preserve">. </w:t>
      </w:r>
    </w:p>
    <w:p w14:paraId="4EF38174" w14:textId="77777777" w:rsidR="001E0AF0" w:rsidRDefault="001E0AF0" w:rsidP="00030A00">
      <w:pPr>
        <w:rPr>
          <w:highlight w:val="yellow"/>
        </w:rPr>
      </w:pPr>
    </w:p>
    <w:p w14:paraId="53E69F5F" w14:textId="545C4992" w:rsidR="00585978" w:rsidRPr="001E0AF0" w:rsidRDefault="001E0AF0" w:rsidP="00030A00">
      <w:pPr>
        <w:rPr>
          <w:rFonts w:eastAsia="Arial Unicode MS"/>
          <w:highlight w:val="yellow"/>
        </w:rPr>
      </w:pPr>
      <w:r>
        <w:rPr>
          <w:highlight w:val="yellow"/>
        </w:rPr>
        <w:t xml:space="preserve">3.3.2. </w:t>
      </w:r>
      <w:proofErr w:type="gramStart"/>
      <w:r w:rsidR="000A7056" w:rsidRPr="00AD0635">
        <w:rPr>
          <w:highlight w:val="yellow"/>
        </w:rPr>
        <w:t>Next</w:t>
      </w:r>
      <w:proofErr w:type="gramEnd"/>
      <w:r w:rsidR="000A7056" w:rsidRPr="00AD0635">
        <w:rPr>
          <w:highlight w:val="yellow"/>
        </w:rPr>
        <w:t>, p</w:t>
      </w:r>
      <w:r w:rsidR="00585978" w:rsidRPr="00AD0635">
        <w:rPr>
          <w:highlight w:val="yellow"/>
        </w:rPr>
        <w:t xml:space="preserve">lace </w:t>
      </w:r>
      <w:r w:rsidR="00E71745">
        <w:rPr>
          <w:highlight w:val="yellow"/>
        </w:rPr>
        <w:t xml:space="preserve">the </w:t>
      </w:r>
      <w:r w:rsidR="00585978" w:rsidRPr="00AD0635">
        <w:rPr>
          <w:highlight w:val="yellow"/>
        </w:rPr>
        <w:t xml:space="preserve">markers in the center of </w:t>
      </w:r>
      <w:r w:rsidR="00E71745">
        <w:rPr>
          <w:highlight w:val="yellow"/>
        </w:rPr>
        <w:t xml:space="preserve">the </w:t>
      </w:r>
      <w:r w:rsidR="000A7056" w:rsidRPr="00AD0635">
        <w:rPr>
          <w:highlight w:val="yellow"/>
        </w:rPr>
        <w:t xml:space="preserve">corresponding </w:t>
      </w:r>
      <w:r w:rsidR="00585978" w:rsidRPr="00AD0635">
        <w:rPr>
          <w:highlight w:val="yellow"/>
        </w:rPr>
        <w:t>grid squares</w:t>
      </w:r>
      <w:r w:rsidR="000A7056" w:rsidRPr="00AD0635">
        <w:rPr>
          <w:highlight w:val="yellow"/>
        </w:rPr>
        <w:t xml:space="preserve"> for which FLM stacks have been acquired</w:t>
      </w:r>
      <w:r w:rsidR="00585978" w:rsidRPr="00AD0635">
        <w:rPr>
          <w:highlight w:val="yellow"/>
        </w:rPr>
        <w:t xml:space="preserve"> and predict their position in the SEM view </w:t>
      </w:r>
      <w:r w:rsidR="000A7056" w:rsidRPr="00AD0635">
        <w:rPr>
          <w:highlight w:val="yellow"/>
        </w:rPr>
        <w:t xml:space="preserve">(correlate; </w:t>
      </w:r>
      <w:r w:rsidR="00585978" w:rsidRPr="002C1A3C">
        <w:rPr>
          <w:b/>
          <w:bCs/>
          <w:highlight w:val="yellow"/>
        </w:rPr>
        <w:t>Fig</w:t>
      </w:r>
      <w:r w:rsidR="00E71745" w:rsidRPr="002C1A3C">
        <w:rPr>
          <w:b/>
          <w:bCs/>
          <w:highlight w:val="yellow"/>
        </w:rPr>
        <w:t>ure</w:t>
      </w:r>
      <w:r w:rsidR="00585978" w:rsidRPr="002C1A3C">
        <w:rPr>
          <w:b/>
          <w:bCs/>
          <w:highlight w:val="yellow"/>
        </w:rPr>
        <w:t xml:space="preserve"> 4A</w:t>
      </w:r>
      <w:r w:rsidR="00585978" w:rsidRPr="00AD0635">
        <w:rPr>
          <w:highlight w:val="yellow"/>
        </w:rPr>
        <w:t>).</w:t>
      </w:r>
    </w:p>
    <w:p w14:paraId="517CE749" w14:textId="77777777" w:rsidR="00585978" w:rsidRPr="00674D9E" w:rsidRDefault="00585978" w:rsidP="00030A00">
      <w:pPr>
        <w:rPr>
          <w:highlight w:val="yellow"/>
        </w:rPr>
      </w:pPr>
    </w:p>
    <w:p w14:paraId="3FC1CB50" w14:textId="1859BC6C" w:rsidR="00585978" w:rsidRPr="00674D9E" w:rsidRDefault="00585978" w:rsidP="00030A00">
      <w:pPr>
        <w:rPr>
          <w:rFonts w:eastAsia="Arial Unicode MS"/>
          <w:highlight w:val="yellow"/>
        </w:rPr>
      </w:pPr>
      <w:r w:rsidRPr="00674D9E">
        <w:rPr>
          <w:highlight w:val="yellow"/>
        </w:rPr>
        <w:lastRenderedPageBreak/>
        <w:t>3.</w:t>
      </w:r>
      <w:r w:rsidR="00F15EA2">
        <w:rPr>
          <w:highlight w:val="yellow"/>
        </w:rPr>
        <w:t>4</w:t>
      </w:r>
      <w:r w:rsidR="003C3454">
        <w:rPr>
          <w:highlight w:val="yellow"/>
        </w:rPr>
        <w:t>.</w:t>
      </w:r>
      <w:r w:rsidRPr="00674D9E">
        <w:rPr>
          <w:highlight w:val="yellow"/>
        </w:rPr>
        <w:t xml:space="preserve"> </w:t>
      </w:r>
      <w:r w:rsidRPr="00674D9E">
        <w:rPr>
          <w:rFonts w:eastAsia="Arial Unicode MS"/>
          <w:highlight w:val="yellow"/>
        </w:rPr>
        <w:t xml:space="preserve">For each correlated grid square, take a low-current (≤10 </w:t>
      </w:r>
      <w:proofErr w:type="spellStart"/>
      <w:r w:rsidRPr="00674D9E">
        <w:rPr>
          <w:rFonts w:eastAsia="Arial Unicode MS"/>
          <w:highlight w:val="yellow"/>
        </w:rPr>
        <w:t>pA</w:t>
      </w:r>
      <w:proofErr w:type="spellEnd"/>
      <w:r w:rsidRPr="00674D9E">
        <w:rPr>
          <w:rFonts w:eastAsia="Arial Unicode MS"/>
          <w:highlight w:val="yellow"/>
        </w:rPr>
        <w:t xml:space="preserve">) ion beam (IB) </w:t>
      </w:r>
      <w:r w:rsidR="000A7056" w:rsidRPr="00674D9E">
        <w:rPr>
          <w:rFonts w:eastAsia="Arial Unicode MS"/>
          <w:highlight w:val="yellow"/>
        </w:rPr>
        <w:t>image</w:t>
      </w:r>
      <w:r w:rsidRPr="00674D9E">
        <w:rPr>
          <w:rFonts w:eastAsia="Arial Unicode MS"/>
          <w:highlight w:val="yellow"/>
        </w:rPr>
        <w:t xml:space="preserve"> at </w:t>
      </w:r>
      <w:r w:rsidR="00AA3A6E" w:rsidRPr="00674D9E">
        <w:rPr>
          <w:rFonts w:eastAsia="Arial Unicode MS"/>
          <w:highlight w:val="yellow"/>
        </w:rPr>
        <w:t>the</w:t>
      </w:r>
      <w:r w:rsidRPr="00674D9E">
        <w:rPr>
          <w:rFonts w:eastAsia="Arial Unicode MS"/>
          <w:highlight w:val="yellow"/>
        </w:rPr>
        <w:t xml:space="preserve"> FIB milling</w:t>
      </w:r>
      <w:r w:rsidR="00AA3A6E" w:rsidRPr="00674D9E">
        <w:rPr>
          <w:rFonts w:eastAsia="Arial Unicode MS"/>
          <w:highlight w:val="yellow"/>
        </w:rPr>
        <w:t xml:space="preserve"> angle of choice</w:t>
      </w:r>
      <w:r w:rsidRPr="00674D9E">
        <w:rPr>
          <w:rFonts w:eastAsia="Arial Unicode MS"/>
          <w:highlight w:val="yellow"/>
        </w:rPr>
        <w:t xml:space="preserve"> (10</w:t>
      </w:r>
      <w:r w:rsidR="00A23B67">
        <w:rPr>
          <w:rFonts w:eastAsia="Arial Unicode MS"/>
          <w:highlight w:val="yellow"/>
        </w:rPr>
        <w:t>°</w:t>
      </w:r>
      <w:r w:rsidR="00E71745">
        <w:rPr>
          <w:rFonts w:eastAsia="Arial Unicode MS"/>
          <w:highlight w:val="yellow"/>
        </w:rPr>
        <w:t>–</w:t>
      </w:r>
      <w:r w:rsidRPr="00674D9E">
        <w:rPr>
          <w:rFonts w:eastAsia="Arial Unicode MS"/>
          <w:highlight w:val="yellow"/>
        </w:rPr>
        <w:t>25</w:t>
      </w:r>
      <w:r w:rsidR="00A23B67">
        <w:rPr>
          <w:rFonts w:eastAsia="Arial Unicode MS"/>
          <w:highlight w:val="yellow"/>
        </w:rPr>
        <w:t>°</w:t>
      </w:r>
      <w:r w:rsidR="000A7056" w:rsidRPr="00674D9E">
        <w:rPr>
          <w:rFonts w:eastAsia="Arial Unicode MS"/>
          <w:highlight w:val="yellow"/>
        </w:rPr>
        <w:t xml:space="preserve"> for 45</w:t>
      </w:r>
      <w:r w:rsidR="00A23B67">
        <w:rPr>
          <w:rFonts w:eastAsia="Arial Unicode MS"/>
          <w:highlight w:val="yellow"/>
        </w:rPr>
        <w:t>°</w:t>
      </w:r>
      <w:r w:rsidR="000A7056" w:rsidRPr="00674D9E">
        <w:rPr>
          <w:rFonts w:eastAsia="Arial Unicode MS"/>
          <w:highlight w:val="yellow"/>
        </w:rPr>
        <w:t xml:space="preserve"> pre-tilt</w:t>
      </w:r>
      <w:r w:rsidR="00FD71AF">
        <w:rPr>
          <w:rFonts w:eastAsia="Arial Unicode MS"/>
          <w:highlight w:val="yellow"/>
        </w:rPr>
        <w:t xml:space="preserve"> shuttle</w:t>
      </w:r>
      <w:r w:rsidRPr="00674D9E">
        <w:rPr>
          <w:rFonts w:eastAsia="Arial Unicode MS"/>
          <w:highlight w:val="yellow"/>
        </w:rPr>
        <w:t xml:space="preserve">). </w:t>
      </w:r>
      <w:r w:rsidR="00AA3A6E" w:rsidRPr="00674D9E">
        <w:rPr>
          <w:rFonts w:eastAsia="Arial Unicode MS"/>
          <w:highlight w:val="yellow"/>
        </w:rPr>
        <w:t>Select</w:t>
      </w:r>
      <w:r w:rsidRPr="00674D9E">
        <w:rPr>
          <w:rFonts w:eastAsia="Arial Unicode MS"/>
          <w:highlight w:val="yellow"/>
        </w:rPr>
        <w:t xml:space="preserve"> a field of view</w:t>
      </w:r>
      <w:r w:rsidR="000A7056" w:rsidRPr="00674D9E">
        <w:rPr>
          <w:rFonts w:eastAsia="Arial Unicode MS"/>
          <w:highlight w:val="yellow"/>
        </w:rPr>
        <w:t xml:space="preserve"> (i.e.</w:t>
      </w:r>
      <w:r w:rsidR="00E71745">
        <w:rPr>
          <w:rFonts w:eastAsia="Arial Unicode MS"/>
          <w:highlight w:val="yellow"/>
        </w:rPr>
        <w:t>,</w:t>
      </w:r>
      <w:r w:rsidR="000A7056" w:rsidRPr="00674D9E">
        <w:rPr>
          <w:rFonts w:eastAsia="Arial Unicode MS"/>
          <w:highlight w:val="yellow"/>
        </w:rPr>
        <w:t xml:space="preserve"> position and magnification)</w:t>
      </w:r>
      <w:r w:rsidRPr="00674D9E">
        <w:rPr>
          <w:rFonts w:eastAsia="Arial Unicode MS"/>
          <w:highlight w:val="yellow"/>
        </w:rPr>
        <w:t xml:space="preserve"> that matches the fluorescence data. For 200 mesh grids, </w:t>
      </w:r>
      <w:r w:rsidR="00E71745">
        <w:rPr>
          <w:rFonts w:eastAsia="Arial Unicode MS"/>
          <w:highlight w:val="yellow"/>
        </w:rPr>
        <w:t xml:space="preserve">acquire </w:t>
      </w:r>
      <w:r w:rsidRPr="00674D9E">
        <w:rPr>
          <w:rFonts w:eastAsia="Arial Unicode MS"/>
          <w:highlight w:val="yellow"/>
        </w:rPr>
        <w:t>fluorescence and FIB/SEM data</w:t>
      </w:r>
      <w:r w:rsidR="000A7056" w:rsidRPr="00674D9E">
        <w:rPr>
          <w:rFonts w:eastAsia="Arial Unicode MS"/>
          <w:highlight w:val="yellow"/>
        </w:rPr>
        <w:t xml:space="preserve"> </w:t>
      </w:r>
      <w:r w:rsidR="00E71745">
        <w:rPr>
          <w:rFonts w:eastAsia="Arial Unicode MS"/>
          <w:highlight w:val="yellow"/>
        </w:rPr>
        <w:t>to</w:t>
      </w:r>
      <w:r w:rsidR="000A7056" w:rsidRPr="00674D9E">
        <w:rPr>
          <w:rFonts w:eastAsia="Arial Unicode MS"/>
          <w:highlight w:val="yellow"/>
        </w:rPr>
        <w:t xml:space="preserve"> contain </w:t>
      </w:r>
      <w:r w:rsidRPr="00674D9E">
        <w:rPr>
          <w:rFonts w:eastAsia="Arial Unicode MS"/>
          <w:highlight w:val="yellow"/>
        </w:rPr>
        <w:t>single grid squares</w:t>
      </w:r>
      <w:r w:rsidR="00E71745">
        <w:rPr>
          <w:rFonts w:eastAsia="Arial Unicode MS"/>
          <w:highlight w:val="yellow"/>
        </w:rPr>
        <w:t>,</w:t>
      </w:r>
      <w:r w:rsidRPr="00674D9E">
        <w:rPr>
          <w:rFonts w:eastAsia="Arial Unicode MS"/>
          <w:highlight w:val="yellow"/>
        </w:rPr>
        <w:t xml:space="preserve"> including the grid bars (see </w:t>
      </w:r>
      <w:r w:rsidRPr="002C1A3C">
        <w:rPr>
          <w:rFonts w:eastAsia="Arial Unicode MS"/>
          <w:b/>
          <w:bCs/>
          <w:highlight w:val="yellow"/>
        </w:rPr>
        <w:t>Fig</w:t>
      </w:r>
      <w:r w:rsidR="00E71745" w:rsidRPr="002C1A3C">
        <w:rPr>
          <w:rFonts w:eastAsia="Arial Unicode MS"/>
          <w:b/>
          <w:bCs/>
          <w:highlight w:val="yellow"/>
        </w:rPr>
        <w:t>ure</w:t>
      </w:r>
      <w:r w:rsidRPr="002C1A3C">
        <w:rPr>
          <w:rFonts w:eastAsia="Arial Unicode MS"/>
          <w:b/>
          <w:bCs/>
          <w:highlight w:val="yellow"/>
        </w:rPr>
        <w:t xml:space="preserve"> 3</w:t>
      </w:r>
      <w:r w:rsidR="000A7056" w:rsidRPr="002C1A3C">
        <w:rPr>
          <w:rFonts w:eastAsia="Arial Unicode MS"/>
          <w:b/>
          <w:bCs/>
          <w:highlight w:val="yellow"/>
        </w:rPr>
        <w:t>A</w:t>
      </w:r>
      <w:r w:rsidRPr="00674D9E">
        <w:rPr>
          <w:rFonts w:eastAsia="Arial Unicode MS"/>
          <w:highlight w:val="yellow"/>
        </w:rPr>
        <w:t xml:space="preserve"> and </w:t>
      </w:r>
      <w:r w:rsidR="00E71745" w:rsidRPr="00BE1E1A">
        <w:rPr>
          <w:rFonts w:eastAsia="Arial Unicode MS"/>
          <w:b/>
          <w:bCs/>
          <w:highlight w:val="yellow"/>
        </w:rPr>
        <w:t>Figure</w:t>
      </w:r>
      <w:r w:rsidR="00E71745" w:rsidRPr="00674D9E">
        <w:rPr>
          <w:rFonts w:eastAsia="Arial Unicode MS"/>
          <w:highlight w:val="yellow"/>
        </w:rPr>
        <w:t xml:space="preserve"> </w:t>
      </w:r>
      <w:r w:rsidRPr="002C1A3C">
        <w:rPr>
          <w:rFonts w:eastAsia="Arial Unicode MS"/>
          <w:b/>
          <w:bCs/>
          <w:highlight w:val="yellow"/>
        </w:rPr>
        <w:t>4</w:t>
      </w:r>
      <w:r w:rsidR="000A7056" w:rsidRPr="002C1A3C">
        <w:rPr>
          <w:rFonts w:eastAsia="Arial Unicode MS"/>
          <w:b/>
          <w:bCs/>
          <w:highlight w:val="yellow"/>
        </w:rPr>
        <w:t>A</w:t>
      </w:r>
      <w:r w:rsidRPr="00674D9E">
        <w:rPr>
          <w:rFonts w:eastAsia="Arial Unicode MS"/>
          <w:highlight w:val="yellow"/>
        </w:rPr>
        <w:t>).</w:t>
      </w:r>
    </w:p>
    <w:p w14:paraId="08A19634" w14:textId="77777777" w:rsidR="00585978" w:rsidRPr="00674D9E" w:rsidRDefault="00585978" w:rsidP="00030A00">
      <w:pPr>
        <w:rPr>
          <w:rFonts w:eastAsia="Arial Unicode MS"/>
        </w:rPr>
      </w:pPr>
    </w:p>
    <w:p w14:paraId="3A0C1013" w14:textId="75419B09" w:rsidR="00585978" w:rsidRPr="00674D9E" w:rsidRDefault="00E42735" w:rsidP="00030A00">
      <w:r w:rsidRPr="00674D9E">
        <w:rPr>
          <w:highlight w:val="white"/>
        </w:rPr>
        <w:t>N</w:t>
      </w:r>
      <w:r>
        <w:rPr>
          <w:highlight w:val="white"/>
        </w:rPr>
        <w:t>OTE</w:t>
      </w:r>
      <w:r w:rsidR="00585978" w:rsidRPr="00674D9E">
        <w:t>: Milling should be performed at as shallow an angle as possible to avoid losing significant angular range during cryo-ET</w:t>
      </w:r>
      <w:r w:rsidR="000A7056" w:rsidRPr="00674D9E">
        <w:t xml:space="preserve"> and allowing identification of a sufficient number of fiducial beads</w:t>
      </w:r>
      <w:r w:rsidR="00585978" w:rsidRPr="00674D9E">
        <w:t>. For example: with a stage tilt of 17</w:t>
      </w:r>
      <w:r w:rsidR="00A23B67">
        <w:t>°</w:t>
      </w:r>
      <w:r w:rsidR="00585978" w:rsidRPr="00674D9E">
        <w:t>, a shuttle pre-tilt of 45</w:t>
      </w:r>
      <w:r w:rsidR="00A23B67">
        <w:t>°</w:t>
      </w:r>
      <w:r w:rsidR="00E71745">
        <w:t>,</w:t>
      </w:r>
      <w:r w:rsidR="00585978" w:rsidRPr="00674D9E">
        <w:t xml:space="preserve"> and a FIB beam tilt of 52</w:t>
      </w:r>
      <w:r w:rsidR="00A23B67">
        <w:t>°</w:t>
      </w:r>
      <w:r w:rsidR="00585978" w:rsidRPr="00674D9E">
        <w:t xml:space="preserve"> relative to the plummet, the lamella pre-tilt is 10</w:t>
      </w:r>
      <w:r w:rsidR="00A23B67">
        <w:t>°</w:t>
      </w:r>
      <w:r w:rsidR="00585978" w:rsidRPr="00674D9E">
        <w:t>, which just about meets the preferred angular range of ±60</w:t>
      </w:r>
      <w:r w:rsidR="00A23B67">
        <w:t>°</w:t>
      </w:r>
      <w:r w:rsidR="00585978" w:rsidRPr="00674D9E">
        <w:t xml:space="preserve"> in the TEM by tilting from -50</w:t>
      </w:r>
      <w:r w:rsidR="00A23B67">
        <w:t>°</w:t>
      </w:r>
      <w:r w:rsidR="00585978" w:rsidRPr="00674D9E">
        <w:t xml:space="preserve"> to +70</w:t>
      </w:r>
      <w:r w:rsidR="00A23B67">
        <w:t>°</w:t>
      </w:r>
      <w:r w:rsidR="00585978" w:rsidRPr="00674D9E">
        <w:t>, the maximum of many TEM cryo</w:t>
      </w:r>
      <w:r w:rsidR="000A7056" w:rsidRPr="00674D9E">
        <w:t>-</w:t>
      </w:r>
      <w:r w:rsidR="00585978" w:rsidRPr="00674D9E">
        <w:t>holders.</w:t>
      </w:r>
    </w:p>
    <w:p w14:paraId="7BD171CE" w14:textId="77777777" w:rsidR="00585978" w:rsidRPr="00674D9E" w:rsidRDefault="00585978" w:rsidP="00030A00">
      <w:pPr>
        <w:rPr>
          <w:rFonts w:eastAsia="Arial Unicode MS"/>
        </w:rPr>
      </w:pPr>
    </w:p>
    <w:p w14:paraId="2D07E1ED" w14:textId="665112D6" w:rsidR="00585978" w:rsidRPr="00AD0635" w:rsidRDefault="00585978" w:rsidP="00030A00">
      <w:pPr>
        <w:rPr>
          <w:highlight w:val="yellow"/>
        </w:rPr>
      </w:pPr>
      <w:r w:rsidRPr="00AD0635">
        <w:rPr>
          <w:rFonts w:eastAsia="Arial Unicode MS"/>
          <w:highlight w:val="yellow"/>
        </w:rPr>
        <w:t>3.</w:t>
      </w:r>
      <w:r w:rsidR="00F15EA2">
        <w:rPr>
          <w:rFonts w:eastAsia="Arial Unicode MS"/>
          <w:highlight w:val="yellow"/>
        </w:rPr>
        <w:t>5</w:t>
      </w:r>
      <w:r w:rsidR="003C3454">
        <w:rPr>
          <w:rFonts w:eastAsia="Arial Unicode MS"/>
          <w:highlight w:val="yellow"/>
        </w:rPr>
        <w:t>.</w:t>
      </w:r>
      <w:r w:rsidRPr="00AD0635">
        <w:rPr>
          <w:rFonts w:eastAsia="Arial Unicode MS"/>
          <w:highlight w:val="yellow"/>
        </w:rPr>
        <w:t xml:space="preserve"> Take a</w:t>
      </w:r>
      <w:r w:rsidR="003C3454">
        <w:rPr>
          <w:rFonts w:eastAsia="Arial Unicode MS"/>
          <w:highlight w:val="yellow"/>
        </w:rPr>
        <w:t>n</w:t>
      </w:r>
      <w:r w:rsidRPr="00AD0635">
        <w:rPr>
          <w:rFonts w:eastAsia="Arial Unicode MS"/>
          <w:highlight w:val="yellow"/>
        </w:rPr>
        <w:t xml:space="preserve"> </w:t>
      </w:r>
      <w:r w:rsidR="00E71745">
        <w:rPr>
          <w:rFonts w:eastAsia="Arial Unicode MS"/>
          <w:highlight w:val="yellow"/>
        </w:rPr>
        <w:t>SEM</w:t>
      </w:r>
      <w:r w:rsidRPr="00AD0635">
        <w:rPr>
          <w:rFonts w:eastAsia="Arial Unicode MS"/>
          <w:highlight w:val="yellow"/>
        </w:rPr>
        <w:t xml:space="preserve"> image of the same square to help with </w:t>
      </w:r>
      <w:r w:rsidR="00E71745">
        <w:rPr>
          <w:rFonts w:eastAsia="Arial Unicode MS"/>
          <w:highlight w:val="yellow"/>
        </w:rPr>
        <w:t xml:space="preserve">the </w:t>
      </w:r>
      <w:r w:rsidRPr="00AD0635">
        <w:rPr>
          <w:rFonts w:eastAsia="Arial Unicode MS"/>
          <w:highlight w:val="yellow"/>
        </w:rPr>
        <w:t>identification of corresponding beads in the fluorescence and ion beam view.</w:t>
      </w:r>
    </w:p>
    <w:p w14:paraId="2272FEC4" w14:textId="77777777" w:rsidR="00585978" w:rsidRPr="00AD0635" w:rsidRDefault="00585978" w:rsidP="00030A00">
      <w:pPr>
        <w:rPr>
          <w:rFonts w:eastAsia="Arial Unicode MS"/>
          <w:highlight w:val="yellow"/>
        </w:rPr>
      </w:pPr>
    </w:p>
    <w:p w14:paraId="30A46B7D" w14:textId="2CAA7A13" w:rsidR="00585978" w:rsidRPr="00AD0635" w:rsidRDefault="00585978" w:rsidP="00030A00">
      <w:pPr>
        <w:rPr>
          <w:rFonts w:eastAsia="Arial Unicode MS"/>
          <w:highlight w:val="yellow"/>
        </w:rPr>
      </w:pPr>
      <w:r w:rsidRPr="00AD0635">
        <w:rPr>
          <w:rFonts w:eastAsia="Arial Unicode MS"/>
          <w:highlight w:val="yellow"/>
        </w:rPr>
        <w:t>3.</w:t>
      </w:r>
      <w:r w:rsidR="00F15EA2">
        <w:rPr>
          <w:rFonts w:eastAsia="Arial Unicode MS"/>
          <w:highlight w:val="yellow"/>
        </w:rPr>
        <w:t>6</w:t>
      </w:r>
      <w:r w:rsidR="003C3454">
        <w:rPr>
          <w:rFonts w:eastAsia="Arial Unicode MS"/>
          <w:highlight w:val="yellow"/>
        </w:rPr>
        <w:t>.</w:t>
      </w:r>
      <w:r w:rsidRPr="00AD0635">
        <w:rPr>
          <w:rFonts w:eastAsia="Arial Unicode MS"/>
          <w:highlight w:val="yellow"/>
        </w:rPr>
        <w:t xml:space="preserve"> Perform </w:t>
      </w:r>
      <w:r w:rsidRPr="00AD0635">
        <w:rPr>
          <w:highlight w:val="yellow"/>
        </w:rPr>
        <w:t xml:space="preserve">registration of the </w:t>
      </w:r>
      <w:r w:rsidR="00F15EA2">
        <w:rPr>
          <w:highlight w:val="yellow"/>
        </w:rPr>
        <w:t xml:space="preserve">deconvolved </w:t>
      </w:r>
      <w:r w:rsidRPr="00AD0635">
        <w:rPr>
          <w:highlight w:val="yellow"/>
        </w:rPr>
        <w:t xml:space="preserve">3D FLM stack </w:t>
      </w:r>
      <w:r w:rsidR="00F15EA2">
        <w:rPr>
          <w:highlight w:val="yellow"/>
        </w:rPr>
        <w:t>and</w:t>
      </w:r>
      <w:r w:rsidRPr="00AD0635">
        <w:rPr>
          <w:highlight w:val="yellow"/>
        </w:rPr>
        <w:t xml:space="preserve"> the 2D ion beam view</w:t>
      </w:r>
      <w:r w:rsidRPr="00AD0635">
        <w:rPr>
          <w:rFonts w:eastAsia="Arial Unicode MS"/>
          <w:highlight w:val="yellow"/>
        </w:rPr>
        <w:t xml:space="preserve"> for each position</w:t>
      </w:r>
      <w:r w:rsidR="000A7056" w:rsidRPr="00AD0635">
        <w:rPr>
          <w:rFonts w:eastAsia="Arial Unicode MS"/>
          <w:highlight w:val="yellow"/>
        </w:rPr>
        <w:t xml:space="preserve"> </w:t>
      </w:r>
      <w:r w:rsidRPr="00AD0635">
        <w:rPr>
          <w:rFonts w:eastAsia="Arial Unicode MS"/>
          <w:highlight w:val="yellow"/>
        </w:rPr>
        <w:t>with the 3DCT as described in the following (</w:t>
      </w:r>
      <w:r w:rsidRPr="002C1A3C">
        <w:rPr>
          <w:rFonts w:eastAsia="Arial Unicode MS"/>
          <w:b/>
          <w:bCs/>
          <w:highlight w:val="yellow"/>
        </w:rPr>
        <w:t>Fig</w:t>
      </w:r>
      <w:r w:rsidR="00E71745" w:rsidRPr="002C1A3C">
        <w:rPr>
          <w:rFonts w:eastAsia="Arial Unicode MS"/>
          <w:b/>
          <w:bCs/>
          <w:highlight w:val="yellow"/>
        </w:rPr>
        <w:t>ure</w:t>
      </w:r>
      <w:r w:rsidRPr="002C1A3C">
        <w:rPr>
          <w:rFonts w:eastAsia="Arial Unicode MS"/>
          <w:b/>
          <w:bCs/>
          <w:highlight w:val="yellow"/>
        </w:rPr>
        <w:t xml:space="preserve"> 4B</w:t>
      </w:r>
      <w:r w:rsidRPr="00AD0635">
        <w:rPr>
          <w:rFonts w:eastAsia="Arial Unicode MS"/>
          <w:highlight w:val="yellow"/>
        </w:rPr>
        <w:t>)</w:t>
      </w:r>
      <w:r w:rsidR="00E71745">
        <w:rPr>
          <w:rFonts w:eastAsia="Arial Unicode MS"/>
          <w:highlight w:val="yellow"/>
        </w:rPr>
        <w:t xml:space="preserve"> steps.</w:t>
      </w:r>
    </w:p>
    <w:p w14:paraId="2EBC5C6C" w14:textId="77777777" w:rsidR="00585978" w:rsidRPr="00AD0635" w:rsidRDefault="00585978" w:rsidP="00030A00">
      <w:pPr>
        <w:rPr>
          <w:rFonts w:eastAsia="Arial Unicode MS"/>
          <w:highlight w:val="yellow"/>
        </w:rPr>
      </w:pPr>
    </w:p>
    <w:p w14:paraId="589BE184" w14:textId="4F4C9BCB" w:rsidR="00E71745" w:rsidRDefault="00585978" w:rsidP="00030A00">
      <w:pPr>
        <w:rPr>
          <w:highlight w:val="yellow"/>
        </w:rPr>
      </w:pPr>
      <w:r w:rsidRPr="00AD0635">
        <w:rPr>
          <w:rFonts w:eastAsia="Arial Unicode MS"/>
          <w:highlight w:val="yellow"/>
        </w:rPr>
        <w:t>3.</w:t>
      </w:r>
      <w:r w:rsidR="00F15EA2">
        <w:rPr>
          <w:rFonts w:eastAsia="Arial Unicode MS"/>
          <w:highlight w:val="yellow"/>
        </w:rPr>
        <w:t>6</w:t>
      </w:r>
      <w:r w:rsidRPr="00AD0635">
        <w:rPr>
          <w:rFonts w:eastAsia="Arial Unicode MS"/>
          <w:highlight w:val="yellow"/>
        </w:rPr>
        <w:t>.1</w:t>
      </w:r>
      <w:r w:rsidR="003C3454">
        <w:rPr>
          <w:rFonts w:eastAsia="Arial Unicode MS"/>
          <w:highlight w:val="yellow"/>
        </w:rPr>
        <w:t>.</w:t>
      </w:r>
      <w:r w:rsidRPr="00AD0635">
        <w:rPr>
          <w:rFonts w:eastAsia="Arial Unicode MS"/>
          <w:highlight w:val="yellow"/>
        </w:rPr>
        <w:t xml:space="preserve"> </w:t>
      </w:r>
      <w:r w:rsidRPr="00AD0635">
        <w:rPr>
          <w:highlight w:val="yellow"/>
        </w:rPr>
        <w:t xml:space="preserve">Load </w:t>
      </w:r>
      <w:r w:rsidR="000A7056" w:rsidRPr="00AD0635">
        <w:rPr>
          <w:highlight w:val="yellow"/>
        </w:rPr>
        <w:t xml:space="preserve">the </w:t>
      </w:r>
      <w:r w:rsidRPr="00AD0635">
        <w:rPr>
          <w:highlight w:val="yellow"/>
        </w:rPr>
        <w:t>corresponding resliced 3D FLM stack and</w:t>
      </w:r>
      <w:r w:rsidR="00E71745">
        <w:rPr>
          <w:highlight w:val="yellow"/>
        </w:rPr>
        <w:t xml:space="preserve"> </w:t>
      </w:r>
      <w:r w:rsidR="00E71745" w:rsidRPr="00AD0635">
        <w:rPr>
          <w:highlight w:val="yellow"/>
        </w:rPr>
        <w:t xml:space="preserve">ion beam </w:t>
      </w:r>
      <w:r w:rsidR="00E71745">
        <w:rPr>
          <w:highlight w:val="yellow"/>
        </w:rPr>
        <w:t>(</w:t>
      </w:r>
      <w:r w:rsidRPr="00AD0635">
        <w:rPr>
          <w:highlight w:val="yellow"/>
        </w:rPr>
        <w:t>IB</w:t>
      </w:r>
      <w:r w:rsidR="00E71745">
        <w:rPr>
          <w:highlight w:val="yellow"/>
        </w:rPr>
        <w:t>)</w:t>
      </w:r>
      <w:r w:rsidRPr="00AD0635">
        <w:rPr>
          <w:highlight w:val="yellow"/>
        </w:rPr>
        <w:t xml:space="preserve"> view in 3DCT.</w:t>
      </w:r>
    </w:p>
    <w:p w14:paraId="4F2003A3" w14:textId="77777777" w:rsidR="00E71745" w:rsidRDefault="00E71745" w:rsidP="00030A00">
      <w:pPr>
        <w:rPr>
          <w:highlight w:val="yellow"/>
        </w:rPr>
      </w:pPr>
    </w:p>
    <w:p w14:paraId="0B32760D" w14:textId="4901A4D8" w:rsidR="00585978" w:rsidRPr="00AD0635" w:rsidRDefault="00E71745" w:rsidP="00030A00">
      <w:pPr>
        <w:rPr>
          <w:highlight w:val="yellow"/>
        </w:rPr>
      </w:pPr>
      <w:r>
        <w:rPr>
          <w:highlight w:val="yellow"/>
        </w:rPr>
        <w:t xml:space="preserve">NOTE: </w:t>
      </w:r>
      <w:r w:rsidR="00585978" w:rsidRPr="00AD0635">
        <w:rPr>
          <w:highlight w:val="yellow"/>
        </w:rPr>
        <w:t>Multi-color fluorescence data can be loaded as up to three separate single-channel stack files.</w:t>
      </w:r>
    </w:p>
    <w:p w14:paraId="29E789E5" w14:textId="77777777" w:rsidR="00585978" w:rsidRPr="00AD0635" w:rsidRDefault="00585978" w:rsidP="00030A00">
      <w:pPr>
        <w:rPr>
          <w:highlight w:val="yellow"/>
        </w:rPr>
      </w:pPr>
    </w:p>
    <w:p w14:paraId="32A1E05F" w14:textId="7AA2A817" w:rsidR="00585978" w:rsidRPr="00AD0635" w:rsidRDefault="00585978" w:rsidP="00030A00">
      <w:pPr>
        <w:rPr>
          <w:highlight w:val="yellow"/>
        </w:rPr>
      </w:pPr>
      <w:r w:rsidRPr="00AD0635">
        <w:rPr>
          <w:highlight w:val="yellow"/>
        </w:rPr>
        <w:t>3.</w:t>
      </w:r>
      <w:r w:rsidR="00F15EA2">
        <w:rPr>
          <w:highlight w:val="yellow"/>
        </w:rPr>
        <w:t>6</w:t>
      </w:r>
      <w:r w:rsidRPr="00AD0635">
        <w:rPr>
          <w:highlight w:val="yellow"/>
        </w:rPr>
        <w:t>.2</w:t>
      </w:r>
      <w:r w:rsidR="003C3454">
        <w:rPr>
          <w:highlight w:val="yellow"/>
        </w:rPr>
        <w:t>.</w:t>
      </w:r>
      <w:r w:rsidRPr="00AD0635">
        <w:rPr>
          <w:highlight w:val="yellow"/>
        </w:rPr>
        <w:t xml:space="preserve"> Select </w:t>
      </w:r>
      <w:r w:rsidR="001E0AF0">
        <w:rPr>
          <w:highlight w:val="yellow"/>
        </w:rPr>
        <w:t>4</w:t>
      </w:r>
      <w:r w:rsidRPr="00AD0635">
        <w:rPr>
          <w:highlight w:val="yellow"/>
        </w:rPr>
        <w:t xml:space="preserve"> fiducial beads in the fluorescence data and </w:t>
      </w:r>
      <w:r w:rsidR="00E71745">
        <w:rPr>
          <w:highlight w:val="yellow"/>
        </w:rPr>
        <w:t>right-click on the positions list</w:t>
      </w:r>
      <w:r w:rsidR="00E71745" w:rsidRPr="00AD0635">
        <w:rPr>
          <w:highlight w:val="yellow"/>
        </w:rPr>
        <w:t xml:space="preserve"> </w:t>
      </w:r>
      <w:r w:rsidR="00E71745">
        <w:rPr>
          <w:highlight w:val="yellow"/>
        </w:rPr>
        <w:t xml:space="preserve">to </w:t>
      </w:r>
      <w:r w:rsidRPr="00AD0635">
        <w:rPr>
          <w:highlight w:val="yellow"/>
        </w:rPr>
        <w:t xml:space="preserve">determine their 3D position </w:t>
      </w:r>
      <w:r w:rsidRPr="008A5BF3">
        <w:rPr>
          <w:i/>
          <w:iCs/>
          <w:highlight w:val="yellow"/>
        </w:rPr>
        <w:t>via</w:t>
      </w:r>
      <w:r w:rsidRPr="00AD0635">
        <w:rPr>
          <w:highlight w:val="yellow"/>
        </w:rPr>
        <w:t xml:space="preserve"> Gaussian fitting of the signal in x, y</w:t>
      </w:r>
      <w:r w:rsidR="00E71745">
        <w:rPr>
          <w:highlight w:val="yellow"/>
        </w:rPr>
        <w:t>,</w:t>
      </w:r>
      <w:r w:rsidRPr="00AD0635">
        <w:rPr>
          <w:highlight w:val="yellow"/>
        </w:rPr>
        <w:t xml:space="preserve"> and </w:t>
      </w:r>
      <w:r w:rsidR="000A7056" w:rsidRPr="00AD0635">
        <w:rPr>
          <w:highlight w:val="yellow"/>
        </w:rPr>
        <w:t>z</w:t>
      </w:r>
      <w:r w:rsidRPr="00AD0635">
        <w:rPr>
          <w:highlight w:val="yellow"/>
        </w:rPr>
        <w:t>. Select</w:t>
      </w:r>
      <w:r w:rsidR="000A7056" w:rsidRPr="00AD0635">
        <w:rPr>
          <w:highlight w:val="yellow"/>
        </w:rPr>
        <w:t xml:space="preserve"> the</w:t>
      </w:r>
      <w:r w:rsidRPr="00AD0635">
        <w:rPr>
          <w:highlight w:val="yellow"/>
        </w:rPr>
        <w:t xml:space="preserve"> corresponding beads in the IB image and perform an initial 3D correlation</w:t>
      </w:r>
      <w:r w:rsidR="00F15EA2">
        <w:rPr>
          <w:highlight w:val="yellow"/>
        </w:rPr>
        <w:t xml:space="preserve"> (correlate)</w:t>
      </w:r>
      <w:r w:rsidRPr="00AD0635">
        <w:rPr>
          <w:highlight w:val="yellow"/>
        </w:rPr>
        <w:t>.</w:t>
      </w:r>
    </w:p>
    <w:p w14:paraId="07296F9C" w14:textId="77777777" w:rsidR="00585978" w:rsidRPr="00AD0635" w:rsidRDefault="00585978" w:rsidP="00030A00">
      <w:pPr>
        <w:rPr>
          <w:highlight w:val="yellow"/>
        </w:rPr>
      </w:pPr>
    </w:p>
    <w:p w14:paraId="39474427" w14:textId="77777777" w:rsidR="001E0AF0" w:rsidRDefault="00585978" w:rsidP="00030A00">
      <w:pPr>
        <w:rPr>
          <w:highlight w:val="yellow"/>
        </w:rPr>
      </w:pPr>
      <w:r w:rsidRPr="00AD0635">
        <w:rPr>
          <w:highlight w:val="yellow"/>
        </w:rPr>
        <w:t>3.</w:t>
      </w:r>
      <w:r w:rsidR="00F15EA2">
        <w:rPr>
          <w:highlight w:val="yellow"/>
        </w:rPr>
        <w:t>6</w:t>
      </w:r>
      <w:r w:rsidRPr="00AD0635">
        <w:rPr>
          <w:highlight w:val="yellow"/>
        </w:rPr>
        <w:t>.3</w:t>
      </w:r>
      <w:r w:rsidR="003C3454">
        <w:rPr>
          <w:highlight w:val="yellow"/>
        </w:rPr>
        <w:t>.</w:t>
      </w:r>
      <w:r w:rsidRPr="00AD0635">
        <w:rPr>
          <w:highlight w:val="yellow"/>
        </w:rPr>
        <w:t xml:space="preserve"> Iteratively add more beads in the fluorescence image, refine their 3D position</w:t>
      </w:r>
      <w:r w:rsidR="000A7056" w:rsidRPr="00AD0635">
        <w:rPr>
          <w:highlight w:val="yellow"/>
        </w:rPr>
        <w:t xml:space="preserve">, </w:t>
      </w:r>
      <w:r w:rsidRPr="00AD0635">
        <w:rPr>
          <w:highlight w:val="yellow"/>
        </w:rPr>
        <w:t xml:space="preserve">and predict their position in the IB view to quickly add more beads to the registration and to check the accuracy of the correlation. In 3DCT, </w:t>
      </w:r>
      <w:r w:rsidR="00866CC1" w:rsidRPr="00AD0635">
        <w:rPr>
          <w:highlight w:val="yellow"/>
        </w:rPr>
        <w:t>root-mean-square error (RMSE)</w:t>
      </w:r>
      <w:r w:rsidRPr="00AD0635">
        <w:rPr>
          <w:highlight w:val="yellow"/>
        </w:rPr>
        <w:t xml:space="preserve"> values are provided to assess the correlation consistency</w:t>
      </w:r>
      <w:r w:rsidR="000A7056" w:rsidRPr="00AD0635">
        <w:rPr>
          <w:highlight w:val="yellow"/>
        </w:rPr>
        <w:fldChar w:fldCharType="begin" w:fldLock="1"/>
      </w:r>
      <w:r w:rsidR="000A7056" w:rsidRPr="00AD0635">
        <w:rPr>
          <w:highlight w:val="yellow"/>
        </w:rPr>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mendeley":{"formattedCitation":"&lt;sup&gt;7&lt;/sup&gt;","plainTextFormattedCitation":"7","previouslyFormattedCitation":"&lt;sup&gt;7&lt;/sup&gt;"},"properties":{"noteIndex":0},"schema":"https://github.com/citation-style-language/schema/raw/master/csl-citation.json"}</w:instrText>
      </w:r>
      <w:r w:rsidR="000A7056" w:rsidRPr="00AD0635">
        <w:rPr>
          <w:highlight w:val="yellow"/>
        </w:rPr>
        <w:fldChar w:fldCharType="separate"/>
      </w:r>
      <w:r w:rsidR="000A7056" w:rsidRPr="00AD0635">
        <w:rPr>
          <w:noProof/>
          <w:highlight w:val="yellow"/>
          <w:vertAlign w:val="superscript"/>
        </w:rPr>
        <w:t>7</w:t>
      </w:r>
      <w:r w:rsidR="000A7056" w:rsidRPr="00AD0635">
        <w:rPr>
          <w:highlight w:val="yellow"/>
        </w:rPr>
        <w:fldChar w:fldCharType="end"/>
      </w:r>
      <w:r w:rsidR="00E71745">
        <w:rPr>
          <w:highlight w:val="yellow"/>
        </w:rPr>
        <w:t xml:space="preserve">. </w:t>
      </w:r>
    </w:p>
    <w:p w14:paraId="2058701E" w14:textId="77777777" w:rsidR="001E0AF0" w:rsidRDefault="001E0AF0" w:rsidP="00030A00">
      <w:pPr>
        <w:rPr>
          <w:highlight w:val="yellow"/>
        </w:rPr>
      </w:pPr>
    </w:p>
    <w:p w14:paraId="5BAB7801" w14:textId="4B2F2190" w:rsidR="00585978" w:rsidRPr="00AD0635" w:rsidRDefault="001E0AF0" w:rsidP="00030A00">
      <w:pPr>
        <w:rPr>
          <w:highlight w:val="yellow"/>
        </w:rPr>
      </w:pPr>
      <w:r>
        <w:rPr>
          <w:highlight w:val="yellow"/>
        </w:rPr>
        <w:t xml:space="preserve">3.6.3.1. </w:t>
      </w:r>
      <w:proofErr w:type="gramStart"/>
      <w:r w:rsidR="00E71745">
        <w:rPr>
          <w:highlight w:val="yellow"/>
        </w:rPr>
        <w:t>Ensure</w:t>
      </w:r>
      <w:proofErr w:type="gramEnd"/>
      <w:r w:rsidR="00E71745">
        <w:rPr>
          <w:highlight w:val="yellow"/>
        </w:rPr>
        <w:t xml:space="preserve"> that the</w:t>
      </w:r>
      <w:r w:rsidR="00585978" w:rsidRPr="00AD0635">
        <w:rPr>
          <w:highlight w:val="yellow"/>
        </w:rPr>
        <w:t xml:space="preserve"> </w:t>
      </w:r>
      <w:r w:rsidR="00FD71AF">
        <w:rPr>
          <w:highlight w:val="yellow"/>
        </w:rPr>
        <w:t xml:space="preserve">RMSE values </w:t>
      </w:r>
      <w:r w:rsidR="00E71745">
        <w:rPr>
          <w:highlight w:val="yellow"/>
        </w:rPr>
        <w:t>are</w:t>
      </w:r>
      <w:r w:rsidR="00FD71AF">
        <w:rPr>
          <w:highlight w:val="yellow"/>
        </w:rPr>
        <w:t xml:space="preserve"> small and on the order of the localization accuracy (~300 nm). </w:t>
      </w:r>
      <w:r w:rsidR="00E71745">
        <w:rPr>
          <w:highlight w:val="yellow"/>
        </w:rPr>
        <w:t xml:space="preserve">To </w:t>
      </w:r>
      <w:r w:rsidR="00E71745" w:rsidRPr="00AD0635">
        <w:rPr>
          <w:highlight w:val="yellow"/>
        </w:rPr>
        <w:t>determine the accuracy of the correlation</w:t>
      </w:r>
      <w:r w:rsidR="00E71745">
        <w:rPr>
          <w:highlight w:val="yellow"/>
        </w:rPr>
        <w:t>, leave out s</w:t>
      </w:r>
      <w:r w:rsidR="00674D9E" w:rsidRPr="00AD0635">
        <w:rPr>
          <w:highlight w:val="yellow"/>
        </w:rPr>
        <w:t xml:space="preserve">ome fiducial beads clearly identifiable in both fluorescence and ion beam </w:t>
      </w:r>
      <w:r w:rsidR="008A5BF3">
        <w:rPr>
          <w:highlight w:val="yellow"/>
        </w:rPr>
        <w:t>deliberately</w:t>
      </w:r>
      <w:r w:rsidR="008A5BF3" w:rsidRPr="00AD0635">
        <w:rPr>
          <w:highlight w:val="yellow"/>
        </w:rPr>
        <w:t xml:space="preserve"> </w:t>
      </w:r>
      <w:r w:rsidR="00674D9E" w:rsidRPr="00AD0635">
        <w:rPr>
          <w:highlight w:val="yellow"/>
        </w:rPr>
        <w:t>during the registration step</w:t>
      </w:r>
      <w:r w:rsidR="00E71745">
        <w:rPr>
          <w:highlight w:val="yellow"/>
        </w:rPr>
        <w:t>.</w:t>
      </w:r>
      <w:r w:rsidR="00674D9E" w:rsidRPr="00AD0635">
        <w:rPr>
          <w:highlight w:val="yellow"/>
        </w:rPr>
        <w:t xml:space="preserve"> </w:t>
      </w:r>
      <w:r w:rsidR="00FD71AF">
        <w:rPr>
          <w:highlight w:val="yellow"/>
        </w:rPr>
        <w:t xml:space="preserve">Do this </w:t>
      </w:r>
      <w:r w:rsidR="00674D9E" w:rsidRPr="00AD0635">
        <w:rPr>
          <w:highlight w:val="yellow"/>
        </w:rPr>
        <w:t>by checking their predicted v</w:t>
      </w:r>
      <w:r>
        <w:rPr>
          <w:highlight w:val="yellow"/>
        </w:rPr>
        <w:t>er</w:t>
      </w:r>
      <w:r w:rsidR="00674D9E" w:rsidRPr="00AD0635">
        <w:rPr>
          <w:highlight w:val="yellow"/>
        </w:rPr>
        <w:t>s</w:t>
      </w:r>
      <w:r>
        <w:rPr>
          <w:highlight w:val="yellow"/>
        </w:rPr>
        <w:t>us</w:t>
      </w:r>
      <w:r w:rsidR="00674D9E" w:rsidRPr="00AD0635">
        <w:rPr>
          <w:highlight w:val="yellow"/>
        </w:rPr>
        <w:t xml:space="preserve"> actual location in the ion beam image. If </w:t>
      </w:r>
      <w:r w:rsidR="00FD71AF">
        <w:rPr>
          <w:highlight w:val="yellow"/>
        </w:rPr>
        <w:t>the</w:t>
      </w:r>
      <w:r w:rsidR="00674D9E" w:rsidRPr="00AD0635">
        <w:rPr>
          <w:highlight w:val="yellow"/>
        </w:rPr>
        <w:t xml:space="preserve"> predicted position differs significantly from </w:t>
      </w:r>
      <w:r w:rsidR="00064328">
        <w:rPr>
          <w:highlight w:val="yellow"/>
        </w:rPr>
        <w:t>the</w:t>
      </w:r>
      <w:r w:rsidR="00674D9E" w:rsidRPr="00AD0635">
        <w:rPr>
          <w:highlight w:val="yellow"/>
        </w:rPr>
        <w:t xml:space="preserve"> real, repeat the initial correlation with a new set of fiducials</w:t>
      </w:r>
      <w:r w:rsidR="00585978" w:rsidRPr="00AD0635">
        <w:rPr>
          <w:highlight w:val="yellow"/>
        </w:rPr>
        <w:t>.</w:t>
      </w:r>
    </w:p>
    <w:p w14:paraId="5C27B160" w14:textId="77777777" w:rsidR="00585978" w:rsidRPr="00674D9E" w:rsidRDefault="00585978" w:rsidP="00030A00">
      <w:pPr>
        <w:rPr>
          <w:highlight w:val="yellow"/>
        </w:rPr>
      </w:pPr>
    </w:p>
    <w:p w14:paraId="79CCA91B" w14:textId="162382E7" w:rsidR="00585978" w:rsidRPr="00674D9E" w:rsidRDefault="00E42735" w:rsidP="00030A00">
      <w:r w:rsidRPr="00674D9E">
        <w:rPr>
          <w:highlight w:val="white"/>
        </w:rPr>
        <w:t>N</w:t>
      </w:r>
      <w:r>
        <w:rPr>
          <w:highlight w:val="white"/>
        </w:rPr>
        <w:t>OTE</w:t>
      </w:r>
      <w:r w:rsidR="000A7056" w:rsidRPr="00AD0635">
        <w:t xml:space="preserve">: </w:t>
      </w:r>
      <w:r w:rsidR="00585978" w:rsidRPr="00AD0635">
        <w:t>Correlating 6</w:t>
      </w:r>
      <w:r w:rsidR="00E71745">
        <w:t>–</w:t>
      </w:r>
      <w:r w:rsidR="00585978" w:rsidRPr="00AD0635">
        <w:t xml:space="preserve">8 </w:t>
      </w:r>
      <w:r w:rsidR="000A7056" w:rsidRPr="00AD0635">
        <w:t>beads</w:t>
      </w:r>
      <w:r w:rsidR="00585978" w:rsidRPr="00AD0635">
        <w:t xml:space="preserve"> has proven sufficient for accurate registration of the FLM stacks and the IB views. However, adding more fiducials (up to 12</w:t>
      </w:r>
      <w:r w:rsidR="00E71745">
        <w:t>–</w:t>
      </w:r>
      <w:r w:rsidR="00585978" w:rsidRPr="00AD0635">
        <w:t>15) over a wide range of z values (</w:t>
      </w:r>
      <w:r w:rsidR="000A7056" w:rsidRPr="00AD0635">
        <w:t>e.g.</w:t>
      </w:r>
      <w:r w:rsidR="00E71745">
        <w:t>,</w:t>
      </w:r>
      <w:r w:rsidR="00585978" w:rsidRPr="00AD0635">
        <w:t xml:space="preserve"> by selecting beads on the grid bar or in </w:t>
      </w:r>
      <w:r w:rsidR="000A7056" w:rsidRPr="00AD0635">
        <w:t>neighboring</w:t>
      </w:r>
      <w:r w:rsidR="00585978" w:rsidRPr="00AD0635">
        <w:t xml:space="preserve"> squares)</w:t>
      </w:r>
      <w:r w:rsidR="00FD71AF">
        <w:t xml:space="preserve"> </w:t>
      </w:r>
      <w:r w:rsidR="000A7056" w:rsidRPr="00AD0635">
        <w:t xml:space="preserve">may </w:t>
      </w:r>
      <w:r w:rsidR="00585978" w:rsidRPr="00AD0635">
        <w:t>improve the accuracy of correlation.</w:t>
      </w:r>
    </w:p>
    <w:p w14:paraId="48E118D2" w14:textId="77777777" w:rsidR="00585978" w:rsidRPr="00674D9E" w:rsidRDefault="00585978" w:rsidP="00030A00"/>
    <w:p w14:paraId="7E820900" w14:textId="199DA6E8" w:rsidR="00585978" w:rsidRDefault="00585978" w:rsidP="00030A00">
      <w:pPr>
        <w:rPr>
          <w:highlight w:val="yellow"/>
        </w:rPr>
      </w:pPr>
      <w:r w:rsidRPr="00AD0635">
        <w:rPr>
          <w:highlight w:val="yellow"/>
        </w:rPr>
        <w:t>3.</w:t>
      </w:r>
      <w:r w:rsidR="00F15EA2">
        <w:rPr>
          <w:highlight w:val="yellow"/>
        </w:rPr>
        <w:t>6</w:t>
      </w:r>
      <w:r w:rsidRPr="00AD0635">
        <w:rPr>
          <w:highlight w:val="yellow"/>
        </w:rPr>
        <w:t>.4</w:t>
      </w:r>
      <w:r w:rsidR="003C3454">
        <w:rPr>
          <w:highlight w:val="yellow"/>
        </w:rPr>
        <w:t>.</w:t>
      </w:r>
      <w:r w:rsidRPr="00AD0635">
        <w:rPr>
          <w:highlight w:val="yellow"/>
        </w:rPr>
        <w:t xml:space="preserve"> Select the targeted cellular signals, fit their 3D position in the </w:t>
      </w:r>
      <w:r w:rsidR="000A7056" w:rsidRPr="00AD0635">
        <w:rPr>
          <w:highlight w:val="yellow"/>
        </w:rPr>
        <w:t xml:space="preserve">FLM </w:t>
      </w:r>
      <w:r w:rsidRPr="00AD0635">
        <w:rPr>
          <w:highlight w:val="yellow"/>
        </w:rPr>
        <w:t>stack and apply the transformation to predict the target positions in the IB view (</w:t>
      </w:r>
      <w:r w:rsidRPr="002C1A3C">
        <w:rPr>
          <w:b/>
          <w:bCs/>
          <w:highlight w:val="yellow"/>
        </w:rPr>
        <w:t>Figure 4B</w:t>
      </w:r>
      <w:r w:rsidRPr="00AD0635">
        <w:rPr>
          <w:highlight w:val="yellow"/>
        </w:rPr>
        <w:t>).</w:t>
      </w:r>
    </w:p>
    <w:p w14:paraId="3AD294E5" w14:textId="46272458" w:rsidR="00F15EA2" w:rsidRDefault="00F15EA2" w:rsidP="00030A00">
      <w:pPr>
        <w:rPr>
          <w:highlight w:val="yellow"/>
        </w:rPr>
      </w:pPr>
    </w:p>
    <w:p w14:paraId="66AA2274" w14:textId="0F936293" w:rsidR="00F15EA2" w:rsidRPr="00F15EA2" w:rsidRDefault="00E42735" w:rsidP="00030A00">
      <w:r w:rsidRPr="00674D9E">
        <w:rPr>
          <w:highlight w:val="white"/>
        </w:rPr>
        <w:t>N</w:t>
      </w:r>
      <w:r>
        <w:rPr>
          <w:highlight w:val="white"/>
        </w:rPr>
        <w:t>OTE</w:t>
      </w:r>
      <w:r w:rsidR="00F15EA2" w:rsidRPr="00F15EA2">
        <w:t>: Any entry in the FLM positions list</w:t>
      </w:r>
      <w:r w:rsidR="003C3454">
        <w:t>,</w:t>
      </w:r>
      <w:r w:rsidR="00F15EA2" w:rsidRPr="00F15EA2">
        <w:t xml:space="preserve"> which does not have a </w:t>
      </w:r>
      <w:r w:rsidR="00F15EA2">
        <w:t>counterpart</w:t>
      </w:r>
      <w:r w:rsidR="00F15EA2" w:rsidRPr="00F15EA2">
        <w:t xml:space="preserve"> in the IB list</w:t>
      </w:r>
      <w:r w:rsidR="003C3454">
        <w:t>,</w:t>
      </w:r>
      <w:r w:rsidR="00F15EA2" w:rsidRPr="00F15EA2">
        <w:t xml:space="preserve"> will be treated as </w:t>
      </w:r>
      <w:r w:rsidR="00E71745">
        <w:t xml:space="preserve">a </w:t>
      </w:r>
      <w:r w:rsidR="00F15EA2">
        <w:t>signal to be predicted.</w:t>
      </w:r>
    </w:p>
    <w:p w14:paraId="68E7A97F" w14:textId="0392856B" w:rsidR="00585978" w:rsidRPr="00AD0635" w:rsidRDefault="00585978" w:rsidP="00030A00">
      <w:pPr>
        <w:rPr>
          <w:highlight w:val="yellow"/>
        </w:rPr>
      </w:pPr>
    </w:p>
    <w:p w14:paraId="1A5E6314" w14:textId="1BFE40DA" w:rsidR="00585978" w:rsidRPr="00AD0635" w:rsidRDefault="00585978" w:rsidP="00030A00">
      <w:pPr>
        <w:rPr>
          <w:highlight w:val="yellow"/>
        </w:rPr>
      </w:pPr>
      <w:r w:rsidRPr="00AD0635">
        <w:rPr>
          <w:highlight w:val="yellow"/>
        </w:rPr>
        <w:t>3.</w:t>
      </w:r>
      <w:r w:rsidR="00F15EA2">
        <w:rPr>
          <w:highlight w:val="yellow"/>
        </w:rPr>
        <w:t>7</w:t>
      </w:r>
      <w:r w:rsidR="003C3454">
        <w:rPr>
          <w:highlight w:val="yellow"/>
        </w:rPr>
        <w:t>.</w:t>
      </w:r>
      <w:r w:rsidRPr="00AD0635">
        <w:rPr>
          <w:highlight w:val="yellow"/>
        </w:rPr>
        <w:t xml:space="preserve"> For each correlated square, transfer predicted positions of the features of interest to the FIB-SEM instrument and place lamella milling patterns (</w:t>
      </w:r>
      <w:r w:rsidRPr="002C1A3C">
        <w:rPr>
          <w:b/>
          <w:bCs/>
          <w:highlight w:val="yellow"/>
        </w:rPr>
        <w:t>Fig</w:t>
      </w:r>
      <w:r w:rsidR="00E71745" w:rsidRPr="002C1A3C">
        <w:rPr>
          <w:b/>
          <w:bCs/>
          <w:highlight w:val="yellow"/>
        </w:rPr>
        <w:t>ure</w:t>
      </w:r>
      <w:r w:rsidRPr="002C1A3C">
        <w:rPr>
          <w:b/>
          <w:bCs/>
          <w:highlight w:val="yellow"/>
        </w:rPr>
        <w:t xml:space="preserve"> 4C</w:t>
      </w:r>
      <w:r w:rsidRPr="00AD0635">
        <w:rPr>
          <w:highlight w:val="yellow"/>
        </w:rPr>
        <w:t>). Transfer positions manually (e.g.</w:t>
      </w:r>
      <w:r w:rsidR="00E71745">
        <w:rPr>
          <w:highlight w:val="yellow"/>
        </w:rPr>
        <w:t>,</w:t>
      </w:r>
      <w:r w:rsidRPr="00AD0635">
        <w:rPr>
          <w:highlight w:val="yellow"/>
        </w:rPr>
        <w:t xml:space="preserve"> by measuring the distance to visible landmarks, such as cells or fi</w:t>
      </w:r>
      <w:r w:rsidR="000A7056" w:rsidRPr="00AD0635">
        <w:rPr>
          <w:highlight w:val="yellow"/>
        </w:rPr>
        <w:t>du</w:t>
      </w:r>
      <w:r w:rsidRPr="00AD0635">
        <w:rPr>
          <w:highlight w:val="yellow"/>
        </w:rPr>
        <w:t xml:space="preserve">cial beads) or </w:t>
      </w:r>
      <w:r w:rsidR="00E71745">
        <w:rPr>
          <w:highlight w:val="yellow"/>
        </w:rPr>
        <w:t>use</w:t>
      </w:r>
      <w:r w:rsidRPr="00AD0635">
        <w:rPr>
          <w:highlight w:val="yellow"/>
        </w:rPr>
        <w:t xml:space="preserve"> automation and scripting</w:t>
      </w:r>
      <w:r w:rsidR="000A7056" w:rsidRPr="00AD0635">
        <w:rPr>
          <w:highlight w:val="yellow"/>
        </w:rPr>
        <w:t xml:space="preserve"> as implemented</w:t>
      </w:r>
      <w:r w:rsidR="00E71745">
        <w:rPr>
          <w:highlight w:val="yellow"/>
        </w:rPr>
        <w:t>,</w:t>
      </w:r>
      <w:r w:rsidR="000A7056" w:rsidRPr="00AD0635">
        <w:rPr>
          <w:highlight w:val="yellow"/>
        </w:rPr>
        <w:t xml:space="preserve"> </w:t>
      </w:r>
      <w:r w:rsidR="00A23B67">
        <w:rPr>
          <w:highlight w:val="yellow"/>
        </w:rPr>
        <w:t>for example</w:t>
      </w:r>
      <w:r w:rsidR="00E71745">
        <w:rPr>
          <w:highlight w:val="yellow"/>
        </w:rPr>
        <w:t>,</w:t>
      </w:r>
      <w:r w:rsidR="00B55530">
        <w:rPr>
          <w:highlight w:val="yellow"/>
        </w:rPr>
        <w:t xml:space="preserve"> </w:t>
      </w:r>
      <w:r w:rsidR="000A7056" w:rsidRPr="00AD0635">
        <w:rPr>
          <w:highlight w:val="yellow"/>
        </w:rPr>
        <w:t>in SerialFIB</w:t>
      </w:r>
      <w:r w:rsidR="000A7056" w:rsidRPr="00AD0635">
        <w:rPr>
          <w:highlight w:val="yellow"/>
        </w:rPr>
        <w:fldChar w:fldCharType="begin" w:fldLock="1"/>
      </w:r>
      <w:r w:rsidR="00BB2355">
        <w:rPr>
          <w:highlight w:val="yellow"/>
        </w:rPr>
        <w:instrText>ADDIN CSL_CITATION {"citationItems":[{"id":"ITEM-1","itemData":{"DOI":"10.1101/2021.05.19.444745","abstract":"Lamella micromachining by focused ion beam milling at cryogenic temperature (cryo-FIB) has matured into a preparation method widely used for cellular cryo-electron tomography. Due to the limited ablation rates of low Ga+ ion beam currents required to maintain the structural integrity of vitreous specimens, current preparation protocols are time-consuming and labor intensive. The improved stability of new generation cryo-FIB instruments now enables automated operations. Here, we present an open-source software tool, SerialFIB, for creating automated and customizable cryo-FIB preparation protocols. The software encompasses a graphical user interface for easy execution of routine lamellae preparations, a scripting module compatible with available python packages, and interfaces with 3-dimensional correlative light and electron microscopy (CLEM) tools. The software enables the streamlining of advanced cryo-FIB protocols such as multi-modal imaging, CLEM guided preparation and in situ lamella lift-out procedures. Our software therefore provides a foundation for further development of advanced cryogenic imaging and sample preparation protocols.Competing Interest StatementJMP holds a position on the advisory board of Thermo Fisher Scientific. All other authors declare no competing interests.","author":[{"dropping-particle":"","family":"Klumpe","given":"Sven","non-dropping-particle":"","parse-names":false,"suffix":""},{"dropping-particle":"","family":"Fung","given":"Herman K H","non-dropping-particle":"","parse-names":false,"suffix":""},{"dropping-particle":"","family":"Goetz","given":"Sara K","non-dropping-particle":"","parse-names":false,"suffix":""},{"dropping-particle":"","family":"Zagoriy","given":"Ievgeniia","non-dropping-particle":"","parse-names":false,"suffix":""},{"dropping-particle":"","family":"Hampoelz","given":"Bernhard","non-dropping-particle":"","parse-names":false,"suffix":""},{"dropping-particle":"","family":"Zhang","given":"Xiaojie","non-dropping-particle":"","parse-names":false,"suffix":""},{"dropping-particle":"","family":"Erdmann","given":"Philipp S","non-dropping-particle":"","parse-names":false,"suffix":""},{"dropping-particle":"","family":"Baumbach","given":"Janina","non-dropping-particle":"","parse-names":false,"suffix":""},{"dropping-particle":"","family":"Müller","given":"Christoph W","non-dropping-particle":"","parse-names":false,"suffix":""},{"dropping-particle":"","family":"Beck","given":"Martin","non-dropping-particle":"","parse-names":false,"suffix":""},{"dropping-particle":"","family":"Plitzko","given":"Jürgen M","non-dropping-particle":"","parse-names":false,"suffix":""},{"dropping-particle":"","family":"Mahamid","given":"Julia","non-dropping-particle":"","parse-names":false,"suffix":""}],"container-title":"bioRxiv","id":"ITEM-1","issued":{"date-parts":[["2021","1","1"]]},"page":"2021.05.19.444745","title":"A Modular Platform for Streamlining Automated Cryo-FIB Workflows","type":"article-journal"},"uris":["http://www.mendeley.com/documents/?uuid=057cff99-5f4f-4bed-ae3b-a0414af6658a"]}],"mendeley":{"formattedCitation":"&lt;sup&gt;14&lt;/sup&gt;","plainTextFormattedCitation":"14","previouslyFormattedCitation":"&lt;sup&gt;14&lt;/sup&gt;"},"properties":{"noteIndex":0},"schema":"https://github.com/citation-style-language/schema/raw/master/csl-citation.json"}</w:instrText>
      </w:r>
      <w:r w:rsidR="000A7056" w:rsidRPr="00AD0635">
        <w:rPr>
          <w:highlight w:val="yellow"/>
        </w:rPr>
        <w:fldChar w:fldCharType="separate"/>
      </w:r>
      <w:r w:rsidR="00BB2355" w:rsidRPr="00BB2355">
        <w:rPr>
          <w:noProof/>
          <w:highlight w:val="yellow"/>
          <w:vertAlign w:val="superscript"/>
        </w:rPr>
        <w:t>14</w:t>
      </w:r>
      <w:r w:rsidR="000A7056" w:rsidRPr="00AD0635">
        <w:rPr>
          <w:highlight w:val="yellow"/>
        </w:rPr>
        <w:fldChar w:fldCharType="end"/>
      </w:r>
      <w:r w:rsidR="00E71745">
        <w:rPr>
          <w:highlight w:val="yellow"/>
        </w:rPr>
        <w:t>.</w:t>
      </w:r>
      <w:r w:rsidRPr="00AD0635">
        <w:rPr>
          <w:highlight w:val="yellow"/>
        </w:rPr>
        <w:t xml:space="preserve"> If </w:t>
      </w:r>
      <w:r w:rsidR="003C3454">
        <w:rPr>
          <w:highlight w:val="yellow"/>
        </w:rPr>
        <w:t xml:space="preserve">there are </w:t>
      </w:r>
      <w:r w:rsidRPr="00AD0635">
        <w:rPr>
          <w:highlight w:val="yellow"/>
        </w:rPr>
        <w:t xml:space="preserve">multiple signals per cell, </w:t>
      </w:r>
      <w:r w:rsidR="00E71745">
        <w:rPr>
          <w:highlight w:val="yellow"/>
        </w:rPr>
        <w:t xml:space="preserve">place the </w:t>
      </w:r>
      <w:r w:rsidRPr="00AD0635">
        <w:rPr>
          <w:highlight w:val="yellow"/>
        </w:rPr>
        <w:t xml:space="preserve">patterns </w:t>
      </w:r>
      <w:r w:rsidR="00E71745">
        <w:rPr>
          <w:highlight w:val="yellow"/>
        </w:rPr>
        <w:t>to include</w:t>
      </w:r>
      <w:r w:rsidRPr="00AD0635">
        <w:rPr>
          <w:highlight w:val="yellow"/>
        </w:rPr>
        <w:t xml:space="preserve"> </w:t>
      </w:r>
      <w:r w:rsidR="00674D9E" w:rsidRPr="00AD0635">
        <w:rPr>
          <w:highlight w:val="yellow"/>
        </w:rPr>
        <w:t>as many</w:t>
      </w:r>
      <w:r w:rsidRPr="00AD0635">
        <w:rPr>
          <w:highlight w:val="yellow"/>
        </w:rPr>
        <w:t xml:space="preserve"> </w:t>
      </w:r>
      <w:r w:rsidR="00B55530" w:rsidRPr="00B55530">
        <w:rPr>
          <w:highlight w:val="yellow"/>
        </w:rPr>
        <w:t>points-of-interest (POIs)</w:t>
      </w:r>
      <w:r w:rsidRPr="00B55530">
        <w:rPr>
          <w:highlight w:val="yellow"/>
        </w:rPr>
        <w:t xml:space="preserve"> </w:t>
      </w:r>
      <w:r w:rsidR="00674D9E" w:rsidRPr="00AD0635">
        <w:rPr>
          <w:highlight w:val="yellow"/>
        </w:rPr>
        <w:t xml:space="preserve">as possible </w:t>
      </w:r>
      <w:r w:rsidRPr="00AD0635">
        <w:rPr>
          <w:highlight w:val="yellow"/>
        </w:rPr>
        <w:t xml:space="preserve">in the same lamella </w:t>
      </w:r>
      <w:r w:rsidR="00E71745">
        <w:rPr>
          <w:highlight w:val="yellow"/>
        </w:rPr>
        <w:t>to</w:t>
      </w:r>
      <w:r w:rsidR="00E71745" w:rsidRPr="00AD0635">
        <w:rPr>
          <w:highlight w:val="yellow"/>
        </w:rPr>
        <w:t xml:space="preserve"> increas</w:t>
      </w:r>
      <w:r w:rsidR="00E71745">
        <w:rPr>
          <w:highlight w:val="yellow"/>
        </w:rPr>
        <w:t>e</w:t>
      </w:r>
      <w:r w:rsidR="00E71745" w:rsidRPr="00AD0635">
        <w:rPr>
          <w:highlight w:val="yellow"/>
        </w:rPr>
        <w:t xml:space="preserve"> </w:t>
      </w:r>
      <w:r w:rsidRPr="00AD0635">
        <w:rPr>
          <w:highlight w:val="yellow"/>
        </w:rPr>
        <w:t>throughput.</w:t>
      </w:r>
    </w:p>
    <w:p w14:paraId="7A1B477D" w14:textId="77777777" w:rsidR="000A7056" w:rsidRPr="00AD0635" w:rsidRDefault="000A7056" w:rsidP="00030A00">
      <w:pPr>
        <w:rPr>
          <w:highlight w:val="yellow"/>
        </w:rPr>
      </w:pPr>
    </w:p>
    <w:p w14:paraId="03EBF62A" w14:textId="5C36E648" w:rsidR="00585978" w:rsidRPr="00B55530" w:rsidRDefault="00585978" w:rsidP="00030A00">
      <w:r w:rsidRPr="00AD0635">
        <w:rPr>
          <w:highlight w:val="yellow"/>
        </w:rPr>
        <w:t>3.</w:t>
      </w:r>
      <w:r w:rsidR="00F15EA2">
        <w:rPr>
          <w:highlight w:val="yellow"/>
        </w:rPr>
        <w:t>8</w:t>
      </w:r>
      <w:r w:rsidR="003C3454">
        <w:rPr>
          <w:highlight w:val="yellow"/>
        </w:rPr>
        <w:t>.</w:t>
      </w:r>
      <w:r w:rsidRPr="00AD0635">
        <w:rPr>
          <w:highlight w:val="yellow"/>
        </w:rPr>
        <w:t xml:space="preserve"> First rough, </w:t>
      </w:r>
      <w:r w:rsidR="0024395B">
        <w:rPr>
          <w:highlight w:val="yellow"/>
        </w:rPr>
        <w:t xml:space="preserve">and </w:t>
      </w:r>
      <w:r w:rsidRPr="00AD0635">
        <w:rPr>
          <w:highlight w:val="yellow"/>
        </w:rPr>
        <w:t xml:space="preserve">then fine mill </w:t>
      </w:r>
      <w:r w:rsidR="00E71745">
        <w:rPr>
          <w:highlight w:val="yellow"/>
        </w:rPr>
        <w:t xml:space="preserve">the </w:t>
      </w:r>
      <w:r w:rsidRPr="00AD0635">
        <w:rPr>
          <w:highlight w:val="yellow"/>
        </w:rPr>
        <w:t>lamellas to a final thickness of 150</w:t>
      </w:r>
      <w:r w:rsidR="00E71745">
        <w:rPr>
          <w:highlight w:val="yellow"/>
        </w:rPr>
        <w:t>–</w:t>
      </w:r>
      <w:r w:rsidRPr="00AD0635">
        <w:rPr>
          <w:highlight w:val="yellow"/>
        </w:rPr>
        <w:t xml:space="preserve">250 nm. </w:t>
      </w:r>
      <w:r w:rsidR="000A7056" w:rsidRPr="00AD0635">
        <w:rPr>
          <w:highlight w:val="yellow"/>
        </w:rPr>
        <w:t>A</w:t>
      </w:r>
      <w:r w:rsidRPr="00AD0635">
        <w:rPr>
          <w:highlight w:val="yellow"/>
        </w:rPr>
        <w:t xml:space="preserve">void </w:t>
      </w:r>
      <w:r w:rsidRPr="00674D9E">
        <w:rPr>
          <w:highlight w:val="yellow"/>
        </w:rPr>
        <w:t>steps (e.g.</w:t>
      </w:r>
      <w:r w:rsidR="00E71745">
        <w:rPr>
          <w:highlight w:val="yellow"/>
        </w:rPr>
        <w:t>,</w:t>
      </w:r>
      <w:r w:rsidRPr="00674D9E">
        <w:rPr>
          <w:highlight w:val="yellow"/>
        </w:rPr>
        <w:t xml:space="preserve"> stress relief cuts</w:t>
      </w:r>
      <w:r w:rsidR="000A7056" w:rsidRPr="00674D9E">
        <w:rPr>
          <w:highlight w:val="yellow"/>
        </w:rPr>
        <w:fldChar w:fldCharType="begin" w:fldLock="1"/>
      </w:r>
      <w:r w:rsidR="00BB2355">
        <w:rPr>
          <w:highlight w:val="yellow"/>
        </w:rPr>
        <w:instrText>ADDIN CSL_CITATION {"citationItems":[{"id":"ITEM-1","itemData":{"DOI":"10.1016/j.jsb.2019.09.006","ISSN":"10958657","PMID":"31536774","abstract":"Cryo-focused ion beam (FIB)-milling of biological samples can be used to generate thin electron-transparent slices from cells grown or deposited on EM grids. These so called cryo-lamellae allow high-resolution structural studies of the natural cellular environment by in situ cryo-electron tomography. However, the cryo-lamella workflow is a low-throughput technique and can easily be hindered by technical issues like the bending of the lamellae during the final cryo-FIB-milling steps. The severity of lamella bending seems to correlate with crinkling of the EM grid support film at cryogenic temperatures, which could generate tensions that may be transferred onto the thin lamella, leading to its bending and breakage. To protect the lamellae from such forces, we milled “micro-expansion joints” alongside the lamellae, creating gaps in the support that can act as physical buffers to safely absorb material motion. We demonstrate that the presence of micro-expansion joints drastically decreases bending of lamellae milled from eukaryotic cells grown and frozen on EM grids. Furthermore, we show that this adaptation does not create additional instabilities that could impede subsequent parts of the cryo-lamella workflow, as we obtained high-quality Volta phase plate tomograms revealing macromolecules in their natural structural context. The minimal additional effort required to implement micro-expansion joints in the cryo-FIB-milling workflow makes them a straightforward solution against cryo-lamella bending to increase the throughput of in situ structural biology studies.","author":[{"dropping-particle":"","family":"Wolff","given":"Georg","non-dropping-particle":"","parse-names":false,"suffix":""},{"dropping-particle":"","family":"Limpens","given":"Ronald W.A.L.","non-dropping-particle":"","parse-names":false,"suffix":""},{"dropping-particle":"","family":"Zheng","given":"Shawn","non-dropping-particle":"","parse-names":false,"suffix":""},{"dropping-particle":"","family":"Snijder","given":"Eric J.","non-dropping-particle":"","parse-names":false,"suffix":""},{"dropping-particle":"","family":"Agard","given":"David A.","non-dropping-particle":"","parse-names":false,"suffix":""},{"dropping-particle":"","family":"Koster","given":"Abraham J.","non-dropping-particle":"","parse-names":false,"suffix":""},{"dropping-particle":"","family":"Bárcena","given":"Montserrat","non-dropping-particle":"","parse-names":false,"suffix":""}],"container-title":"Journal of Structural Biology","id":"ITEM-1","issue":"3","issued":{"date-parts":[["2019"]]},"page":"0-3","title":"Mind the gap: Micro-expansion joints drastically decrease the bending of FIB-milled cryo-lamellae","type":"article-journal","volume":"208"},"uris":["http://www.mendeley.com/documents/?uuid=a4ef87ea-8837-4a85-b516-4ba73928cb29"]}],"mendeley":{"formattedCitation":"&lt;sup&gt;15&lt;/sup&gt;","plainTextFormattedCitation":"15","previouslyFormattedCitation":"&lt;sup&gt;15&lt;/sup&gt;"},"properties":{"noteIndex":0},"schema":"https://github.com/citation-style-language/schema/raw/master/csl-citation.json"}</w:instrText>
      </w:r>
      <w:r w:rsidR="000A7056" w:rsidRPr="00674D9E">
        <w:rPr>
          <w:highlight w:val="yellow"/>
        </w:rPr>
        <w:fldChar w:fldCharType="separate"/>
      </w:r>
      <w:r w:rsidR="00BB2355" w:rsidRPr="00BB2355">
        <w:rPr>
          <w:noProof/>
          <w:highlight w:val="yellow"/>
          <w:vertAlign w:val="superscript"/>
        </w:rPr>
        <w:t>15</w:t>
      </w:r>
      <w:r w:rsidR="000A7056" w:rsidRPr="00674D9E">
        <w:rPr>
          <w:highlight w:val="yellow"/>
        </w:rPr>
        <w:fldChar w:fldCharType="end"/>
      </w:r>
      <w:r w:rsidRPr="00674D9E">
        <w:rPr>
          <w:highlight w:val="yellow"/>
        </w:rPr>
        <w:t xml:space="preserve">) that cause sagging of the lamella and thus result in movement of the actual feature of interest with respect to the previously acquired FLM stacks. </w:t>
      </w:r>
      <w:r w:rsidR="00E71745">
        <w:rPr>
          <w:highlight w:val="yellow"/>
        </w:rPr>
        <w:t xml:space="preserve">Use either </w:t>
      </w:r>
      <w:r w:rsidRPr="00674D9E">
        <w:rPr>
          <w:highlight w:val="yellow"/>
        </w:rPr>
        <w:t>manual</w:t>
      </w:r>
      <w:r w:rsidR="000A7056" w:rsidRPr="00674D9E">
        <w:rPr>
          <w:highlight w:val="yellow"/>
        </w:rPr>
        <w:fldChar w:fldCharType="begin" w:fldLock="1"/>
      </w:r>
      <w:r w:rsidR="000A7056" w:rsidRPr="00674D9E">
        <w:rPr>
          <w:highlight w:val="yellow"/>
        </w:rPr>
        <w:instrText>ADDIN CSL_CITATION {"citationItems":[{"id":"ITEM-1","itemData":{"DOI":"10.1016/j.jsb.2016.07.010","ISSN":"10958657","abstract":"While cryo-electron tomography (cryo-ET) can reveal biological structures in their native state within the cellular environment, it requires the production of high-quality frozen-hydrated sections that are thinner than 300 nm. Sample requirements are even more stringent for the visualization of membrane-bound protein complexes within dense cellular regions. Focused ion beam (FIB) sample preparation for transmission electron microscopy (TEM) is a well-established technique in material science, but there are only few examples of biological samples exhibiting sufficient quality for high-resolution in situ investigation by cryo-ET. In this work, we present a comprehensive description of a cryo-sample preparation workflow incorporating additional conductive-coating procedures. These coating steps eliminate the adverse effects of sample charging on imaging with the Volta phase plate, allowing data acquisition with improved contrast. We discuss optimized FIB milling strategies adapted from material science and each critical step required to produce homogeneously thin, non-charging FIB lamellas that make large areas of unperturbed HeLa and Chlamydomonas cells accessible for cryo-ET at molecular resolution.","author":[{"dropping-particle":"","family":"Schaffer","given":"Miroslava","non-dropping-particle":"","parse-names":false,"suffix":""},{"dropping-particle":"","family":"Mahamid","given":"Julia","non-dropping-particle":"","parse-names":false,"suffix":""},{"dropping-particle":"","family":"Engel","given":"Benjamin D.","non-dropping-particle":"","parse-names":false,"suffix":""},{"dropping-particle":"","family":"Laugks","given":"Tim","non-dropping-particle":"","parse-names":false,"suffix":""},{"dropping-particle":"","family":"Baumeister","given":"Wolfgang","non-dropping-particle":"","parse-names":false,"suffix":""},{"dropping-particle":"","family":"Plitzko","given":"Jürgen M.","non-dropping-particle":"","parse-names":false,"suffix":""}],"container-title":"Journal of Structural Biology","id":"ITEM-1","issue":"2","issued":{"date-parts":[["2017"]]},"page":"73-82","publisher":"Elsevier Inc.","title":"Optimized cryo-focused ion beam sample preparation aimed at in situ structural studies of membrane proteins","type":"article-journal","volume":"197"},"uris":["http://www.mendeley.com/documents/?uuid=faa25390-e1c1-449e-9e1e-ebdd1c8576f7"]}],"mendeley":{"formattedCitation":"&lt;sup&gt;3&lt;/sup&gt;","plainTextFormattedCitation":"3","previouslyFormattedCitation":"&lt;sup&gt;3&lt;/sup&gt;"},"properties":{"noteIndex":0},"schema":"https://github.com/citation-style-language/schema/raw/master/csl-citation.json"}</w:instrText>
      </w:r>
      <w:r w:rsidR="000A7056" w:rsidRPr="00674D9E">
        <w:rPr>
          <w:highlight w:val="yellow"/>
        </w:rPr>
        <w:fldChar w:fldCharType="separate"/>
      </w:r>
      <w:r w:rsidR="000A7056" w:rsidRPr="00674D9E">
        <w:rPr>
          <w:noProof/>
          <w:highlight w:val="yellow"/>
          <w:vertAlign w:val="superscript"/>
        </w:rPr>
        <w:t>3</w:t>
      </w:r>
      <w:r w:rsidR="000A7056" w:rsidRPr="00674D9E">
        <w:rPr>
          <w:highlight w:val="yellow"/>
        </w:rPr>
        <w:fldChar w:fldCharType="end"/>
      </w:r>
      <w:r w:rsidRPr="00674D9E">
        <w:rPr>
          <w:highlight w:val="yellow"/>
        </w:rPr>
        <w:t xml:space="preserve"> </w:t>
      </w:r>
      <w:r w:rsidR="00E71745">
        <w:rPr>
          <w:highlight w:val="yellow"/>
        </w:rPr>
        <w:t xml:space="preserve">or </w:t>
      </w:r>
      <w:r w:rsidRPr="00674D9E">
        <w:rPr>
          <w:highlight w:val="yellow"/>
        </w:rPr>
        <w:t>automated</w:t>
      </w:r>
      <w:r w:rsidR="000A7056" w:rsidRPr="00674D9E">
        <w:rPr>
          <w:highlight w:val="yellow"/>
        </w:rPr>
        <w:fldChar w:fldCharType="begin" w:fldLock="1"/>
      </w:r>
      <w:r w:rsidR="00BB2355">
        <w:rPr>
          <w:highlight w:val="yellow"/>
        </w:rPr>
        <w:instrText>ADDIN CSL_CITATION {"citationItems":[{"id":"ITEM-1","itemData":{"DOI":"https://doi.org/10.1016/j.jsb.2020.107488","ISSN":"1047-8477","abstract":"Cryo-transmission electron tomography (cryo-ET) in association with cryo-focused ion beam (cryo-FIB) milling enables structural biology studies to be performed directly within the cellular environment. Cryo-preserved cells are milled and a lamella with a typical thickness of 200–300 nm provides an electron transparent window suitable for cryo-ET imaging. Cryo-FIB milling is an effective method, but it is a tedious and time-consuming process, which typically results in ~10 lamellae per day. Here, we introduce an automated method to reproducibly prepare cryo-lamellae on a grid and reduce the amount of human supervision. We tested the routine on cryo-preserved Saccharomyces cerevisiae, mammalian 293 T cells, and lysozyme protein crystals. Here we demonstrate that our method allows an increased throughput, achieving a rate of 5 lamellae/hour without the need to supervise the FIB milling. We demonstrate that the quality of the lamellae is consistent throughout the preparation and their compatibility with cryo-ET analyses.","author":[{"dropping-particle":"","family":"Buckley","given":"Genevieve","non-dropping-particle":"","parse-names":false,"suffix":""},{"dropping-particle":"","family":"Gervinskas","given":"Gediminas","non-dropping-particle":"","parse-names":false,"suffix":""},{"dropping-particle":"","family":"Taveneau","given":"Cyntia","non-dropping-particle":"","parse-names":false,"suffix":""},{"dropping-particle":"","family":"Venugopal","given":"Hariprasad","non-dropping-particle":"","parse-names":false,"suffix":""},{"dropping-particle":"","family":"Whisstock","given":"James C","non-dropping-particle":"","parse-names":false,"suffix":""},{"dropping-particle":"","family":"Marco","given":"Alex","non-dropping-particle":"de","parse-names":false,"suffix":""}],"container-title":"Journal of Structural Biology","id":"ITEM-1","issue":"2","issued":{"date-parts":[["2020"]]},"page":"107488","title":"Automated cryo-lamella preparation for high-throughput in-situ structural biology","type":"article-journal","volume":"210"},"uris":["http://www.mendeley.com/documents/?uuid=a9bc196b-e822-4243-b8a2-e4f77a7d5b10"]},{"id":"ITEM-2","itemData":{"DOI":"10.1101/2020.02.24.963033","abstract":"Cryo-electron tomography (cryo-ET) is an emerging technique to study the cellular architecture and the structure of proteins at high resolution in situ. Most biological specimens are too thick to be directly investigated and are therefore thinned by milling with a focused ion beam under cryogenic conditions (cryo-FIB). This procedure is unautomated and prone to contaminations, which makes it a tedious and time-consuming process, often leading to suboptimal results. Here, we present new hardware and software tools that overcome the current limitations. We developed a new glove box and a high vacuum cryo transfer system and installed a stage heater, a cryo-shield and a cryo-shutter in the FIB milling microscope. This reduces the ice contamination during the transfer and milling process and simplifies the handling of the sample. In addition, we introduce a new software application that automates the key milling steps. Together, these improvements allow for high-quality, high-throughput cryo-FIB milling. This paves the way for new types of experiments, which have been previously considered infeasible.","author":[{"dropping-particle":"","family":"Tacke","given":"Sebastian","non-dropping-particle":"","parse-names":false,"suffix":""},{"dropping-particle":"","family":"Erdmann","given":"Philipp","non-dropping-particle":"","parse-names":false,"suffix":""},{"dropping-particle":"","family":"Wang","given":"Zhexin","non-dropping-particle":"","parse-names":false,"suffix":""},{"dropping-particle":"","family":"Klumpe","given":"Sven","non-dropping-particle":"","parse-names":false,"suffix":""},{"dropping-particle":"","family":"Grange","given":"Michael","non-dropping-particle":"","parse-names":false,"suffix":""},{"dropping-particle":"","family":"Kriz","given":"Radim","non-dropping-particle":"","parse-names":false,"suffix":""},{"dropping-particle":"","family":"Dolnik","given":"Matej","non-dropping-particle":"","parse-names":false,"suffix":""},{"dropping-particle":"","family":"Mitchels","given":"John","non-dropping-particle":"","parse-names":false,"suffix":""},{"dropping-particle":"","family":"Plitzko","given":"Juergen","non-dropping-particle":"","parse-names":false,"suffix":""},{"dropping-particle":"","family":"Raunser","given":"Stefan","non-dropping-particle":"","parse-names":false,"suffix":""},{"dropping-particle":"","family":"Dolník","given":"Matej","non-dropping-particle":"","parse-names":false,"suffix":""},{"dropping-particle":"","family":"Mitchels","given":"John","non-dropping-particle":"","parse-names":false,"suffix":""},{"dropping-particle":"","family":"Plitzko","given":"Juergen","non-dropping-particle":"","parse-names":false,"suffix":""},{"dropping-particle":"","family":"Raunser","given":"Stefan","non-dropping-particle":"","parse-names":false,"suffix":""}],"container-title":"bioRxiv","id":"ITEM-2","issued":{"date-parts":[["2020"]]},"page":"2020.02.24.963033","publisher":"Cold Spring Harbor Laboratory","title":"A streamlined workflow for automated cryo focused ion beam milling","type":"article-journal"},"uris":["http://www.mendeley.com/documents/?uuid=a779c0d8-2bf5-48c3-b8be-248bd22da2f8"]},{"id":"ITEM-3","itemData":{"DOI":"10.1101/2021.05.19.444745","abstract":"Lamella micromachining by focused ion beam milling at cryogenic temperature (cryo-FIB) has matured into a preparation method widely used for cellular cryo-electron tomography. Due to the limited ablation rates of low Ga+ ion beam currents required to maintain the structural integrity of vitreous specimens, current preparation protocols are time-consuming and labor intensive. The improved stability of new generation cryo-FIB instruments now enables automated operations. Here, we present an open-source software tool, SerialFIB, for creating automated and customizable cryo-FIB preparation protocols. The software encompasses a graphical user interface for easy execution of routine lamellae preparations, a scripting module compatible with available python packages, and interfaces with 3-dimensional correlative light and electron microscopy (CLEM) tools. The software enables the streamlining of advanced cryo-FIB protocols such as multi-modal imaging, CLEM guided preparation and in situ lamella lift-out procedures. Our software therefore provides a foundation for further development of advanced cryogenic imaging and sample preparation protocols.Competing Interest StatementJMP holds a position on the advisory board of Thermo Fisher Scientific. All other authors declare no competing interests.","author":[{"dropping-particle":"","family":"Klumpe","given":"Sven","non-dropping-particle":"","parse-names":false,"suffix":""},{"dropping-particle":"","family":"Fung","given":"Herman K H","non-dropping-particle":"","parse-names":false,"suffix":""},{"dropping-particle":"","family":"Goetz","given":"Sara K","non-dropping-particle":"","parse-names":false,"suffix":""},{"dropping-particle":"","family":"Zagoriy","given":"Ievgeniia","non-dropping-particle":"","parse-names":false,"suffix":""},{"dropping-particle":"","family":"Hampoelz","given":"Bernhard","non-dropping-particle":"","parse-names":false,"suffix":""},{"dropping-particle":"","family":"Zhang","given":"Xiaojie","non-dropping-particle":"","parse-names":false,"suffix":""},{"dropping-particle":"","family":"Erdmann","given":"Philipp S","non-dropping-particle":"","parse-names":false,"suffix":""},{"dropping-particle":"","family":"Baumbach","given":"Janina","non-dropping-particle":"","parse-names":false,"suffix":""},{"dropping-particle":"","family":"Müller","given":"Christoph W","non-dropping-particle":"","parse-names":false,"suffix":""},{"dropping-particle":"","family":"Beck","given":"Martin","non-dropping-particle":"","parse-names":false,"suffix":""},{"dropping-particle":"","family":"Plitzko","given":"Jürgen M","non-dropping-particle":"","parse-names":false,"suffix":""},{"dropping-particle":"","family":"Mahamid","given":"Julia","non-dropping-particle":"","parse-names":false,"suffix":""}],"container-title":"bioRxiv","id":"ITEM-3","issued":{"date-parts":[["2021","1","1"]]},"page":"2021.05.19.444745","title":"A Modular Platform for Streamlining Automated Cryo-FIB Workflows","type":"article-journal"},"uris":["http://www.mendeley.com/documents/?uuid=057cff99-5f4f-4bed-ae3b-a0414af6658a"]},{"id":"ITEM-4","itemData":{"DOI":"10.7554/eLife.52286","ISSN":"2050-084X","abstract":"Cryo-electron tomography (cryoET) has become a powerful technique at the interface of structural biology and cell biology, due to its unique ability for imaging cells in their native state and determining structures of macromolecular complexes in their cellular context. A limitation of cryoET is its restriction to relatively thin samples. Sample thinning by cryo-focused ion beam (cryoFIB) milling has significantly expanded the range of samples that can be analyzed by cryoET. Unfortunately, cryoFIB milling is low-throughput, time-consuming and manual. Here, we report a method for fully automated sequential cryoFIB preparation of high-quality lamellae, including rough milling and polishing. We reproducibly applied this method to eukaryotic and bacterial model organisms, and show that the resulting lamellae are suitable for cryoET imaging and subtomogram averaging. Since our method reduces the time required for lamella preparation and minimizes the need for user input, we envision the technique will render previously inaccessible projects feasible.","author":[{"dropping-particle":"","family":"Zachs","given":"Tobias","non-dropping-particle":"","parse-names":false,"suffix":""},{"dropping-particle":"","family":"Schertel","given":"Andreas","non-dropping-particle":"","parse-names":false,"suffix":""},{"dropping-particle":"","family":"Medeiros","given":"João","non-dropping-particle":"","parse-names":false,"suffix":""},{"dropping-particle":"","family":"Weiss","given":"Gregor L","non-dropping-particle":"","parse-names":false,"suffix":""},{"dropping-particle":"","family":"Hugener","given":"Jannik","non-dropping-particle":"","parse-names":false,"suffix":""},{"dropping-particle":"","family":"Matos","given":"Joao","non-dropping-particle":"","parse-names":false,"suffix":""},{"dropping-particle":"","family":"Pilhofer","given":"Martin","non-dropping-particle":"","parse-names":false,"suffix":""}],"container-title":"eLife","editor":[{"dropping-particle":"","family":"Carter","given":"Andrew P","non-dropping-particle":"","parse-names":false,"suffix":""},{"dropping-particle":"","family":"Kuriyan","given":"John","non-dropping-particle":"","parse-names":false,"suffix":""}],"id":"ITEM-4","issued":{"date-parts":[["2020"]]},"page":"e52286","publisher":"eLife Sciences Publications, Ltd","title":"Fully automated, sequential focused ion beam milling for cryo-electron tomography","type":"article-journal","volume":"9"},"uris":["http://www.mendeley.com/documents/?uuid=5ca7e61b-f53a-41bb-9f82-49d47e5fb2e1"]}],"mendeley":{"formattedCitation":"&lt;sup&gt;14, 16–18&lt;/sup&gt;","plainTextFormattedCitation":"14, 16–18","previouslyFormattedCitation":"&lt;sup&gt;14, 16–18&lt;/sup&gt;"},"properties":{"noteIndex":0},"schema":"https://github.com/citation-style-language/schema/raw/master/csl-citation.json"}</w:instrText>
      </w:r>
      <w:r w:rsidR="000A7056" w:rsidRPr="00674D9E">
        <w:rPr>
          <w:highlight w:val="yellow"/>
        </w:rPr>
        <w:fldChar w:fldCharType="separate"/>
      </w:r>
      <w:r w:rsidR="00BB2355" w:rsidRPr="00BB2355">
        <w:rPr>
          <w:noProof/>
          <w:highlight w:val="yellow"/>
          <w:vertAlign w:val="superscript"/>
        </w:rPr>
        <w:t>14,16–18</w:t>
      </w:r>
      <w:r w:rsidR="000A7056" w:rsidRPr="00674D9E">
        <w:rPr>
          <w:highlight w:val="yellow"/>
        </w:rPr>
        <w:fldChar w:fldCharType="end"/>
      </w:r>
      <w:r w:rsidRPr="00674D9E">
        <w:rPr>
          <w:highlight w:val="yellow"/>
        </w:rPr>
        <w:t xml:space="preserve"> FIB milling procedures</w:t>
      </w:r>
      <w:r w:rsidR="00E71745">
        <w:rPr>
          <w:highlight w:val="yellow"/>
        </w:rPr>
        <w:t xml:space="preserve">. </w:t>
      </w:r>
      <w:r w:rsidRPr="00674D9E">
        <w:rPr>
          <w:highlight w:val="yellow"/>
        </w:rPr>
        <w:t xml:space="preserve">With either method, ensure that the feature of interest remains in the center of the lamella by symmetrically thinning it from </w:t>
      </w:r>
      <w:r w:rsidR="00B840C9">
        <w:rPr>
          <w:highlight w:val="yellow"/>
        </w:rPr>
        <w:t xml:space="preserve">the </w:t>
      </w:r>
      <w:r w:rsidRPr="00674D9E">
        <w:rPr>
          <w:highlight w:val="yellow"/>
        </w:rPr>
        <w:t>top and bottom.</w:t>
      </w:r>
    </w:p>
    <w:p w14:paraId="17B6522D" w14:textId="1A00158E" w:rsidR="00585978" w:rsidRPr="00674D9E" w:rsidRDefault="00585978" w:rsidP="00030A00">
      <w:pPr>
        <w:rPr>
          <w:highlight w:val="yellow"/>
        </w:rPr>
      </w:pPr>
    </w:p>
    <w:p w14:paraId="487B445D" w14:textId="45353C06" w:rsidR="00585978" w:rsidRPr="00AD0635" w:rsidRDefault="00585978" w:rsidP="00030A00">
      <w:pPr>
        <w:rPr>
          <w:highlight w:val="yellow"/>
        </w:rPr>
      </w:pPr>
      <w:r w:rsidRPr="00674D9E">
        <w:rPr>
          <w:highlight w:val="yellow"/>
        </w:rPr>
        <w:t>3.</w:t>
      </w:r>
      <w:r w:rsidR="00F15EA2">
        <w:rPr>
          <w:highlight w:val="yellow"/>
        </w:rPr>
        <w:t>9</w:t>
      </w:r>
      <w:r w:rsidR="00B840C9">
        <w:rPr>
          <w:highlight w:val="yellow"/>
        </w:rPr>
        <w:t>.</w:t>
      </w:r>
      <w:r w:rsidRPr="00674D9E">
        <w:rPr>
          <w:highlight w:val="yellow"/>
        </w:rPr>
        <w:t xml:space="preserve"> </w:t>
      </w:r>
      <w:r w:rsidR="00E71745">
        <w:rPr>
          <w:highlight w:val="yellow"/>
        </w:rPr>
        <w:t>To e</w:t>
      </w:r>
      <w:r w:rsidRPr="00674D9E">
        <w:rPr>
          <w:highlight w:val="yellow"/>
        </w:rPr>
        <w:t>valuate the accuracy of milling</w:t>
      </w:r>
      <w:r w:rsidR="000A7056" w:rsidRPr="00674D9E">
        <w:rPr>
          <w:highlight w:val="yellow"/>
        </w:rPr>
        <w:t xml:space="preserve"> for each lamella</w:t>
      </w:r>
      <w:r w:rsidR="00E71745">
        <w:rPr>
          <w:highlight w:val="yellow"/>
        </w:rPr>
        <w:t>,</w:t>
      </w:r>
      <w:r w:rsidRPr="00674D9E">
        <w:rPr>
          <w:highlight w:val="yellow"/>
        </w:rPr>
        <w:t xml:space="preserve"> perform</w:t>
      </w:r>
      <w:r w:rsidR="00E71745">
        <w:rPr>
          <w:highlight w:val="yellow"/>
        </w:rPr>
        <w:t xml:space="preserve"> </w:t>
      </w:r>
      <w:r w:rsidRPr="00674D9E">
        <w:rPr>
          <w:highlight w:val="yellow"/>
        </w:rPr>
        <w:t>the same registration as in</w:t>
      </w:r>
      <w:r w:rsidR="00E71745">
        <w:rPr>
          <w:highlight w:val="yellow"/>
        </w:rPr>
        <w:t xml:space="preserve"> step</w:t>
      </w:r>
      <w:r w:rsidRPr="00674D9E">
        <w:rPr>
          <w:highlight w:val="yellow"/>
        </w:rPr>
        <w:t xml:space="preserve"> 3.4. </w:t>
      </w:r>
      <w:r w:rsidR="00E71745">
        <w:rPr>
          <w:highlight w:val="yellow"/>
        </w:rPr>
        <w:t>However, this time</w:t>
      </w:r>
      <w:r w:rsidRPr="00674D9E">
        <w:rPr>
          <w:highlight w:val="yellow"/>
        </w:rPr>
        <w:t xml:space="preserve">, use the final IB image after FIB milling and check </w:t>
      </w:r>
      <w:r w:rsidR="00B840C9">
        <w:rPr>
          <w:highlight w:val="yellow"/>
        </w:rPr>
        <w:t>whether</w:t>
      </w:r>
      <w:r w:rsidR="00B840C9" w:rsidRPr="00674D9E">
        <w:rPr>
          <w:highlight w:val="yellow"/>
        </w:rPr>
        <w:t xml:space="preserve"> </w:t>
      </w:r>
      <w:r w:rsidRPr="00674D9E">
        <w:rPr>
          <w:highlight w:val="yellow"/>
        </w:rPr>
        <w:t xml:space="preserve">the predicted positions of the features of interest are contained within the final lamella. Alternatively, </w:t>
      </w:r>
      <w:r w:rsidR="00E71745">
        <w:rPr>
          <w:highlight w:val="yellow"/>
        </w:rPr>
        <w:t xml:space="preserve">overlay the </w:t>
      </w:r>
      <w:r w:rsidRPr="00674D9E">
        <w:rPr>
          <w:highlight w:val="yellow"/>
        </w:rPr>
        <w:t>rotated projections of the FLM stacks, obtained from 3DCT’s output and custom scripts</w:t>
      </w:r>
      <w:r w:rsidR="000A7056" w:rsidRPr="00674D9E">
        <w:rPr>
          <w:highlight w:val="yellow"/>
        </w:rPr>
        <w:fldChar w:fldCharType="begin" w:fldLock="1"/>
      </w:r>
      <w:r w:rsidR="00BB2355">
        <w:rPr>
          <w:highlight w:val="yellow"/>
        </w:rPr>
        <w:instrText>ADDIN CSL_CITATION {"citationItems":[{"id":"ITEM-1","itemData":{"URL":"https://github.com/hermankhfung/tools3dct","author":[{"dropping-particle":"","family":"Fung","given":"Herman K H","non-dropping-particle":"","parse-names":false,"suffix":""}],"id":"ITEM-1","issued":{"date-parts":[["0"]]},"title":"No Title","type":"webpage"},"uris":["http://www.mendeley.com/documents/?uuid=b2a6f96b-3755-4536-815d-993d27e4ce36"]}],"mendeley":{"formattedCitation":"&lt;sup&gt;19&lt;/sup&gt;","plainTextFormattedCitation":"19","previouslyFormattedCitation":"&lt;sup&gt;19&lt;/sup&gt;"},"properties":{"noteIndex":0},"schema":"https://github.com/citation-style-language/schema/raw/master/csl-citation.json"}</w:instrText>
      </w:r>
      <w:r w:rsidR="000A7056" w:rsidRPr="00674D9E">
        <w:rPr>
          <w:highlight w:val="yellow"/>
        </w:rPr>
        <w:fldChar w:fldCharType="separate"/>
      </w:r>
      <w:r w:rsidR="00BB2355" w:rsidRPr="00BB2355">
        <w:rPr>
          <w:noProof/>
          <w:highlight w:val="yellow"/>
          <w:vertAlign w:val="superscript"/>
        </w:rPr>
        <w:t>19</w:t>
      </w:r>
      <w:r w:rsidR="000A7056" w:rsidRPr="00674D9E">
        <w:rPr>
          <w:highlight w:val="yellow"/>
        </w:rPr>
        <w:fldChar w:fldCharType="end"/>
      </w:r>
      <w:r w:rsidR="00E71745">
        <w:rPr>
          <w:highlight w:val="yellow"/>
        </w:rPr>
        <w:t>,</w:t>
      </w:r>
      <w:r w:rsidRPr="00674D9E">
        <w:rPr>
          <w:highlight w:val="yellow"/>
        </w:rPr>
        <w:t xml:space="preserve"> with the final IB </w:t>
      </w:r>
      <w:r w:rsidRPr="00AD0635">
        <w:rPr>
          <w:highlight w:val="yellow"/>
        </w:rPr>
        <w:t>image (</w:t>
      </w:r>
      <w:r w:rsidRPr="002C1A3C">
        <w:rPr>
          <w:b/>
          <w:bCs/>
          <w:highlight w:val="yellow"/>
        </w:rPr>
        <w:t>Fig</w:t>
      </w:r>
      <w:r w:rsidR="00E71745" w:rsidRPr="002C1A3C">
        <w:rPr>
          <w:b/>
          <w:bCs/>
          <w:highlight w:val="yellow"/>
        </w:rPr>
        <w:t>ure</w:t>
      </w:r>
      <w:r w:rsidRPr="002C1A3C">
        <w:rPr>
          <w:b/>
          <w:bCs/>
          <w:highlight w:val="yellow"/>
        </w:rPr>
        <w:t xml:space="preserve"> 4C</w:t>
      </w:r>
      <w:r w:rsidRPr="00AD0635">
        <w:rPr>
          <w:highlight w:val="yellow"/>
        </w:rPr>
        <w:t>, small insert).</w:t>
      </w:r>
    </w:p>
    <w:p w14:paraId="16897415" w14:textId="0014E905" w:rsidR="00585978" w:rsidRPr="00674D9E" w:rsidRDefault="00585978" w:rsidP="00030A00"/>
    <w:p w14:paraId="0181F307" w14:textId="52F4A245" w:rsidR="00585978" w:rsidRPr="00826ADE" w:rsidRDefault="00585978" w:rsidP="00030A00">
      <w:r w:rsidRPr="00E42735">
        <w:t xml:space="preserve">[Place </w:t>
      </w:r>
      <w:r w:rsidRPr="00E42735">
        <w:rPr>
          <w:b/>
          <w:bCs/>
        </w:rPr>
        <w:t>Figure 4</w:t>
      </w:r>
      <w:r w:rsidRPr="00E42735">
        <w:t xml:space="preserve"> here]</w:t>
      </w:r>
    </w:p>
    <w:p w14:paraId="715516AD" w14:textId="77777777" w:rsidR="00585978" w:rsidRPr="00674D9E" w:rsidRDefault="00585978" w:rsidP="00030A00"/>
    <w:p w14:paraId="6853E175" w14:textId="77777777" w:rsidR="00585978" w:rsidRPr="00E42735" w:rsidRDefault="00585978" w:rsidP="00030A00">
      <w:pPr>
        <w:rPr>
          <w:b/>
          <w:bCs/>
          <w:highlight w:val="yellow"/>
        </w:rPr>
      </w:pPr>
      <w:r w:rsidRPr="00E42735">
        <w:rPr>
          <w:b/>
          <w:bCs/>
          <w:highlight w:val="yellow"/>
        </w:rPr>
        <w:t>4. Correlative TEM</w:t>
      </w:r>
    </w:p>
    <w:p w14:paraId="74FD3F8F" w14:textId="264C90E4" w:rsidR="00585978" w:rsidRPr="00674D9E" w:rsidRDefault="00585978" w:rsidP="00030A00">
      <w:pPr>
        <w:rPr>
          <w:highlight w:val="yellow"/>
        </w:rPr>
      </w:pPr>
    </w:p>
    <w:p w14:paraId="327C4D08" w14:textId="52B04502" w:rsidR="00585978" w:rsidRPr="00674D9E" w:rsidRDefault="00585978" w:rsidP="00030A00">
      <w:r w:rsidRPr="00674D9E">
        <w:rPr>
          <w:highlight w:val="yellow"/>
        </w:rPr>
        <w:t>4.1. Load the grids into the TEM</w:t>
      </w:r>
      <w:r w:rsidR="00E71745">
        <w:rPr>
          <w:highlight w:val="yellow"/>
        </w:rPr>
        <w:t>,</w:t>
      </w:r>
      <w:r w:rsidRPr="00674D9E">
        <w:rPr>
          <w:highlight w:val="yellow"/>
        </w:rPr>
        <w:t xml:space="preserve"> making sure that lamella orientation (as apparent from cutout or orientation marks) is perpendicular to the tilt axis.</w:t>
      </w:r>
    </w:p>
    <w:p w14:paraId="65A3FDF3" w14:textId="77777777" w:rsidR="00585978" w:rsidRPr="00674D9E" w:rsidRDefault="00585978" w:rsidP="00030A00">
      <w:pPr>
        <w:rPr>
          <w:highlight w:val="yellow"/>
        </w:rPr>
      </w:pPr>
    </w:p>
    <w:p w14:paraId="5F524F82" w14:textId="2CB897D7" w:rsidR="00585978" w:rsidRPr="00674D9E" w:rsidRDefault="00E42735" w:rsidP="00030A00">
      <w:pPr>
        <w:rPr>
          <w:highlight w:val="yellow"/>
        </w:rPr>
      </w:pPr>
      <w:r w:rsidRPr="00674D9E">
        <w:rPr>
          <w:highlight w:val="white"/>
        </w:rPr>
        <w:t>N</w:t>
      </w:r>
      <w:r>
        <w:rPr>
          <w:highlight w:val="white"/>
        </w:rPr>
        <w:t>OTE</w:t>
      </w:r>
      <w:r w:rsidR="00585978" w:rsidRPr="00674D9E">
        <w:t>: Microscopes of different manufacturers can be controlled using various software, e.g.</w:t>
      </w:r>
      <w:r w:rsidR="00B840C9">
        <w:t>,</w:t>
      </w:r>
      <w:r w:rsidR="00585978" w:rsidRPr="00674D9E">
        <w:t xml:space="preserve"> Tomo5, TOM, or SerialEM</w:t>
      </w:r>
      <w:r w:rsidR="00F15EA2" w:rsidRPr="00674D9E">
        <w:fldChar w:fldCharType="begin" w:fldLock="1"/>
      </w:r>
      <w:r w:rsidR="00F15EA2">
        <w:instrText>ADDIN CSL_CITATION {"citationItems":[{"id":"ITEM-1","itemData":{"DOI":"10.1016/j.jsb.2005.07.007","ISBN":"1047-8477 (Print)\\n1047-8477 (Linking)","ISSN":"10478477","PMID":"16182563","abstract":"A new method was developed to acquire images automatically at a series of specimen tilts, as required for tomographic reconstruction. The method uses changes in specimen position at previous tilt angles to predict the position at the current tilt angle. Actual measurement of the position or focus is skipped if the statistical error of the prediction is low enough. This method allows a tilt series to be acquired rapidly when conditions are good but falls back toward the traditional approach of taking focusing and tracking images when necessary. The method has been implemented in a program, SerialEM, that provides an efficient environment for data acquisition. This program includes control of an energy filter as well as a low-dose imaging mode, in which tracking and focusing occur away from the area of interest. The program can automatically acquire a montage of overlapping frames, allowing tomography of areas larger than the field of the CCD camera. It also includes tools for navigating between specimen positions and finding regions of interest. © 2005 Elsevier Inc. All rights reserved.","author":[{"dropping-particle":"","family":"Mastronarde","given":"David N.","non-dropping-particle":"","parse-names":false,"suffix":""}],"container-title":"Journal of Structural Biology","id":"ITEM-1","issue":"1","issued":{"date-parts":[["2005"]]},"page":"36-51","title":"Automated electron microscope tomography using robust prediction of specimen movements","type":"article-journal","volume":"152"},"uris":["http://www.mendeley.com/documents/?uuid=8055b5c9-2620-4e28-b384-d56350428c6c"]}],"mendeley":{"formattedCitation":"&lt;sup&gt;20&lt;/sup&gt;","plainTextFormattedCitation":"20","previouslyFormattedCitation":"&lt;sup&gt;20&lt;/sup&gt;"},"properties":{"noteIndex":0},"schema":"https://github.com/citation-style-language/schema/raw/master/csl-citation.json"}</w:instrText>
      </w:r>
      <w:r w:rsidR="00F15EA2" w:rsidRPr="00674D9E">
        <w:fldChar w:fldCharType="separate"/>
      </w:r>
      <w:r w:rsidR="00F15EA2" w:rsidRPr="00BB2355">
        <w:rPr>
          <w:noProof/>
          <w:vertAlign w:val="superscript"/>
        </w:rPr>
        <w:t>20</w:t>
      </w:r>
      <w:r w:rsidR="00F15EA2" w:rsidRPr="00674D9E">
        <w:fldChar w:fldCharType="end"/>
      </w:r>
      <w:r w:rsidR="00E71745">
        <w:t>.</w:t>
      </w:r>
      <w:r w:rsidR="00585978" w:rsidRPr="00674D9E">
        <w:t xml:space="preserve"> </w:t>
      </w:r>
      <w:r w:rsidR="00F15EA2">
        <w:t>Here</w:t>
      </w:r>
      <w:r w:rsidR="00B840C9">
        <w:t>,</w:t>
      </w:r>
      <w:r w:rsidR="000A7056" w:rsidRPr="00674D9E">
        <w:t xml:space="preserve"> </w:t>
      </w:r>
      <w:r w:rsidR="00E71745">
        <w:t>the</w:t>
      </w:r>
      <w:r w:rsidR="000A7056" w:rsidRPr="00674D9E">
        <w:t xml:space="preserve"> </w:t>
      </w:r>
      <w:r w:rsidR="00585978" w:rsidRPr="00674D9E">
        <w:t>focus</w:t>
      </w:r>
      <w:r w:rsidR="00E71745">
        <w:t xml:space="preserve"> is</w:t>
      </w:r>
      <w:r w:rsidR="00585978" w:rsidRPr="00674D9E">
        <w:t xml:space="preserve"> on</w:t>
      </w:r>
      <w:r w:rsidR="00674D9E">
        <w:t xml:space="preserve"> </w:t>
      </w:r>
      <w:r w:rsidR="00F15EA2">
        <w:t>the latter</w:t>
      </w:r>
      <w:r w:rsidR="00585978" w:rsidRPr="00674D9E">
        <w:t>.</w:t>
      </w:r>
    </w:p>
    <w:p w14:paraId="73C10E35" w14:textId="625F4515" w:rsidR="00585978" w:rsidRPr="00674D9E" w:rsidRDefault="00585978" w:rsidP="00030A00">
      <w:pPr>
        <w:rPr>
          <w:highlight w:val="yellow"/>
        </w:rPr>
      </w:pPr>
    </w:p>
    <w:p w14:paraId="504AFB3E" w14:textId="1089D115" w:rsidR="00585978" w:rsidRPr="00674D9E" w:rsidRDefault="00585978" w:rsidP="00030A00">
      <w:pPr>
        <w:rPr>
          <w:highlight w:val="yellow"/>
        </w:rPr>
      </w:pPr>
      <w:r w:rsidRPr="00674D9E">
        <w:rPr>
          <w:highlight w:val="yellow"/>
        </w:rPr>
        <w:t xml:space="preserve">4.2. Acquire </w:t>
      </w:r>
      <w:r w:rsidR="000A7056" w:rsidRPr="00674D9E">
        <w:rPr>
          <w:highlight w:val="yellow"/>
        </w:rPr>
        <w:t xml:space="preserve">grid montage and </w:t>
      </w:r>
      <w:r w:rsidRPr="00674D9E">
        <w:rPr>
          <w:highlight w:val="yellow"/>
        </w:rPr>
        <w:t xml:space="preserve">overviews for each </w:t>
      </w:r>
      <w:r w:rsidR="000A7056" w:rsidRPr="00674D9E">
        <w:rPr>
          <w:highlight w:val="yellow"/>
        </w:rPr>
        <w:t xml:space="preserve">grid </w:t>
      </w:r>
      <w:r w:rsidRPr="00674D9E">
        <w:rPr>
          <w:highlight w:val="yellow"/>
        </w:rPr>
        <w:t xml:space="preserve">square containing lamellas. </w:t>
      </w:r>
      <w:r w:rsidR="00E71745">
        <w:rPr>
          <w:highlight w:val="yellow"/>
        </w:rPr>
        <w:t>Ensure that t</w:t>
      </w:r>
      <w:r w:rsidRPr="00674D9E">
        <w:rPr>
          <w:highlight w:val="yellow"/>
        </w:rPr>
        <w:t xml:space="preserve">he magnification and exposure time </w:t>
      </w:r>
      <w:r w:rsidR="00E71745">
        <w:rPr>
          <w:highlight w:val="yellow"/>
        </w:rPr>
        <w:t>is</w:t>
      </w:r>
      <w:r w:rsidRPr="00674D9E">
        <w:rPr>
          <w:highlight w:val="yellow"/>
        </w:rPr>
        <w:t xml:space="preserve"> suitable to visualize the fiducial beads in the TEM images without significantly adding to the total electron dose. Acquire </w:t>
      </w:r>
      <w:r w:rsidR="00E71745" w:rsidRPr="00674D9E">
        <w:rPr>
          <w:highlight w:val="yellow"/>
        </w:rPr>
        <w:t>high</w:t>
      </w:r>
      <w:r w:rsidR="00E71745">
        <w:rPr>
          <w:highlight w:val="yellow"/>
        </w:rPr>
        <w:t>-</w:t>
      </w:r>
      <w:r w:rsidRPr="00674D9E">
        <w:rPr>
          <w:highlight w:val="yellow"/>
        </w:rPr>
        <w:t xml:space="preserve">resolution TEM maps (montages) of </w:t>
      </w:r>
      <w:r w:rsidR="000A7056" w:rsidRPr="00674D9E">
        <w:rPr>
          <w:highlight w:val="yellow"/>
        </w:rPr>
        <w:t>each</w:t>
      </w:r>
      <w:r w:rsidRPr="00674D9E">
        <w:rPr>
          <w:highlight w:val="yellow"/>
        </w:rPr>
        <w:t xml:space="preserve"> lamella.</w:t>
      </w:r>
    </w:p>
    <w:p w14:paraId="67955A41" w14:textId="7BEA10B0" w:rsidR="00585978" w:rsidRPr="00674D9E" w:rsidRDefault="00585978" w:rsidP="00030A00">
      <w:pPr>
        <w:rPr>
          <w:highlight w:val="yellow"/>
        </w:rPr>
      </w:pPr>
    </w:p>
    <w:p w14:paraId="67B45C8F" w14:textId="557D60B4" w:rsidR="00585978" w:rsidRPr="00674D9E" w:rsidRDefault="00585978" w:rsidP="00030A00">
      <w:pPr>
        <w:rPr>
          <w:highlight w:val="yellow"/>
        </w:rPr>
      </w:pPr>
      <w:r w:rsidRPr="00674D9E">
        <w:rPr>
          <w:highlight w:val="yellow"/>
        </w:rPr>
        <w:t>4.3</w:t>
      </w:r>
      <w:r w:rsidR="00B840C9">
        <w:rPr>
          <w:highlight w:val="yellow"/>
        </w:rPr>
        <w:t>.</w:t>
      </w:r>
      <w:r w:rsidRPr="00674D9E">
        <w:rPr>
          <w:highlight w:val="yellow"/>
        </w:rPr>
        <w:t xml:space="preserve"> Register and 3D-2D correlate the FLM stack with the TEM grid square and the lamella overviews in 3DCT. Use the same procedure as described in </w:t>
      </w:r>
      <w:r w:rsidR="00E71745">
        <w:rPr>
          <w:highlight w:val="yellow"/>
        </w:rPr>
        <w:t xml:space="preserve">step </w:t>
      </w:r>
      <w:r w:rsidRPr="00674D9E">
        <w:rPr>
          <w:highlight w:val="yellow"/>
        </w:rPr>
        <w:t>3.</w:t>
      </w:r>
      <w:r w:rsidR="00FD71AF">
        <w:rPr>
          <w:highlight w:val="yellow"/>
        </w:rPr>
        <w:t>6</w:t>
      </w:r>
      <w:r w:rsidRPr="00674D9E">
        <w:rPr>
          <w:highlight w:val="yellow"/>
        </w:rPr>
        <w:t xml:space="preserve"> by selecting corresponding bead positions in the fluorescence (x,</w:t>
      </w:r>
      <w:r w:rsidR="005B1058">
        <w:rPr>
          <w:highlight w:val="yellow"/>
        </w:rPr>
        <w:t xml:space="preserve"> </w:t>
      </w:r>
      <w:r w:rsidRPr="00674D9E">
        <w:rPr>
          <w:highlight w:val="yellow"/>
        </w:rPr>
        <w:t>y,</w:t>
      </w:r>
      <w:r w:rsidR="005B1058">
        <w:rPr>
          <w:highlight w:val="yellow"/>
        </w:rPr>
        <w:t xml:space="preserve"> </w:t>
      </w:r>
      <w:r w:rsidRPr="00674D9E">
        <w:rPr>
          <w:highlight w:val="yellow"/>
        </w:rPr>
        <w:t>z</w:t>
      </w:r>
      <w:r w:rsidR="005B1058">
        <w:rPr>
          <w:highlight w:val="yellow"/>
        </w:rPr>
        <w:t xml:space="preserve"> </w:t>
      </w:r>
      <w:r w:rsidRPr="00674D9E">
        <w:rPr>
          <w:highlight w:val="yellow"/>
        </w:rPr>
        <w:t>-</w:t>
      </w:r>
      <w:r w:rsidR="005B1058">
        <w:rPr>
          <w:highlight w:val="yellow"/>
        </w:rPr>
        <w:t xml:space="preserve"> </w:t>
      </w:r>
      <w:r w:rsidRPr="00674D9E">
        <w:rPr>
          <w:highlight w:val="yellow"/>
        </w:rPr>
        <w:t xml:space="preserve">gaussian fit) and </w:t>
      </w:r>
      <w:r w:rsidR="000A7056" w:rsidRPr="00674D9E">
        <w:rPr>
          <w:highlight w:val="yellow"/>
        </w:rPr>
        <w:t>transmission</w:t>
      </w:r>
      <w:r w:rsidRPr="00674D9E">
        <w:rPr>
          <w:highlight w:val="yellow"/>
        </w:rPr>
        <w:t xml:space="preserve"> electron microscope images. </w:t>
      </w:r>
      <w:r w:rsidR="00E71745">
        <w:rPr>
          <w:highlight w:val="yellow"/>
        </w:rPr>
        <w:t>Then, select the p</w:t>
      </w:r>
      <w:r w:rsidR="00E71745" w:rsidRPr="00674D9E">
        <w:rPr>
          <w:highlight w:val="yellow"/>
        </w:rPr>
        <w:t xml:space="preserve">ositions </w:t>
      </w:r>
      <w:r w:rsidRPr="00674D9E">
        <w:rPr>
          <w:highlight w:val="yellow"/>
        </w:rPr>
        <w:t xml:space="preserve">of interest in the FLM channels and transfer </w:t>
      </w:r>
      <w:r w:rsidR="00E71745">
        <w:rPr>
          <w:highlight w:val="yellow"/>
        </w:rPr>
        <w:t xml:space="preserve">them </w:t>
      </w:r>
      <w:r w:rsidRPr="00674D9E">
        <w:rPr>
          <w:highlight w:val="yellow"/>
        </w:rPr>
        <w:t xml:space="preserve">to the TEM overviews. </w:t>
      </w:r>
      <w:r w:rsidR="00A23B67" w:rsidRPr="00674D9E">
        <w:rPr>
          <w:highlight w:val="yellow"/>
        </w:rPr>
        <w:t xml:space="preserve">If necessary, </w:t>
      </w:r>
      <w:r w:rsidR="00E71745">
        <w:rPr>
          <w:highlight w:val="yellow"/>
        </w:rPr>
        <w:t xml:space="preserve">use </w:t>
      </w:r>
      <w:r w:rsidR="00A23B67" w:rsidRPr="00674D9E">
        <w:rPr>
          <w:highlight w:val="yellow"/>
        </w:rPr>
        <w:t xml:space="preserve">a two-step procedure comprising a </w:t>
      </w:r>
      <w:r w:rsidR="00A23B67">
        <w:rPr>
          <w:highlight w:val="yellow"/>
        </w:rPr>
        <w:t xml:space="preserve">first </w:t>
      </w:r>
      <w:r w:rsidR="00A23B67" w:rsidRPr="00674D9E">
        <w:rPr>
          <w:highlight w:val="yellow"/>
        </w:rPr>
        <w:t xml:space="preserve">correlation between FLM </w:t>
      </w:r>
      <w:r w:rsidR="00A23B67" w:rsidRPr="00674D9E">
        <w:rPr>
          <w:highlight w:val="yellow"/>
        </w:rPr>
        <w:lastRenderedPageBreak/>
        <w:t>and low magnification TEM</w:t>
      </w:r>
      <w:r w:rsidR="00A23B67">
        <w:rPr>
          <w:highlight w:val="yellow"/>
        </w:rPr>
        <w:t>, and second</w:t>
      </w:r>
      <w:r w:rsidR="00A23B67" w:rsidRPr="00674D9E">
        <w:rPr>
          <w:highlight w:val="yellow"/>
        </w:rPr>
        <w:t xml:space="preserve"> </w:t>
      </w:r>
      <w:r w:rsidR="00A23B67">
        <w:rPr>
          <w:highlight w:val="yellow"/>
        </w:rPr>
        <w:t xml:space="preserve">one from </w:t>
      </w:r>
      <w:r w:rsidR="00A23B67" w:rsidRPr="00674D9E">
        <w:rPr>
          <w:highlight w:val="yellow"/>
        </w:rPr>
        <w:t>low to high magnification TEM</w:t>
      </w:r>
      <w:r w:rsidR="005B1058">
        <w:rPr>
          <w:highlight w:val="yellow"/>
        </w:rPr>
        <w:t xml:space="preserve"> (</w:t>
      </w:r>
      <w:r w:rsidR="005B1058" w:rsidRPr="005B1058">
        <w:rPr>
          <w:b/>
          <w:bCs/>
          <w:highlight w:val="yellow"/>
        </w:rPr>
        <w:t>Figure 5</w:t>
      </w:r>
      <w:r w:rsidR="005B1058">
        <w:rPr>
          <w:highlight w:val="yellow"/>
        </w:rPr>
        <w:t>)</w:t>
      </w:r>
      <w:r w:rsidR="00A23B67" w:rsidRPr="00674D9E">
        <w:rPr>
          <w:highlight w:val="yellow"/>
        </w:rPr>
        <w:t>.</w:t>
      </w:r>
    </w:p>
    <w:p w14:paraId="0D4FB7D6" w14:textId="5B1F50D7" w:rsidR="00585978" w:rsidRPr="00674D9E" w:rsidRDefault="00585978" w:rsidP="00030A00">
      <w:pPr>
        <w:rPr>
          <w:highlight w:val="yellow"/>
        </w:rPr>
      </w:pPr>
    </w:p>
    <w:p w14:paraId="023D3D0A" w14:textId="77777777" w:rsidR="00030A00" w:rsidRDefault="00585978" w:rsidP="00030A00">
      <w:pPr>
        <w:rPr>
          <w:highlight w:val="yellow"/>
        </w:rPr>
      </w:pPr>
      <w:r w:rsidRPr="00674D9E">
        <w:rPr>
          <w:highlight w:val="yellow"/>
        </w:rPr>
        <w:t>4.4</w:t>
      </w:r>
      <w:r w:rsidR="00B840C9">
        <w:rPr>
          <w:highlight w:val="yellow"/>
        </w:rPr>
        <w:t>.</w:t>
      </w:r>
      <w:r w:rsidRPr="00674D9E">
        <w:rPr>
          <w:highlight w:val="yellow"/>
        </w:rPr>
        <w:t xml:space="preserve"> </w:t>
      </w:r>
      <w:r w:rsidR="00FD71AF" w:rsidRPr="002C1A3C">
        <w:rPr>
          <w:highlight w:val="yellow"/>
        </w:rPr>
        <w:t xml:space="preserve">Transfer positions </w:t>
      </w:r>
      <w:r w:rsidR="00E71745" w:rsidRPr="002C1A3C">
        <w:rPr>
          <w:highlight w:val="yellow"/>
        </w:rPr>
        <w:t>either manually (by measuring distances to landmarks, the registration and map tools available within SerialEM</w:t>
      </w:r>
      <w:r w:rsidR="00E71745" w:rsidRPr="002C1A3C">
        <w:rPr>
          <w:highlight w:val="yellow"/>
          <w:vertAlign w:val="superscript"/>
        </w:rPr>
        <w:t>20</w:t>
      </w:r>
      <w:r w:rsidR="008A5BF3">
        <w:rPr>
          <w:highlight w:val="yellow"/>
        </w:rPr>
        <w:t>)</w:t>
      </w:r>
      <w:r w:rsidR="00E71745" w:rsidRPr="002C1A3C">
        <w:rPr>
          <w:highlight w:val="yellow"/>
        </w:rPr>
        <w:t xml:space="preserve">, or </w:t>
      </w:r>
      <w:r w:rsidR="00AE4863" w:rsidRPr="002C1A3C">
        <w:rPr>
          <w:highlight w:val="yellow"/>
        </w:rPr>
        <w:t>external software such as CorRelator</w:t>
      </w:r>
      <w:r w:rsidR="00AE4863" w:rsidRPr="002C1A3C">
        <w:rPr>
          <w:highlight w:val="yellow"/>
        </w:rPr>
        <w:fldChar w:fldCharType="begin" w:fldLock="1"/>
      </w:r>
      <w:r w:rsidR="001554D2" w:rsidRPr="002C1A3C">
        <w:rPr>
          <w:highlight w:val="yellow"/>
        </w:rPr>
        <w:instrText>ADDIN CSL_CITATION {"citationItems":[{"id":"ITEM-1","itemData":{"DOI":"10.1016/j.jsb.2021.107709","ISSN":"10958657","PMID":"33610654","abstract":"Cryo-correlative light and electron microscopy (CLEM) is a technique that uses the spatiotemporal cues from fluorescence light microscopy (FLM) to investigate the high-resolution ultrastructure of biological samples by cryo-electron microscopy (cryo-EM). Cryo-CLEM provides advantages for identifying and distinguishing fluorescently labeled proteins, macromolecular complexes, and organelles from the cellular environment. Challenges remain on how correlation workflows and software tools are implemented on different microscope platforms to support automated cryo-EM data acquisition. Here, we present CorRelator: an open-source desktop application that bridges between cryo-FLM and real-time cryo-EM/ET automated data collection. CorRelator implements a pixel-coordinate-to-stage-position transformation for flexible, high accuracy on-the-fly and post-acquisition correlation. CorRelator can be integrated into cryo-CLEM workflows and easily adapted to standard fluorescence and transmission electron microscope (TEM) system configurations. CorRelator was benchmarked under live-cell and cryogenic conditions using several FLM and TEM instruments, demonstrating that CorRelator reliably supports real-time, automated correlative cryo-EM/ET acquisition, through a combination of software-aided and interactive alignment. CorRelator is a cross-platform software package featuring an intuitive Graphical User Interface (GUI) that guides the user through the correlation process. CorRelator source code is available at: https://github.com/wright-cemrc-projects/corr.","author":[{"dropping-particle":"","family":"Yang","given":"Jie E.","non-dropping-particle":"","parse-names":false,"suffix":""},{"dropping-particle":"","family":"Larson","given":"Matthew R.","non-dropping-particle":"","parse-names":false,"suffix":""},{"dropping-particle":"","family":"Sibert","given":"Bryan S.","non-dropping-particle":"","parse-names":false,"suffix":""},{"dropping-particle":"","family":"Shrum","given":"Samantha","non-dropping-particle":"","parse-names":false,"suffix":""},{"dropping-particle":"","family":"Wright","given":"Elizabeth R.","non-dropping-particle":"","parse-names":false,"suffix":""}],"container-title":"Journal of Structural Biology","id":"ITEM-1","issue":"2","issued":{"date-parts":[["2021"]]},"page":"107709","publisher":"Elsevier Inc.","title":"CorRelator: Interactive software for real-time high precision cryo-correlative light and electron microscopy","type":"article-journal","volume":"213"},"uris":["http://www.mendeley.com/documents/?uuid=f591028b-2cb8-472e-a682-67f1c4809fd3"]}],"mendeley":{"formattedCitation":"&lt;sup&gt;21&lt;/sup&gt;","plainTextFormattedCitation":"21","previouslyFormattedCitation":"&lt;sup&gt;21&lt;/sup&gt;"},"properties":{"noteIndex":0},"schema":"https://github.com/citation-style-language/schema/raw/master/csl-citation.json"}</w:instrText>
      </w:r>
      <w:r w:rsidR="00AE4863" w:rsidRPr="002C1A3C">
        <w:rPr>
          <w:highlight w:val="yellow"/>
        </w:rPr>
        <w:fldChar w:fldCharType="separate"/>
      </w:r>
      <w:r w:rsidR="00AE4863" w:rsidRPr="002C1A3C">
        <w:rPr>
          <w:noProof/>
          <w:highlight w:val="yellow"/>
          <w:vertAlign w:val="superscript"/>
        </w:rPr>
        <w:t>21</w:t>
      </w:r>
      <w:r w:rsidR="00AE4863" w:rsidRPr="002C1A3C">
        <w:rPr>
          <w:highlight w:val="yellow"/>
        </w:rPr>
        <w:fldChar w:fldCharType="end"/>
      </w:r>
      <w:r w:rsidR="00E71745" w:rsidRPr="002C1A3C">
        <w:rPr>
          <w:highlight w:val="yellow"/>
        </w:rPr>
        <w:t>.</w:t>
      </w:r>
      <w:r w:rsidR="00FD71AF" w:rsidRPr="002C1A3C">
        <w:rPr>
          <w:highlight w:val="yellow"/>
        </w:rPr>
        <w:t xml:space="preserve"> </w:t>
      </w:r>
    </w:p>
    <w:p w14:paraId="66E25894" w14:textId="77777777" w:rsidR="00030A00" w:rsidRDefault="00030A00" w:rsidP="00030A00">
      <w:pPr>
        <w:rPr>
          <w:highlight w:val="yellow"/>
        </w:rPr>
      </w:pPr>
    </w:p>
    <w:p w14:paraId="464C5712" w14:textId="260E077A" w:rsidR="00585978" w:rsidRPr="00674D9E" w:rsidRDefault="00030A00" w:rsidP="00030A00">
      <w:r>
        <w:rPr>
          <w:highlight w:val="yellow"/>
        </w:rPr>
        <w:t xml:space="preserve">4.5. </w:t>
      </w:r>
      <w:proofErr w:type="gramStart"/>
      <w:r w:rsidR="00FD71AF">
        <w:rPr>
          <w:highlight w:val="yellow"/>
        </w:rPr>
        <w:t>S</w:t>
      </w:r>
      <w:r w:rsidR="00585978" w:rsidRPr="00674D9E">
        <w:rPr>
          <w:highlight w:val="yellow"/>
        </w:rPr>
        <w:t>et</w:t>
      </w:r>
      <w:proofErr w:type="gramEnd"/>
      <w:r w:rsidR="00585978" w:rsidRPr="00674D9E">
        <w:rPr>
          <w:highlight w:val="yellow"/>
        </w:rPr>
        <w:t xml:space="preserve"> up and run tilt-series at correlated positions</w:t>
      </w:r>
      <w:r w:rsidR="00AE4863">
        <w:rPr>
          <w:highlight w:val="yellow"/>
        </w:rPr>
        <w:t>.</w:t>
      </w:r>
      <w:r w:rsidR="00585978" w:rsidRPr="00674D9E">
        <w:rPr>
          <w:highlight w:val="yellow"/>
        </w:rPr>
        <w:t xml:space="preserve"> </w:t>
      </w:r>
      <w:r w:rsidR="00AE4863">
        <w:rPr>
          <w:highlight w:val="yellow"/>
        </w:rPr>
        <w:t>Use</w:t>
      </w:r>
      <w:r w:rsidR="00585978" w:rsidRPr="00674D9E">
        <w:rPr>
          <w:highlight w:val="yellow"/>
        </w:rPr>
        <w:t xml:space="preserve"> an appropriate magnification, defocus</w:t>
      </w:r>
      <w:r w:rsidR="00E71745">
        <w:rPr>
          <w:highlight w:val="yellow"/>
        </w:rPr>
        <w:t>,</w:t>
      </w:r>
      <w:r w:rsidR="00585978" w:rsidRPr="00674D9E">
        <w:rPr>
          <w:highlight w:val="yellow"/>
        </w:rPr>
        <w:t xml:space="preserve"> and total dose</w:t>
      </w:r>
      <w:r w:rsidR="000A7056" w:rsidRPr="00674D9E">
        <w:rPr>
          <w:highlight w:val="yellow"/>
        </w:rPr>
        <w:t xml:space="preserve"> (see </w:t>
      </w:r>
      <w:r w:rsidR="00E71745" w:rsidRPr="002C1A3C">
        <w:rPr>
          <w:b/>
          <w:bCs/>
          <w:highlight w:val="yellow"/>
        </w:rPr>
        <w:t>Table of Materials</w:t>
      </w:r>
      <w:r w:rsidR="000A7056" w:rsidRPr="00674D9E">
        <w:rPr>
          <w:highlight w:val="yellow"/>
        </w:rPr>
        <w:t xml:space="preserve"> </w:t>
      </w:r>
      <w:r w:rsidR="006D5500">
        <w:rPr>
          <w:highlight w:val="yellow"/>
        </w:rPr>
        <w:t xml:space="preserve">and </w:t>
      </w:r>
      <w:r w:rsidR="006D5500" w:rsidRPr="00084674">
        <w:rPr>
          <w:b/>
          <w:bCs/>
          <w:highlight w:val="yellow"/>
        </w:rPr>
        <w:t>Table 1</w:t>
      </w:r>
      <w:r w:rsidR="006D5500">
        <w:rPr>
          <w:highlight w:val="yellow"/>
        </w:rPr>
        <w:t xml:space="preserve"> </w:t>
      </w:r>
      <w:r w:rsidR="000A7056" w:rsidRPr="00674D9E">
        <w:rPr>
          <w:highlight w:val="yellow"/>
        </w:rPr>
        <w:t>for details)</w:t>
      </w:r>
      <w:r w:rsidR="00585978" w:rsidRPr="00674D9E">
        <w:rPr>
          <w:highlight w:val="yellow"/>
        </w:rPr>
        <w:t xml:space="preserve">. Start </w:t>
      </w:r>
      <w:r>
        <w:rPr>
          <w:highlight w:val="yellow"/>
        </w:rPr>
        <w:t xml:space="preserve">the </w:t>
      </w:r>
      <w:r w:rsidR="00585978" w:rsidRPr="00674D9E">
        <w:rPr>
          <w:highlight w:val="yellow"/>
        </w:rPr>
        <w:t xml:space="preserve">acquisition at the pre-tilt </w:t>
      </w:r>
      <w:r w:rsidR="00674D9E">
        <w:rPr>
          <w:highlight w:val="yellow"/>
        </w:rPr>
        <w:t>determined by</w:t>
      </w:r>
      <w:r w:rsidR="00585978" w:rsidRPr="00674D9E">
        <w:rPr>
          <w:highlight w:val="yellow"/>
        </w:rPr>
        <w:t xml:space="preserve"> the lamella</w:t>
      </w:r>
      <w:r w:rsidR="000A7056" w:rsidRPr="00674D9E">
        <w:rPr>
          <w:highlight w:val="yellow"/>
        </w:rPr>
        <w:t xml:space="preserve"> (also see </w:t>
      </w:r>
      <w:r w:rsidR="00B840C9">
        <w:rPr>
          <w:highlight w:val="yellow"/>
        </w:rPr>
        <w:t xml:space="preserve">the </w:t>
      </w:r>
      <w:r w:rsidR="000A7056" w:rsidRPr="00674D9E">
        <w:rPr>
          <w:highlight w:val="yellow"/>
        </w:rPr>
        <w:t xml:space="preserve">note in </w:t>
      </w:r>
      <w:r w:rsidR="00B840C9">
        <w:rPr>
          <w:highlight w:val="yellow"/>
        </w:rPr>
        <w:t xml:space="preserve">step </w:t>
      </w:r>
      <w:r w:rsidR="000A7056" w:rsidRPr="00674D9E">
        <w:rPr>
          <w:highlight w:val="yellow"/>
        </w:rPr>
        <w:t>3.</w:t>
      </w:r>
      <w:r w:rsidR="00FD71AF">
        <w:rPr>
          <w:highlight w:val="yellow"/>
        </w:rPr>
        <w:t>4</w:t>
      </w:r>
      <w:r w:rsidR="000A7056" w:rsidRPr="00674D9E">
        <w:rPr>
          <w:highlight w:val="yellow"/>
        </w:rPr>
        <w:t xml:space="preserve">) and </w:t>
      </w:r>
      <w:r w:rsidR="00E71745" w:rsidRPr="00674D9E">
        <w:rPr>
          <w:highlight w:val="yellow"/>
        </w:rPr>
        <w:t>us</w:t>
      </w:r>
      <w:r w:rsidR="00E71745">
        <w:rPr>
          <w:highlight w:val="yellow"/>
        </w:rPr>
        <w:t xml:space="preserve">e </w:t>
      </w:r>
      <w:r w:rsidR="000A7056" w:rsidRPr="00674D9E">
        <w:rPr>
          <w:highlight w:val="yellow"/>
        </w:rPr>
        <w:t>a dose-symmetric tilt scheme</w:t>
      </w:r>
      <w:r w:rsidR="000A7056" w:rsidRPr="00674D9E">
        <w:rPr>
          <w:highlight w:val="yellow"/>
        </w:rPr>
        <w:fldChar w:fldCharType="begin" w:fldLock="1"/>
      </w:r>
      <w:r w:rsidR="00AE4863">
        <w:rPr>
          <w:highlight w:val="yellow"/>
        </w:rPr>
        <w:instrText>ADDIN CSL_CITATION {"citationItems":[{"id":"ITEM-1","itemData":{"DOI":"10.1016/j.jsb.2016.06.007","ISBN":"1047-8477","ISSN":"10958657","PMID":"27313000","abstract":"Cryo-electron tomography (cryoET) allows 3D structural information to be obtained from cells and other biological samples in their close-to-native state. In combination with subtomogram averaging, detailed structures of repeating features can be resolved. CryoET data is collected as a series of images of the sample from different tilt angles; this is performed by physically rotating the sample in the microscope between each image. The angles at which the images are collected, and the order in which they are collected, together are called the tilt-scheme. Here we describe a “dose-symmetric tilt-scheme” that begins at low tilt and then alternates between increasingly positive and negative tilts. This tilt-scheme maximizes the amount of high-resolution information maintained in the tomogram for subsequent subtomogram averaging, and may also be advantageous for other applications. We describe implementation of the tilt-scheme in combination with further data-collection refinements including setting thresholds on acceptable drift and improving focus accuracy. Requirements for microscope set-up are introduced, and a macro is provided which automates the application of the tilt-scheme within SerialEM.","author":[{"dropping-particle":"","family":"Hagen","given":"Wim J.H.","non-dropping-particle":"","parse-names":false,"suffix":""},{"dropping-particle":"","family":"Wan","given":"William","non-dropping-particle":"","parse-names":false,"suffix":""},{"dropping-particle":"","family":"Briggs","given":"John A.G.","non-dropping-particle":"","parse-names":false,"suffix":""}],"container-title":"Journal of Structural Biology","id":"ITEM-1","issue":"2","issued":{"date-parts":[["2017"]]},"page":"191-198","publisher":"The Authors","title":"Implementation of a cryo-electron tomography tilt-scheme optimized for high resolution subtomogram averaging","type":"article-journal","volume":"197"},"uris":["http://www.mendeley.com/documents/?uuid=47a7e4e0-4cb8-4621-a5f9-37cd2cc374ef"]}],"mendeley":{"formattedCitation":"&lt;sup&gt;22&lt;/sup&gt;","plainTextFormattedCitation":"22","previouslyFormattedCitation":"&lt;sup&gt;22&lt;/sup&gt;"},"properties":{"noteIndex":0},"schema":"https://github.com/citation-style-language/schema/raw/master/csl-citation.json"}</w:instrText>
      </w:r>
      <w:r w:rsidR="000A7056" w:rsidRPr="00674D9E">
        <w:rPr>
          <w:highlight w:val="yellow"/>
        </w:rPr>
        <w:fldChar w:fldCharType="separate"/>
      </w:r>
      <w:r w:rsidR="00AE4863" w:rsidRPr="00AE4863">
        <w:rPr>
          <w:noProof/>
          <w:highlight w:val="yellow"/>
          <w:vertAlign w:val="superscript"/>
        </w:rPr>
        <w:t>22</w:t>
      </w:r>
      <w:r w:rsidR="000A7056" w:rsidRPr="00674D9E">
        <w:rPr>
          <w:highlight w:val="yellow"/>
        </w:rPr>
        <w:fldChar w:fldCharType="end"/>
      </w:r>
      <w:r w:rsidR="00E71745">
        <w:rPr>
          <w:highlight w:val="yellow"/>
        </w:rPr>
        <w:t>.</w:t>
      </w:r>
      <w:r w:rsidR="00585978" w:rsidRPr="00674D9E">
        <w:rPr>
          <w:highlight w:val="yellow"/>
        </w:rPr>
        <w:t xml:space="preserve"> </w:t>
      </w:r>
      <w:r w:rsidR="00E71745">
        <w:rPr>
          <w:highlight w:val="yellow"/>
        </w:rPr>
        <w:t xml:space="preserve">Use either </w:t>
      </w:r>
      <w:r w:rsidR="00585978" w:rsidRPr="00674D9E">
        <w:rPr>
          <w:highlight w:val="yellow"/>
        </w:rPr>
        <w:t xml:space="preserve">manual </w:t>
      </w:r>
      <w:r w:rsidR="00E71745">
        <w:rPr>
          <w:highlight w:val="yellow"/>
        </w:rPr>
        <w:t>or</w:t>
      </w:r>
      <w:r w:rsidR="00E71745" w:rsidRPr="00674D9E">
        <w:rPr>
          <w:highlight w:val="yellow"/>
        </w:rPr>
        <w:t xml:space="preserve"> </w:t>
      </w:r>
      <w:r w:rsidR="00585978" w:rsidRPr="00674D9E">
        <w:rPr>
          <w:highlight w:val="yellow"/>
        </w:rPr>
        <w:t>batch acquisition.</w:t>
      </w:r>
    </w:p>
    <w:p w14:paraId="36C8797F" w14:textId="77777777" w:rsidR="00585978" w:rsidRPr="00674D9E" w:rsidRDefault="00585978" w:rsidP="00030A00">
      <w:pPr>
        <w:rPr>
          <w:highlight w:val="yellow"/>
        </w:rPr>
      </w:pPr>
    </w:p>
    <w:bookmarkEnd w:id="1"/>
    <w:p w14:paraId="43E9CAB0" w14:textId="77777777" w:rsidR="00585978" w:rsidRPr="00674D9E" w:rsidRDefault="00585978" w:rsidP="00030A00">
      <w:r w:rsidRPr="00E42735">
        <w:t xml:space="preserve">[Place </w:t>
      </w:r>
      <w:r w:rsidRPr="00E42735">
        <w:rPr>
          <w:b/>
          <w:bCs/>
        </w:rPr>
        <w:t>Figure 5</w:t>
      </w:r>
      <w:r w:rsidRPr="00E42735">
        <w:t xml:space="preserve"> here]</w:t>
      </w:r>
    </w:p>
    <w:bookmarkEnd w:id="2"/>
    <w:p w14:paraId="4015356B" w14:textId="5CCAB605" w:rsidR="006E4797" w:rsidRPr="00826ADE" w:rsidRDefault="006E4797" w:rsidP="00030A00">
      <w:pPr>
        <w:rPr>
          <w:b/>
        </w:rPr>
      </w:pPr>
    </w:p>
    <w:p w14:paraId="08AF3300" w14:textId="5B6D1E6C" w:rsidR="006E4797" w:rsidRDefault="00551D82" w:rsidP="00030A00">
      <w:pPr>
        <w:pBdr>
          <w:top w:val="nil"/>
          <w:left w:val="nil"/>
          <w:bottom w:val="nil"/>
          <w:right w:val="nil"/>
          <w:between w:val="nil"/>
        </w:pBdr>
        <w:rPr>
          <w:color w:val="808080"/>
        </w:rPr>
      </w:pPr>
      <w:r>
        <w:rPr>
          <w:b/>
          <w:color w:val="000000"/>
        </w:rPr>
        <w:t>REPRESENTATIVE RESULTS:</w:t>
      </w:r>
    </w:p>
    <w:p w14:paraId="418518FF" w14:textId="0FB723EE" w:rsidR="00585978" w:rsidRDefault="00E71745" w:rsidP="00030A00">
      <w:r>
        <w:t>The protocol</w:t>
      </w:r>
      <w:r w:rsidR="00585978">
        <w:t xml:space="preserve"> provide</w:t>
      </w:r>
      <w:r>
        <w:t>s</w:t>
      </w:r>
      <w:r w:rsidR="00585978">
        <w:t xml:space="preserve"> a walk</w:t>
      </w:r>
      <w:r>
        <w:t>-</w:t>
      </w:r>
      <w:r w:rsidR="00585978">
        <w:t xml:space="preserve">through of the pipeline </w:t>
      </w:r>
      <w:r>
        <w:t>used to discover</w:t>
      </w:r>
      <w:r w:rsidR="00585978">
        <w:t xml:space="preserve"> the </w:t>
      </w:r>
      <w:r w:rsidR="000A7056" w:rsidRPr="000A7056">
        <w:t>EH domain-containing and endocytosis protein 1</w:t>
      </w:r>
      <w:r w:rsidR="000A7056">
        <w:t xml:space="preserve"> (</w:t>
      </w:r>
      <w:r w:rsidR="00585978">
        <w:t>Ede1</w:t>
      </w:r>
      <w:r w:rsidR="000A7056">
        <w:t>)</w:t>
      </w:r>
      <w:r w:rsidR="00585978">
        <w:t xml:space="preserve">-dependent endocytic protein deposit (END) </w:t>
      </w:r>
      <w:r w:rsidR="000A7056">
        <w:t>and its degradation and trapping in autophagic bodies</w:t>
      </w:r>
      <w:r w:rsidR="000A7056">
        <w:fldChar w:fldCharType="begin" w:fldLock="1"/>
      </w:r>
      <w:r w:rsidR="00561BD9">
        <w:instrText>ADDIN CSL_CITATION {"citationItems":[{"id":"ITEM-1","itemData":{"DOI":"10.1016/j.molcel.2020.10.030","ISSN":"10974164","PMID":"33207182","abstract":"Removal of nonfunctional macromolecular complexes is important for cellular homeostasis. Wilfling et al. report a selective autophagy pathway for degradation of unproductive protein assemblies within the clathrin-mediated endocytosis machinery. The scaffold protein Ede1 hereby acts as a built-in quality control monitoring the assembly state of the clathrin-mediated endocytosis machinery.","author":[{"dropping-particle":"","family":"Wilfling","given":"Florian","non-dropping-particle":"","parse-names":false,"suffix":""},{"dropping-particle":"","family":"Lee","given":"Chia Wei","non-dropping-particle":"","parse-names":false,"suffix":""},{"dropping-particle":"","family":"Erdmann","given":"Philipp S.","non-dropping-particle":"","parse-names":false,"suffix":""},{"dropping-particle":"","family":"Zheng","given":"Yumei","non-dropping-particle":"","parse-names":false,"suffix":""},{"dropping-particle":"","family":"Sherpa","given":"Dawafuti","non-dropping-particle":"","parse-names":false,"suffix":""},{"dropping-particle":"","family":"Jentsch","given":"Stefan","non-dropping-particle":"","parse-names":false,"suffix":""},{"dropping-particle":"","family":"Pfander","given":"Boris","non-dropping-particle":"","parse-names":false,"suffix":""},{"dropping-particle":"","family":"Schulman","given":"Brenda A.","non-dropping-particle":"","parse-names":false,"suffix":""},{"dropping-particle":"","family":"Baumeister","given":"Wolfgang","non-dropping-particle":"","parse-names":false,"suffix":""}],"container-title":"Molecular Cell","id":"ITEM-1","issue":"5","issued":{"date-parts":[["2020"]]},"page":"764-778.e7","publisher":"Elsevier Inc.","title":"A Selective Autophagy Pathway for Phase-Separated Endocytic Protein Deposits","type":"article-journal","volume":"80"},"uris":["http://www.mendeley.com/documents/?uuid=a230b86c-5277-476c-a31f-1836d9237cd4"]}],"mendeley":{"formattedCitation":"&lt;sup&gt;8&lt;/sup&gt;","plainTextFormattedCitation":"8","previouslyFormattedCitation":"&lt;sup&gt;8&lt;/sup&gt;"},"properties":{"noteIndex":0},"schema":"https://github.com/citation-style-language/schema/raw/master/csl-citation.json"}</w:instrText>
      </w:r>
      <w:r w:rsidR="000A7056">
        <w:fldChar w:fldCharType="separate"/>
      </w:r>
      <w:r w:rsidR="000A7056" w:rsidRPr="000A7056">
        <w:rPr>
          <w:noProof/>
          <w:vertAlign w:val="superscript"/>
        </w:rPr>
        <w:t>8</w:t>
      </w:r>
      <w:r w:rsidR="000A7056">
        <w:fldChar w:fldCharType="end"/>
      </w:r>
      <w:r>
        <w:t>.</w:t>
      </w:r>
      <w:r w:rsidR="00585978">
        <w:t xml:space="preserve"> The END is a liquid-liquid </w:t>
      </w:r>
      <w:r>
        <w:t>phase-</w:t>
      </w:r>
      <w:r w:rsidR="00585978">
        <w:t>separated compartment</w:t>
      </w:r>
      <w:r w:rsidR="00FD71AF">
        <w:t xml:space="preserve"> in </w:t>
      </w:r>
      <w:r w:rsidR="00FD71AF">
        <w:rPr>
          <w:i/>
        </w:rPr>
        <w:t>S. cerevisiae</w:t>
      </w:r>
      <w:r w:rsidR="00585978">
        <w:t xml:space="preserve">, which buffers a variety of proteins involved in </w:t>
      </w:r>
      <w:proofErr w:type="spellStart"/>
      <w:r w:rsidR="00585978">
        <w:t>clathrin</w:t>
      </w:r>
      <w:proofErr w:type="spellEnd"/>
      <w:r w:rsidR="00585978">
        <w:t xml:space="preserve">-mediated endocytosis (CME) after failed endocytic events. One of its main components is Ede1, which doubles as a CME component and as a selective autophagy receptor for the degradation of this new LLPS compartment. Accordingly, an EGFP fusion of Ede1 (EGFP-Ede1) under the control of the </w:t>
      </w:r>
      <w:r w:rsidR="00FD71AF" w:rsidRPr="00FD71AF">
        <w:t xml:space="preserve">alcohol dehydrogenase </w:t>
      </w:r>
      <w:r w:rsidR="00FD71AF">
        <w:t>(</w:t>
      </w:r>
      <w:r w:rsidR="00585978">
        <w:t>ADH</w:t>
      </w:r>
      <w:r w:rsidR="00FD71AF">
        <w:t>)</w:t>
      </w:r>
      <w:r w:rsidR="00585978">
        <w:t xml:space="preserve"> promoter</w:t>
      </w:r>
      <w:r>
        <w:t xml:space="preserve"> was used</w:t>
      </w:r>
      <w:r w:rsidR="00585978">
        <w:t xml:space="preserve"> to visualize ENDs since Ede1 overexpression interferes with the early stages of endocytosis and therefore constitutively induces LLPS.</w:t>
      </w:r>
    </w:p>
    <w:p w14:paraId="2A1CD6F0" w14:textId="326EB233" w:rsidR="00585978" w:rsidRDefault="00585978" w:rsidP="00030A00"/>
    <w:p w14:paraId="2F6E8909" w14:textId="7FEA0A38" w:rsidR="00585978" w:rsidRDefault="00585978" w:rsidP="00030A00">
      <w:r>
        <w:t>On a plunge-frozen grid with EGFP-Ede1 overexpressing yeast cells</w:t>
      </w:r>
      <w:r w:rsidR="00FD71AF">
        <w:t xml:space="preserve"> and 1 µm fiducial markers</w:t>
      </w:r>
      <w:r>
        <w:t>, five positions were selected for FLM stack acquisition in the GFP channel (</w:t>
      </w:r>
      <w:r w:rsidR="000A7056" w:rsidRPr="002C1A3C">
        <w:rPr>
          <w:b/>
          <w:bCs/>
        </w:rPr>
        <w:t>Fig</w:t>
      </w:r>
      <w:r w:rsidR="00E71745" w:rsidRPr="002C1A3C">
        <w:rPr>
          <w:b/>
          <w:bCs/>
        </w:rPr>
        <w:t xml:space="preserve">ure </w:t>
      </w:r>
      <w:r w:rsidR="000A7056" w:rsidRPr="002C1A3C">
        <w:rPr>
          <w:b/>
          <w:bCs/>
        </w:rPr>
        <w:t>6A</w:t>
      </w:r>
      <w:r w:rsidR="000A7056">
        <w:t xml:space="preserve">; </w:t>
      </w:r>
      <w:r>
        <w:t xml:space="preserve">TFS </w:t>
      </w:r>
      <w:proofErr w:type="spellStart"/>
      <w:r>
        <w:t>Corrsight</w:t>
      </w:r>
      <w:proofErr w:type="spellEnd"/>
      <w:r>
        <w:t>; confocal mode</w:t>
      </w:r>
      <w:r w:rsidR="000A7056">
        <w:t>,</w:t>
      </w:r>
      <w:r>
        <w:t xml:space="preserve"> 300 nm focus step size</w:t>
      </w:r>
      <w:r w:rsidR="000A7056">
        <w:t>,</w:t>
      </w:r>
      <w:r>
        <w:t xml:space="preserve"> 10 µm range). The grid was transferred to the FIB instrument (Quanta 3D FEG)</w:t>
      </w:r>
      <w:r w:rsidR="00E71745">
        <w:t>,</w:t>
      </w:r>
      <w:r>
        <w:t xml:space="preserve"> and the grid squares for which FLM stacks had been acquired were identified by performing a 2D-2D correlation of the fluorescen</w:t>
      </w:r>
      <w:r w:rsidR="000A7056">
        <w:t>ce</w:t>
      </w:r>
      <w:r>
        <w:t xml:space="preserve"> and SEM grid overviews</w:t>
      </w:r>
      <w:r w:rsidR="000A7056">
        <w:t xml:space="preserve"> (compare step 3.2)</w:t>
      </w:r>
      <w:r>
        <w:t>.</w:t>
      </w:r>
    </w:p>
    <w:p w14:paraId="1672ED1F" w14:textId="5084FF75" w:rsidR="00585978" w:rsidRPr="000A7056" w:rsidRDefault="00585978" w:rsidP="00030A00"/>
    <w:p w14:paraId="3A47268D" w14:textId="0434F8AB" w:rsidR="000A7056" w:rsidRPr="000A7056" w:rsidRDefault="00585978" w:rsidP="00030A00">
      <w:r>
        <w:t xml:space="preserve">For each of the chosen squares, ion beam images were taken at a low current (10 </w:t>
      </w:r>
      <w:proofErr w:type="spellStart"/>
      <w:r>
        <w:t>pA</w:t>
      </w:r>
      <w:proofErr w:type="spellEnd"/>
      <w:r>
        <w:t>, 1200x magnification)</w:t>
      </w:r>
      <w:r w:rsidR="00E71745">
        <w:t>,</w:t>
      </w:r>
      <w:r>
        <w:t xml:space="preserve"> and corresponding fiducial positions were registered in 3DCT. After selection of positions with the biological feature of interest and fitting their 3D position within the FLM stack, the </w:t>
      </w:r>
      <w:r w:rsidR="000A7056">
        <w:t xml:space="preserve">found </w:t>
      </w:r>
      <w:r>
        <w:t xml:space="preserve">transformation was applied to </w:t>
      </w:r>
      <w:r w:rsidR="000A7056">
        <w:t xml:space="preserve">putative END </w:t>
      </w:r>
      <w:r>
        <w:t>positions</w:t>
      </w:r>
      <w:r w:rsidR="00E71745">
        <w:t>,</w:t>
      </w:r>
      <w:r>
        <w:t xml:space="preserve"> and</w:t>
      </w:r>
      <w:r w:rsidR="00674D9E">
        <w:t xml:space="preserve"> the</w:t>
      </w:r>
      <w:r>
        <w:t xml:space="preserve"> sites for lamella preparation were selected</w:t>
      </w:r>
      <w:r w:rsidR="000A7056">
        <w:t xml:space="preserve"> (</w:t>
      </w:r>
      <w:r w:rsidR="000A7056" w:rsidRPr="002C1A3C">
        <w:rPr>
          <w:b/>
          <w:bCs/>
        </w:rPr>
        <w:t>Fig</w:t>
      </w:r>
      <w:r w:rsidR="00E71745" w:rsidRPr="002C1A3C">
        <w:rPr>
          <w:b/>
          <w:bCs/>
        </w:rPr>
        <w:t>ure</w:t>
      </w:r>
      <w:r w:rsidR="000A7056" w:rsidRPr="002C1A3C">
        <w:rPr>
          <w:b/>
          <w:bCs/>
        </w:rPr>
        <w:t xml:space="preserve"> 6B</w:t>
      </w:r>
      <w:r w:rsidR="000A7056">
        <w:t>)</w:t>
      </w:r>
      <w:r>
        <w:t>. A FIB beam inclined 11</w:t>
      </w:r>
      <w:r w:rsidR="00A23B67">
        <w:t>°</w:t>
      </w:r>
      <w:r>
        <w:t xml:space="preserve"> relative to the grid surface was used in the examples shown here (45</w:t>
      </w:r>
      <w:r w:rsidR="00A23B67">
        <w:t>°</w:t>
      </w:r>
      <w:r>
        <w:t xml:space="preserve"> FIB shuttle pre-tilt; 18</w:t>
      </w:r>
      <w:r w:rsidR="00A23B67">
        <w:t>°</w:t>
      </w:r>
      <w:r>
        <w:t xml:space="preserve"> stage tilt). Positions of interest were transferred</w:t>
      </w:r>
      <w:r w:rsidR="00E71745">
        <w:t>,</w:t>
      </w:r>
      <w:r>
        <w:t xml:space="preserve"> and FIB patterns </w:t>
      </w:r>
      <w:r w:rsidR="00E71745">
        <w:t xml:space="preserve">were </w:t>
      </w:r>
      <w:r>
        <w:t>drawn manually</w:t>
      </w:r>
      <w:r w:rsidR="000A7056">
        <w:t xml:space="preserve"> (</w:t>
      </w:r>
      <w:r w:rsidR="000A7056" w:rsidRPr="002C1A3C">
        <w:rPr>
          <w:b/>
          <w:bCs/>
        </w:rPr>
        <w:t>Fig</w:t>
      </w:r>
      <w:r w:rsidR="00E71745" w:rsidRPr="002C1A3C">
        <w:rPr>
          <w:b/>
          <w:bCs/>
        </w:rPr>
        <w:t>ure</w:t>
      </w:r>
      <w:r w:rsidR="000A7056" w:rsidRPr="002C1A3C">
        <w:rPr>
          <w:b/>
          <w:bCs/>
        </w:rPr>
        <w:t xml:space="preserve"> 6</w:t>
      </w:r>
      <w:r w:rsidR="00866CC1" w:rsidRPr="002C1A3C">
        <w:rPr>
          <w:b/>
          <w:bCs/>
        </w:rPr>
        <w:t>D</w:t>
      </w:r>
      <w:r w:rsidR="000A7056">
        <w:t>)</w:t>
      </w:r>
      <w:r>
        <w:t xml:space="preserve"> by measuring the distance of the predicted positions relative to prominent landmarks in the FIB image (e.g.</w:t>
      </w:r>
      <w:r w:rsidR="00E71745">
        <w:t>,</w:t>
      </w:r>
      <w:r>
        <w:t xml:space="preserve"> holes, ice contaminations, fiducial beads). The accuracy of the registration was evaluated by deliberately leaving out beads that could clearly be identified in the FLM and IB image</w:t>
      </w:r>
      <w:r w:rsidR="00B840C9">
        <w:t>,</w:t>
      </w:r>
      <w:r>
        <w:t xml:space="preserve"> and then comparing their actual and predicted positions in the ion beam view</w:t>
      </w:r>
      <w:r w:rsidR="000A7056">
        <w:t xml:space="preserve"> (</w:t>
      </w:r>
      <w:r w:rsidR="00561BD9">
        <w:t>e.g.</w:t>
      </w:r>
      <w:r w:rsidR="00E71745">
        <w:t>,</w:t>
      </w:r>
      <w:r w:rsidR="00561BD9">
        <w:t xml:space="preserve"> diamond in </w:t>
      </w:r>
      <w:r w:rsidR="00561BD9" w:rsidRPr="002C1A3C">
        <w:rPr>
          <w:b/>
          <w:bCs/>
        </w:rPr>
        <w:t>Fig</w:t>
      </w:r>
      <w:r w:rsidR="00E71745" w:rsidRPr="002C1A3C">
        <w:rPr>
          <w:b/>
          <w:bCs/>
        </w:rPr>
        <w:t>ure</w:t>
      </w:r>
      <w:r w:rsidR="00561BD9" w:rsidRPr="002C1A3C">
        <w:rPr>
          <w:b/>
          <w:bCs/>
        </w:rPr>
        <w:t xml:space="preserve"> 6</w:t>
      </w:r>
      <w:proofErr w:type="gramStart"/>
      <w:r w:rsidR="00866CC1" w:rsidRPr="002C1A3C">
        <w:rPr>
          <w:b/>
          <w:bCs/>
        </w:rPr>
        <w:t>B</w:t>
      </w:r>
      <w:r w:rsidR="00E71745">
        <w:t>,</w:t>
      </w:r>
      <w:r w:rsidR="00866CC1" w:rsidRPr="002C1A3C">
        <w:rPr>
          <w:b/>
          <w:bCs/>
        </w:rPr>
        <w:t>C</w:t>
      </w:r>
      <w:proofErr w:type="gramEnd"/>
      <w:r w:rsidR="000A7056">
        <w:t>)</w:t>
      </w:r>
      <w:r>
        <w:t xml:space="preserve">. </w:t>
      </w:r>
      <w:r w:rsidR="00674D9E">
        <w:t xml:space="preserve">The correlation for the square shown in </w:t>
      </w:r>
      <w:r w:rsidR="00674D9E" w:rsidRPr="002C1A3C">
        <w:rPr>
          <w:b/>
          <w:bCs/>
        </w:rPr>
        <w:t>Figure 6C</w:t>
      </w:r>
      <w:r w:rsidR="00674D9E">
        <w:t xml:space="preserve"> was found to be accurate</w:t>
      </w:r>
      <w:r>
        <w:t xml:space="preserve"> (i.e.</w:t>
      </w:r>
      <w:r w:rsidR="00E71745">
        <w:t>,</w:t>
      </w:r>
      <w:r>
        <w:t xml:space="preserve"> the predicted position of FLM bead positions perfectly coincided with their corresponding IB location</w:t>
      </w:r>
      <w:r w:rsidR="000A7056">
        <w:t xml:space="preserve"> and 3DCT </w:t>
      </w:r>
      <w:r w:rsidR="00561BD9">
        <w:t>reported</w:t>
      </w:r>
      <w:r w:rsidR="000A7056">
        <w:t xml:space="preserve"> sub-pixel </w:t>
      </w:r>
      <w:r w:rsidR="00866CC1">
        <w:t>RMSE</w:t>
      </w:r>
      <w:r w:rsidR="000A7056">
        <w:t xml:space="preserve"> value</w:t>
      </w:r>
      <w:r w:rsidR="00561BD9">
        <w:t>s</w:t>
      </w:r>
      <w:r w:rsidR="000A7056">
        <w:t xml:space="preserve"> for the registration</w:t>
      </w:r>
      <w:r>
        <w:t>)</w:t>
      </w:r>
      <w:r w:rsidR="00E71745">
        <w:t>. T</w:t>
      </w:r>
      <w:r w:rsidR="00674D9E">
        <w:t>hus</w:t>
      </w:r>
      <w:r w:rsidR="00B840C9">
        <w:t>,</w:t>
      </w:r>
      <w:r>
        <w:t xml:space="preserve"> lamellas were cut</w:t>
      </w:r>
      <w:r w:rsidR="00561BD9">
        <w:t xml:space="preserve"> </w:t>
      </w:r>
      <w:r w:rsidR="000A7056">
        <w:t>at</w:t>
      </w:r>
      <w:r>
        <w:t xml:space="preserve"> the predicted </w:t>
      </w:r>
      <w:r>
        <w:lastRenderedPageBreak/>
        <w:t>positions</w:t>
      </w:r>
      <w:r w:rsidR="00561BD9">
        <w:t xml:space="preserve"> (Site B)</w:t>
      </w:r>
      <w:r>
        <w:t xml:space="preserve"> </w:t>
      </w:r>
      <w:r w:rsidR="000A7056">
        <w:t xml:space="preserve">and fine-milled </w:t>
      </w:r>
      <w:r>
        <w:t>to a thickness of ~200</w:t>
      </w:r>
      <w:r w:rsidR="00B413A5">
        <w:t xml:space="preserve"> </w:t>
      </w:r>
      <w:r>
        <w:t>nm (final pattern offset).</w:t>
      </w:r>
    </w:p>
    <w:p w14:paraId="09BF0823" w14:textId="39AF4130" w:rsidR="00585978" w:rsidRDefault="00585978" w:rsidP="00030A00"/>
    <w:p w14:paraId="40E36D10" w14:textId="69DC8F07" w:rsidR="00585978" w:rsidRPr="002C1A3C" w:rsidRDefault="00585978" w:rsidP="00030A00">
      <w:r w:rsidRPr="002C1A3C">
        <w:t xml:space="preserve">[Place </w:t>
      </w:r>
      <w:r w:rsidRPr="002C1A3C">
        <w:rPr>
          <w:b/>
          <w:bCs/>
        </w:rPr>
        <w:t>Figure 6</w:t>
      </w:r>
      <w:r w:rsidRPr="002C1A3C">
        <w:t xml:space="preserve"> here]</w:t>
      </w:r>
    </w:p>
    <w:p w14:paraId="6FDBC937" w14:textId="77777777" w:rsidR="00585978" w:rsidRDefault="00585978" w:rsidP="00030A00"/>
    <w:p w14:paraId="1364A069" w14:textId="5BB7ECB1" w:rsidR="00561BD9" w:rsidRDefault="00561BD9" w:rsidP="00030A00">
      <w:r>
        <w:t xml:space="preserve">After successful FIB milling and transfer of the grid to the cryo-transmission electron microscope (Titan </w:t>
      </w:r>
      <w:proofErr w:type="spellStart"/>
      <w:r>
        <w:t>Krios</w:t>
      </w:r>
      <w:proofErr w:type="spellEnd"/>
      <w:r>
        <w:t xml:space="preserve"> operated at 300 kV and equipped with a </w:t>
      </w:r>
      <w:proofErr w:type="spellStart"/>
      <w:r>
        <w:t>Gatan</w:t>
      </w:r>
      <w:proofErr w:type="spellEnd"/>
      <w:r>
        <w:t xml:space="preserve"> K2 direct electron detector and </w:t>
      </w:r>
      <w:proofErr w:type="spellStart"/>
      <w:r>
        <w:t>Bioquantum</w:t>
      </w:r>
      <w:proofErr w:type="spellEnd"/>
      <w:r>
        <w:t xml:space="preserve"> energy filter), a grid overview was recorded in </w:t>
      </w:r>
      <w:proofErr w:type="spellStart"/>
      <w:r>
        <w:t>SerialEM</w:t>
      </w:r>
      <w:proofErr w:type="spellEnd"/>
      <w:r>
        <w:t xml:space="preserve"> and used to locate squares with lamellas. For each lamella, overview images were acquired</w:t>
      </w:r>
      <w:r w:rsidR="00E71745">
        <w:t>,</w:t>
      </w:r>
      <w:r>
        <w:t xml:space="preserve"> and the FLM data was registered in 3DCT (3D-2D) using corresponding fiducial beads. Positions of the biological features of interest (</w:t>
      </w:r>
      <w:r w:rsidRPr="002C1A3C">
        <w:rPr>
          <w:b/>
          <w:bCs/>
        </w:rPr>
        <w:t>Fig</w:t>
      </w:r>
      <w:r w:rsidR="00E71745" w:rsidRPr="002C1A3C">
        <w:rPr>
          <w:b/>
          <w:bCs/>
        </w:rPr>
        <w:t>ure</w:t>
      </w:r>
      <w:r w:rsidRPr="002C1A3C">
        <w:rPr>
          <w:b/>
          <w:bCs/>
        </w:rPr>
        <w:t xml:space="preserve"> 7A</w:t>
      </w:r>
      <w:r>
        <w:t>) were then predicted using the transformation calculated from the fiducial beads. Lamella overviews recorded at higher magnification were stitched</w:t>
      </w:r>
      <w:r w:rsidR="00E71745">
        <w:t>,</w:t>
      </w:r>
      <w:r>
        <w:t xml:space="preserve"> and sites of interest correlated using clearly visible landmarks (</w:t>
      </w:r>
      <w:r w:rsidR="00FD71AF">
        <w:t>e.g.</w:t>
      </w:r>
      <w:r w:rsidR="00E71745">
        <w:t>,</w:t>
      </w:r>
      <w:r w:rsidR="00FD71AF">
        <w:t xml:space="preserve"> </w:t>
      </w:r>
      <w:r>
        <w:t>fiducial beads). Alternatively, classical CLEM overviews can be produced in various softwares</w:t>
      </w:r>
      <w:r>
        <w:fldChar w:fldCharType="begin" w:fldLock="1"/>
      </w:r>
      <w:r w:rsidR="00BB2355">
        <w:instrText>ADDIN CSL_CITATION {"citationItems":[{"id":"ITEM-1","itemData":{"DOI":"10.1038/nmeth.2075","ISSN":"1548-7105","abstract":"Icy is a collaborative platform for biological image analysis that extends reproducible research principles by facilitating and stimulating the contribution and sharing of algorithm-based tools and protocols between researchers.","author":[{"dropping-particle":"","family":"Chaumont","given":"Fabrice","non-dropping-particle":"de","parse-names":false,"suffix":""},{"dropping-particle":"","family":"Dallongeville","given":"Stéphane","non-dropping-particle":"","parse-names":false,"suffix":""},{"dropping-particle":"","family":"Chenouard","given":"Nicolas","non-dropping-particle":"","parse-names":false,"suffix":""},{"dropping-particle":"","family":"Hervé","given":"Nicolas","non-dropping-particle":"","parse-names":false,"suffix":""},{"dropping-particle":"","family":"Pop","given":"Sorin","non-dropping-particle":"","parse-names":false,"suffix":""},{"dropping-particle":"","family":"Provoost","given":"Thomas","non-dropping-particle":"","parse-names":false,"suffix":""},{"dropping-particle":"","family":"Meas-Yedid","given":"Vannary","non-dropping-particle":"","parse-names":false,"suffix":""},{"dropping-particle":"","family":"Pankajakshan","given":"Praveen","non-dropping-particle":"","parse-names":false,"suffix":""},{"dropping-particle":"","family":"Lecomte","given":"Timothée","non-dropping-particle":"","parse-names":false,"suffix":""},{"dropping-particle":"","family":"Montagner","given":"Yoann","non-dropping-particle":"Le","parse-names":false,"suffix":""},{"dropping-particle":"","family":"Lagache","given":"Thibault","non-dropping-particle":"","parse-names":false,"suffix":""},{"dropping-particle":"","family":"Dufour","given":"Alexandre","non-dropping-particle":"","parse-names":false,"suffix":""},{"dropping-particle":"","family":"Olivo-Marin","given":"Jean-Christophe","non-dropping-particle":"","parse-names":false,"suffix":""}],"container-title":"Nature Methods","id":"ITEM-1","issue":"7","issued":{"date-parts":[["2012"]]},"page":"690-696","title":"Icy: an open bioimage informatics platform for extended reproducible research","type":"article-journal","volume":"9"},"uris":["http://www.mendeley.com/documents/?uuid=ef2dd7b9-ede4-424c-894d-9ed2a0b1f943"]},{"id":"ITEM-2","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2","issue":"7","issued":{"date-parts":[["2012"]]},"page":"676-682","title":"Fiji: an open-source platform for biological-image analysis","type":"article-journal","volume":"9"},"uris":["http://www.mendeley.com/documents/?uuid=031e5543-2df0-43da-b42d-59bcfba34e63"]}],"mendeley":{"formattedCitation":"&lt;sup&gt;10, 12&lt;/sup&gt;","plainTextFormattedCitation":"10, 12","previouslyFormattedCitation":"&lt;sup&gt;10, 12&lt;/sup&gt;"},"properties":{"noteIndex":0},"schema":"https://github.com/citation-style-language/schema/raw/master/csl-citation.json"}</w:instrText>
      </w:r>
      <w:r>
        <w:fldChar w:fldCharType="separate"/>
      </w:r>
      <w:r w:rsidR="00BB2355" w:rsidRPr="00BB2355">
        <w:rPr>
          <w:noProof/>
          <w:vertAlign w:val="superscript"/>
        </w:rPr>
        <w:t>10,12</w:t>
      </w:r>
      <w:r>
        <w:fldChar w:fldCharType="end"/>
      </w:r>
      <w:r w:rsidR="00E71745">
        <w:t>.</w:t>
      </w:r>
    </w:p>
    <w:p w14:paraId="0A695D07" w14:textId="77777777" w:rsidR="00E42735" w:rsidRDefault="00E42735" w:rsidP="00030A00"/>
    <w:p w14:paraId="6D0F8E3B" w14:textId="34272184" w:rsidR="00585978" w:rsidRDefault="00585978" w:rsidP="00030A00">
      <w:r>
        <w:t xml:space="preserve">Based on the correlation, four potential sites </w:t>
      </w:r>
      <w:r w:rsidR="00561BD9">
        <w:t>for tomogram acquisition</w:t>
      </w:r>
      <w:r>
        <w:t xml:space="preserve"> were found for the lamella shown in </w:t>
      </w:r>
      <w:r w:rsidRPr="002C1A3C">
        <w:rPr>
          <w:b/>
          <w:bCs/>
        </w:rPr>
        <w:t xml:space="preserve">Figure </w:t>
      </w:r>
      <w:r w:rsidR="00561BD9" w:rsidRPr="002C1A3C">
        <w:rPr>
          <w:b/>
          <w:bCs/>
        </w:rPr>
        <w:t>7A</w:t>
      </w:r>
      <w:r>
        <w:t xml:space="preserve">. However, this also includes </w:t>
      </w:r>
      <w:r w:rsidR="00561BD9">
        <w:t xml:space="preserve">a </w:t>
      </w:r>
      <w:r>
        <w:t>position</w:t>
      </w:r>
      <w:r w:rsidR="00561BD9">
        <w:t xml:space="preserve"> </w:t>
      </w:r>
      <w:r w:rsidR="00674D9E">
        <w:t>that was not targeted during the 3D-correlated FIB-milling</w:t>
      </w:r>
      <w:r w:rsidR="00561BD9">
        <w:t xml:space="preserve"> (</w:t>
      </w:r>
      <w:r w:rsidR="00FD71AF">
        <w:t>compare</w:t>
      </w:r>
      <w:r w:rsidR="00561BD9">
        <w:t xml:space="preserve"> </w:t>
      </w:r>
      <w:r w:rsidR="00561BD9" w:rsidRPr="002C1A3C">
        <w:rPr>
          <w:b/>
          <w:bCs/>
        </w:rPr>
        <w:t>Figure 6D</w:t>
      </w:r>
      <w:r w:rsidR="00561BD9">
        <w:t>; gray circle) and a position blocked by ice contamination (</w:t>
      </w:r>
      <w:r w:rsidR="00561BD9" w:rsidRPr="002C1A3C">
        <w:rPr>
          <w:b/>
          <w:bCs/>
        </w:rPr>
        <w:t>Figure 7</w:t>
      </w:r>
      <w:r w:rsidR="00561BD9">
        <w:t>; gray boxes)</w:t>
      </w:r>
      <w:r>
        <w:t xml:space="preserve">. Accordingly, tomograms </w:t>
      </w:r>
      <w:r w:rsidR="00561BD9">
        <w:t xml:space="preserve">could only be </w:t>
      </w:r>
      <w:r>
        <w:t>recorded for two positions (</w:t>
      </w:r>
      <w:r w:rsidRPr="002C1A3C">
        <w:rPr>
          <w:b/>
          <w:bCs/>
        </w:rPr>
        <w:t>Fig</w:t>
      </w:r>
      <w:r w:rsidR="00561BD9" w:rsidRPr="002C1A3C">
        <w:rPr>
          <w:b/>
          <w:bCs/>
        </w:rPr>
        <w:t>ure</w:t>
      </w:r>
      <w:r w:rsidRPr="002C1A3C">
        <w:rPr>
          <w:b/>
          <w:bCs/>
        </w:rPr>
        <w:t xml:space="preserve"> </w:t>
      </w:r>
      <w:r w:rsidR="00561BD9" w:rsidRPr="002C1A3C">
        <w:rPr>
          <w:b/>
          <w:bCs/>
        </w:rPr>
        <w:t>7B</w:t>
      </w:r>
      <w:r>
        <w:t>). Overall, a correlation success of ~75%</w:t>
      </w:r>
      <w:r w:rsidR="00561BD9">
        <w:t xml:space="preserve">, </w:t>
      </w:r>
      <w:r>
        <w:t>i.e</w:t>
      </w:r>
      <w:r w:rsidR="00E71745">
        <w:t>.,</w:t>
      </w:r>
      <w:r>
        <w:t xml:space="preserve"> lamellas that survived </w:t>
      </w:r>
      <w:r w:rsidR="00E71745">
        <w:t xml:space="preserve">the </w:t>
      </w:r>
      <w:r>
        <w:t>transfer to the TEM and END structures were found at the predicted sites</w:t>
      </w:r>
      <w:r w:rsidR="00561BD9">
        <w:t>, was achieved (12 correlated sites)</w:t>
      </w:r>
      <w:r>
        <w:t>. After tomogram reconstruction, segmentation and template matching, individual END structures can be visualized within their native context</w:t>
      </w:r>
      <w:r w:rsidR="00561BD9">
        <w:t xml:space="preserve"> (</w:t>
      </w:r>
      <w:r w:rsidR="00561BD9" w:rsidRPr="002C1A3C">
        <w:rPr>
          <w:b/>
          <w:bCs/>
        </w:rPr>
        <w:t>Fig</w:t>
      </w:r>
      <w:r w:rsidR="00E71745">
        <w:rPr>
          <w:b/>
          <w:bCs/>
        </w:rPr>
        <w:t>ure</w:t>
      </w:r>
      <w:r w:rsidR="00561BD9" w:rsidRPr="002C1A3C">
        <w:rPr>
          <w:b/>
          <w:bCs/>
        </w:rPr>
        <w:t xml:space="preserve"> 7</w:t>
      </w:r>
      <w:proofErr w:type="gramStart"/>
      <w:r w:rsidR="00561BD9" w:rsidRPr="002C1A3C">
        <w:rPr>
          <w:b/>
          <w:bCs/>
        </w:rPr>
        <w:t>C</w:t>
      </w:r>
      <w:r w:rsidR="00E71745">
        <w:rPr>
          <w:b/>
          <w:bCs/>
        </w:rPr>
        <w:t>,</w:t>
      </w:r>
      <w:r w:rsidR="00561BD9" w:rsidRPr="002C1A3C">
        <w:rPr>
          <w:b/>
          <w:bCs/>
        </w:rPr>
        <w:t>D</w:t>
      </w:r>
      <w:proofErr w:type="gramEnd"/>
      <w:r w:rsidR="00561BD9">
        <w:t>)</w:t>
      </w:r>
      <w:r>
        <w:t>. This includes the fenestrated endoplasmic reticulum (ER) surrounding the END, lipid droplets occasionally making contact, and ribosomes, which are excluded from the LLPS compartment. Taken together, this shows how 3D-correlative FIB milling can provide molecular-level information of rare biological processes</w:t>
      </w:r>
      <w:r w:rsidR="00561BD9">
        <w:t xml:space="preserve"> from intact cells</w:t>
      </w:r>
      <w:r>
        <w:t>.</w:t>
      </w:r>
    </w:p>
    <w:p w14:paraId="2B07AAB8" w14:textId="602D1A60" w:rsidR="00561BD9" w:rsidRDefault="00561BD9" w:rsidP="00030A00"/>
    <w:p w14:paraId="62D61C7B" w14:textId="4426D45F" w:rsidR="00585978" w:rsidRPr="00585978" w:rsidRDefault="00561BD9" w:rsidP="00030A00">
      <w:r w:rsidRPr="002C1A3C">
        <w:t xml:space="preserve">[Place </w:t>
      </w:r>
      <w:r w:rsidRPr="002C1A3C">
        <w:rPr>
          <w:b/>
          <w:bCs/>
        </w:rPr>
        <w:t>Figure 7</w:t>
      </w:r>
      <w:r w:rsidRPr="002C1A3C">
        <w:t xml:space="preserve"> here]</w:t>
      </w:r>
    </w:p>
    <w:p w14:paraId="323FCCF6" w14:textId="77777777" w:rsidR="00561BD9" w:rsidRPr="00585978" w:rsidRDefault="00561BD9" w:rsidP="00030A00"/>
    <w:p w14:paraId="7A330C99" w14:textId="7F346D04" w:rsidR="00866CC1" w:rsidRDefault="00551D82" w:rsidP="00030A00">
      <w:pPr>
        <w:rPr>
          <w:color w:val="808080"/>
        </w:rPr>
      </w:pPr>
      <w:r>
        <w:rPr>
          <w:b/>
        </w:rPr>
        <w:t>FIGURE AND TABLE LEGENDS:</w:t>
      </w:r>
    </w:p>
    <w:p w14:paraId="65AC59F6" w14:textId="5C3D870A" w:rsidR="00866CC1" w:rsidRDefault="00866CC1" w:rsidP="00030A00">
      <w:r w:rsidRPr="00E42735">
        <w:rPr>
          <w:b/>
          <w:bCs/>
        </w:rPr>
        <w:t>Figure 1</w:t>
      </w:r>
      <w:r w:rsidR="00E42735" w:rsidRPr="00E42735">
        <w:rPr>
          <w:b/>
          <w:bCs/>
        </w:rPr>
        <w:t>:</w:t>
      </w:r>
      <w:r w:rsidRPr="00E42735">
        <w:rPr>
          <w:b/>
          <w:bCs/>
        </w:rPr>
        <w:t xml:space="preserve"> Summary of the workflow with a selection of critical steps</w:t>
      </w:r>
      <w:r>
        <w:t>. The entire protocol is divided into four stages according to the equipment used: Sample preparation</w:t>
      </w:r>
      <w:r w:rsidR="00E71745">
        <w:t>,</w:t>
      </w:r>
      <w:r>
        <w:t xml:space="preserve"> including plunge freezing, cryo-fluorescence microscopy, cryo-focused ion beam milling, and cryo-electron microscopy. For each step, several key</w:t>
      </w:r>
      <w:r w:rsidR="00E71745">
        <w:t xml:space="preserve"> </w:t>
      </w:r>
      <w:r>
        <w:t>points are highlighted.</w:t>
      </w:r>
    </w:p>
    <w:p w14:paraId="1A967723" w14:textId="77777777" w:rsidR="00866CC1" w:rsidRDefault="00866CC1" w:rsidP="00030A00">
      <w:pPr>
        <w:rPr>
          <w:color w:val="808080"/>
        </w:rPr>
      </w:pPr>
    </w:p>
    <w:p w14:paraId="1B89B6DB" w14:textId="19473BCD" w:rsidR="00866CC1" w:rsidRDefault="00866CC1" w:rsidP="00030A00">
      <w:r w:rsidRPr="00E42735">
        <w:rPr>
          <w:b/>
          <w:bCs/>
        </w:rPr>
        <w:t>Figure 2</w:t>
      </w:r>
      <w:r w:rsidR="00E42735" w:rsidRPr="00E42735">
        <w:rPr>
          <w:b/>
          <w:bCs/>
        </w:rPr>
        <w:t>:</w:t>
      </w:r>
      <w:r w:rsidRPr="00E42735">
        <w:rPr>
          <w:b/>
          <w:bCs/>
        </w:rPr>
        <w:t xml:space="preserve"> Screening for suitable grids using SEM and IB</w:t>
      </w:r>
      <w:r>
        <w:t xml:space="preserve">. </w:t>
      </w:r>
      <w:r w:rsidR="00E42735">
        <w:t>(</w:t>
      </w:r>
      <w:r w:rsidRPr="00E42735">
        <w:rPr>
          <w:b/>
          <w:bCs/>
        </w:rPr>
        <w:t>A</w:t>
      </w:r>
      <w:r>
        <w:t xml:space="preserve">) Orientation marks should be placed on the </w:t>
      </w:r>
      <w:proofErr w:type="spellStart"/>
      <w:r>
        <w:t>AutoGrids</w:t>
      </w:r>
      <w:proofErr w:type="spellEnd"/>
      <w:r>
        <w:t xml:space="preserve"> perpendicular to the milling direction to simplify correct loading into the TEM. Cells are mounted facing up in the assembled </w:t>
      </w:r>
      <w:proofErr w:type="spellStart"/>
      <w:r>
        <w:t>AutoGrid</w:t>
      </w:r>
      <w:proofErr w:type="spellEnd"/>
      <w:r>
        <w:t xml:space="preserve">. </w:t>
      </w:r>
      <w:r w:rsidR="00E42735">
        <w:t>(</w:t>
      </w:r>
      <w:r w:rsidRPr="00E42735">
        <w:rPr>
          <w:b/>
          <w:bCs/>
        </w:rPr>
        <w:t>B</w:t>
      </w:r>
      <w:r>
        <w:t>) After plunge freezing, grids are inspected in the SEM to evaluate and optimize plunging conditions: a) There should not be too many cells per grid. For HeLa cells, for example, do not use more than 1</w:t>
      </w:r>
      <w:r w:rsidR="00E71745">
        <w:t>–</w:t>
      </w:r>
      <w:r>
        <w:t xml:space="preserve">4 cells/square. For smaller cells such as </w:t>
      </w:r>
      <w:r>
        <w:rPr>
          <w:i/>
        </w:rPr>
        <w:t xml:space="preserve">Saccharomyces cerevisiae </w:t>
      </w:r>
      <w:r>
        <w:rPr>
          <w:iCs/>
        </w:rPr>
        <w:t>(shown here)</w:t>
      </w:r>
      <w:r>
        <w:t>, clumps of 4</w:t>
      </w:r>
      <w:r w:rsidR="00E71745">
        <w:t>–</w:t>
      </w:r>
      <w:r>
        <w:t xml:space="preserve">6 cells have been found useful. </w:t>
      </w:r>
      <w:r w:rsidR="00E71745">
        <w:t xml:space="preserve">b) </w:t>
      </w:r>
      <w:r>
        <w:t>Fiducial beads (white arrows) should clearly be visible</w:t>
      </w:r>
      <w:r w:rsidR="00E71745">
        <w:t>,</w:t>
      </w:r>
      <w:r>
        <w:t xml:space="preserve"> and there should not be too much buffer surrounding the cells.</w:t>
      </w:r>
    </w:p>
    <w:p w14:paraId="0D38A895" w14:textId="77777777" w:rsidR="00866CC1" w:rsidRDefault="00866CC1" w:rsidP="00030A00"/>
    <w:p w14:paraId="51A8185F" w14:textId="15411B83" w:rsidR="00866CC1" w:rsidRDefault="00866CC1" w:rsidP="00030A00">
      <w:r w:rsidRPr="00E42735">
        <w:rPr>
          <w:b/>
          <w:bCs/>
        </w:rPr>
        <w:lastRenderedPageBreak/>
        <w:t>Figure 3</w:t>
      </w:r>
      <w:r w:rsidR="00E42735" w:rsidRPr="00E42735">
        <w:rPr>
          <w:b/>
          <w:bCs/>
        </w:rPr>
        <w:t>:</w:t>
      </w:r>
      <w:r w:rsidRPr="00E42735">
        <w:rPr>
          <w:b/>
          <w:bCs/>
        </w:rPr>
        <w:t xml:space="preserve"> Selecting squares for FLM stack acquisition and improvement of data by deconvolution.</w:t>
      </w:r>
      <w:r>
        <w:t xml:space="preserve"> </w:t>
      </w:r>
      <w:r w:rsidR="00E42735">
        <w:t>(</w:t>
      </w:r>
      <w:r w:rsidRPr="00E42735">
        <w:rPr>
          <w:b/>
          <w:bCs/>
        </w:rPr>
        <w:t>A</w:t>
      </w:r>
      <w:r>
        <w:t xml:space="preserve">) Overview of a grid plunged with yeast cells expressing eGFP-Ede1 (green) and mCherry-Atg8 (magenta). Choose positions with a good distribution of beads and </w:t>
      </w:r>
      <w:proofErr w:type="gramStart"/>
      <w:r>
        <w:t>cells, but</w:t>
      </w:r>
      <w:proofErr w:type="gramEnd"/>
      <w:r>
        <w:t xml:space="preserve"> avoid the edges of the grid (shaded red). The boxes indicate positions with good cell distributions where fluorescence stacks were taken. </w:t>
      </w:r>
      <w:r w:rsidR="00E42735">
        <w:t>(</w:t>
      </w:r>
      <w:r w:rsidRPr="00E42735">
        <w:rPr>
          <w:b/>
          <w:bCs/>
        </w:rPr>
        <w:t>B</w:t>
      </w:r>
      <w:r>
        <w:t>) Maximum intensity projection (MIP) of the multi-color stack taken on the yellow-boxed square (from A) after deconvolution. Deconvolution of the FLM stacks significantly cleans up unwanted background signal</w:t>
      </w:r>
      <w:r w:rsidR="00E71745">
        <w:t>s</w:t>
      </w:r>
      <w:r>
        <w:t xml:space="preserve"> and helps localize beads in z more accurately</w:t>
      </w:r>
      <w:r w:rsidR="00E71745">
        <w:t>,</w:t>
      </w:r>
      <w:r>
        <w:t xml:space="preserve"> as apparent from gaussian fits before</w:t>
      </w:r>
      <w:r w:rsidR="00E71745">
        <w:t xml:space="preserve"> (</w:t>
      </w:r>
      <w:r w:rsidR="00E71745" w:rsidRPr="002C1A3C">
        <w:rPr>
          <w:b/>
          <w:bCs/>
        </w:rPr>
        <w:t>C</w:t>
      </w:r>
      <w:r w:rsidR="00E71745">
        <w:t>)</w:t>
      </w:r>
      <w:r>
        <w:t xml:space="preserve"> and after deconvolution</w:t>
      </w:r>
      <w:r w:rsidR="00E71745">
        <w:t xml:space="preserve"> (</w:t>
      </w:r>
      <w:r w:rsidR="00E71745" w:rsidRPr="002C1A3C">
        <w:rPr>
          <w:b/>
          <w:bCs/>
        </w:rPr>
        <w:t>D</w:t>
      </w:r>
      <w:r w:rsidR="00E71745">
        <w:t>)</w:t>
      </w:r>
      <w:r>
        <w:t xml:space="preserve"> (fits were performed in 3DCT and are shown for the bead marked with 1). Images show zoomed-in MIP views of the red channel (exc</w:t>
      </w:r>
      <w:r w:rsidR="00E71745">
        <w:t>itation:</w:t>
      </w:r>
      <w:r>
        <w:t xml:space="preserve"> 552 nm, </w:t>
      </w:r>
      <w:r w:rsidR="00E71745">
        <w:t>emission:</w:t>
      </w:r>
      <w:r>
        <w:t xml:space="preserve"> 585</w:t>
      </w:r>
      <w:r w:rsidR="00E71745">
        <w:t>–</w:t>
      </w:r>
      <w:r>
        <w:t>650 nm).</w:t>
      </w:r>
    </w:p>
    <w:p w14:paraId="38BBCFDA" w14:textId="77777777" w:rsidR="00866CC1" w:rsidRDefault="00866CC1" w:rsidP="00030A00"/>
    <w:p w14:paraId="1821A1C9" w14:textId="0CBFAEE1" w:rsidR="00866CC1" w:rsidRDefault="00866CC1" w:rsidP="00030A00">
      <w:r w:rsidRPr="00E42735">
        <w:rPr>
          <w:b/>
          <w:bCs/>
        </w:rPr>
        <w:t>Figure 4</w:t>
      </w:r>
      <w:r w:rsidR="00E42735" w:rsidRPr="00E42735">
        <w:rPr>
          <w:b/>
          <w:bCs/>
        </w:rPr>
        <w:t>:</w:t>
      </w:r>
      <w:r w:rsidRPr="00E42735">
        <w:rPr>
          <w:b/>
          <w:bCs/>
        </w:rPr>
        <w:t xml:space="preserve"> 3D-correlative FIB milling procedure</w:t>
      </w:r>
      <w:r>
        <w:t xml:space="preserve">. </w:t>
      </w:r>
      <w:r w:rsidR="00E42735">
        <w:t>(</w:t>
      </w:r>
      <w:r w:rsidRPr="00E42735">
        <w:rPr>
          <w:b/>
          <w:bCs/>
        </w:rPr>
        <w:t>A</w:t>
      </w:r>
      <w:r>
        <w:t xml:space="preserve">) 2D-2D correlation of FLM (left) and SEM (right) overviews of the grid </w:t>
      </w:r>
      <w:r w:rsidR="00E71745">
        <w:t xml:space="preserve">is </w:t>
      </w:r>
      <w:r>
        <w:t xml:space="preserve">used to locate the grid squares on which fluorescent stacks were taken previously. </w:t>
      </w:r>
      <w:r w:rsidR="00E42735">
        <w:t>(</w:t>
      </w:r>
      <w:r w:rsidRPr="00E42735">
        <w:rPr>
          <w:b/>
          <w:bCs/>
        </w:rPr>
        <w:t>B</w:t>
      </w:r>
      <w:r>
        <w:t xml:space="preserve">) For each selected square, after 3D-2D registration of corresponding fiducial positions in 3DCT (colored boxes), positions of biological features of interest are selected in the FLM data. Based on the prediction of corresponding positions in the ion beam image (red circles), sites for lamella preparation are selected. </w:t>
      </w:r>
      <w:r w:rsidR="00E42735">
        <w:t>(</w:t>
      </w:r>
      <w:r w:rsidRPr="00E42735">
        <w:rPr>
          <w:b/>
          <w:bCs/>
        </w:rPr>
        <w:t>C</w:t>
      </w:r>
      <w:r>
        <w:t>) Scanning electron microscope (SEM) and ion beam (IB) images are used to keep the target centered during milling. Final thicknesses of 150</w:t>
      </w:r>
      <w:r w:rsidR="00E71745">
        <w:t>–</w:t>
      </w:r>
      <w:r>
        <w:t>250 nm have been found adequate for further downstream processing.</w:t>
      </w:r>
    </w:p>
    <w:p w14:paraId="5D48495A" w14:textId="7DC93512" w:rsidR="00866CC1" w:rsidRDefault="00866CC1" w:rsidP="00030A00"/>
    <w:p w14:paraId="3932D76A" w14:textId="1E81507B" w:rsidR="00866CC1" w:rsidRDefault="00866CC1" w:rsidP="00030A00">
      <w:r w:rsidRPr="00E42735">
        <w:rPr>
          <w:b/>
          <w:bCs/>
        </w:rPr>
        <w:t>Figure 5</w:t>
      </w:r>
      <w:r w:rsidR="00E42735" w:rsidRPr="00E42735">
        <w:rPr>
          <w:b/>
          <w:bCs/>
        </w:rPr>
        <w:t>:</w:t>
      </w:r>
      <w:r w:rsidRPr="00E42735">
        <w:rPr>
          <w:b/>
          <w:bCs/>
        </w:rPr>
        <w:t xml:space="preserve"> Localization of correlated positions in the TEM</w:t>
      </w:r>
      <w:r>
        <w:t>. After successful 3D-correlative FIB milling and transfer to the transmission electron microscope, 3D-2D registration is performed for each milled square between fiducial beads (colored boxes) in FLM stacks and TEM overviews to localize potential sites for cryo-ET (red circles). Higher magnification lamella overviews (</w:t>
      </w:r>
      <w:r w:rsidR="00B022A7">
        <w:t>z</w:t>
      </w:r>
      <w:r>
        <w:t>oom-</w:t>
      </w:r>
      <w:r w:rsidR="00B022A7">
        <w:t>i</w:t>
      </w:r>
      <w:r>
        <w:t>n) can then be acquired to set up tomograms more precisely.</w:t>
      </w:r>
    </w:p>
    <w:p w14:paraId="6E7ECF8D" w14:textId="77777777" w:rsidR="00866CC1" w:rsidRDefault="00866CC1" w:rsidP="00030A00"/>
    <w:p w14:paraId="11ED5075" w14:textId="3092FA3B" w:rsidR="00866CC1" w:rsidRPr="00866CC1" w:rsidRDefault="00866CC1" w:rsidP="00030A00">
      <w:pPr>
        <w:rPr>
          <w:color w:val="000000" w:themeColor="text1"/>
        </w:rPr>
      </w:pPr>
      <w:r w:rsidRPr="00E42735">
        <w:rPr>
          <w:b/>
          <w:bCs/>
          <w:color w:val="000000" w:themeColor="text1"/>
        </w:rPr>
        <w:t>Figure 6</w:t>
      </w:r>
      <w:r w:rsidR="00E42735" w:rsidRPr="00E42735">
        <w:rPr>
          <w:b/>
          <w:bCs/>
          <w:color w:val="000000" w:themeColor="text1"/>
        </w:rPr>
        <w:t>:</w:t>
      </w:r>
      <w:r w:rsidRPr="00E42735">
        <w:rPr>
          <w:b/>
          <w:bCs/>
          <w:color w:val="000000" w:themeColor="text1"/>
        </w:rPr>
        <w:t xml:space="preserve"> Representative results for 3D-correlative targeting of endocytic protein deposits (END) in yeast</w:t>
      </w:r>
      <w:r w:rsidRPr="00866CC1">
        <w:rPr>
          <w:color w:val="000000" w:themeColor="text1"/>
        </w:rPr>
        <w:t xml:space="preserve">. </w:t>
      </w:r>
      <w:r w:rsidR="00E42735">
        <w:rPr>
          <w:color w:val="000000" w:themeColor="text1"/>
        </w:rPr>
        <w:t>(</w:t>
      </w:r>
      <w:r w:rsidRPr="00E42735">
        <w:rPr>
          <w:b/>
          <w:bCs/>
          <w:color w:val="000000" w:themeColor="text1"/>
        </w:rPr>
        <w:t>A</w:t>
      </w:r>
      <w:r w:rsidRPr="00866CC1">
        <w:rPr>
          <w:color w:val="000000" w:themeColor="text1"/>
        </w:rPr>
        <w:t xml:space="preserve">) SEM overview of the grid before milling. The colored boxes indicate grid squares for which fluorescence stacks were taken beforehand. </w:t>
      </w:r>
      <w:r w:rsidR="00E42735">
        <w:rPr>
          <w:color w:val="000000" w:themeColor="text1"/>
        </w:rPr>
        <w:t>(</w:t>
      </w:r>
      <w:r w:rsidRPr="00E42735">
        <w:rPr>
          <w:b/>
          <w:bCs/>
          <w:color w:val="000000" w:themeColor="text1"/>
        </w:rPr>
        <w:t>B</w:t>
      </w:r>
      <w:r w:rsidR="00E42735">
        <w:rPr>
          <w:color w:val="000000" w:themeColor="text1"/>
        </w:rPr>
        <w:t>–</w:t>
      </w:r>
      <w:r w:rsidRPr="00E42735">
        <w:rPr>
          <w:b/>
          <w:bCs/>
          <w:color w:val="000000" w:themeColor="text1"/>
        </w:rPr>
        <w:t>C</w:t>
      </w:r>
      <w:r w:rsidRPr="00866CC1">
        <w:rPr>
          <w:color w:val="000000" w:themeColor="text1"/>
        </w:rPr>
        <w:t>) 3D correlation in a grid square. After registering several corresponding fiducial beads (colored boxes) in the FLM data (</w:t>
      </w:r>
      <w:r w:rsidRPr="002C1A3C">
        <w:rPr>
          <w:b/>
          <w:bCs/>
          <w:color w:val="000000" w:themeColor="text1"/>
        </w:rPr>
        <w:t>B</w:t>
      </w:r>
      <w:r w:rsidRPr="00866CC1">
        <w:rPr>
          <w:color w:val="000000" w:themeColor="text1"/>
        </w:rPr>
        <w:t>, shown here as maximum intensity projection) and the ion beam image</w:t>
      </w:r>
      <w:r w:rsidR="00E71745">
        <w:rPr>
          <w:color w:val="000000" w:themeColor="text1"/>
        </w:rPr>
        <w:t xml:space="preserve"> (</w:t>
      </w:r>
      <w:r w:rsidR="00E71745" w:rsidRPr="002C1A3C">
        <w:rPr>
          <w:b/>
          <w:bCs/>
          <w:color w:val="000000" w:themeColor="text1"/>
        </w:rPr>
        <w:t>C</w:t>
      </w:r>
      <w:r w:rsidR="00E71745">
        <w:rPr>
          <w:color w:val="000000" w:themeColor="text1"/>
        </w:rPr>
        <w:t>)</w:t>
      </w:r>
      <w:r w:rsidRPr="00866CC1">
        <w:rPr>
          <w:color w:val="000000" w:themeColor="text1"/>
        </w:rPr>
        <w:t xml:space="preserve">, the accuracy of the 3D registration was verified by predicting the position of the bead indicated with the diamond. Next, the positions of the target signal (red circles) were predicted in the ion beam view for two potential milling sites. </w:t>
      </w:r>
      <w:r w:rsidR="00E42735">
        <w:rPr>
          <w:color w:val="000000" w:themeColor="text1"/>
        </w:rPr>
        <w:t>(</w:t>
      </w:r>
      <w:r w:rsidRPr="00E42735">
        <w:rPr>
          <w:b/>
          <w:bCs/>
          <w:color w:val="000000" w:themeColor="text1"/>
        </w:rPr>
        <w:t>D</w:t>
      </w:r>
      <w:r w:rsidRPr="00866CC1">
        <w:rPr>
          <w:color w:val="000000" w:themeColor="text1"/>
        </w:rPr>
        <w:t>) Zoom-in of Site B showing the predicted positions of three target puncta (red circles) and the initial milling patterns (yellow boxes). A fourth fluorescence punctum was predicted to be much lower than the other puncta and therefore not targeted during milling (</w:t>
      </w:r>
      <w:r w:rsidR="00B022A7" w:rsidRPr="00866CC1">
        <w:rPr>
          <w:color w:val="000000" w:themeColor="text1"/>
        </w:rPr>
        <w:t>gr</w:t>
      </w:r>
      <w:r w:rsidR="00B022A7">
        <w:rPr>
          <w:color w:val="000000" w:themeColor="text1"/>
        </w:rPr>
        <w:t>a</w:t>
      </w:r>
      <w:r w:rsidR="00B022A7" w:rsidRPr="00866CC1">
        <w:rPr>
          <w:color w:val="000000" w:themeColor="text1"/>
        </w:rPr>
        <w:t xml:space="preserve">y </w:t>
      </w:r>
      <w:r w:rsidRPr="00866CC1">
        <w:rPr>
          <w:color w:val="000000" w:themeColor="text1"/>
        </w:rPr>
        <w:t>circle).</w:t>
      </w:r>
    </w:p>
    <w:p w14:paraId="58345246" w14:textId="119678B6" w:rsidR="00866CC1" w:rsidRPr="00866CC1" w:rsidRDefault="00866CC1" w:rsidP="00030A00">
      <w:pPr>
        <w:rPr>
          <w:color w:val="000000" w:themeColor="text1"/>
        </w:rPr>
      </w:pPr>
    </w:p>
    <w:p w14:paraId="6A4522FD" w14:textId="669A25A9" w:rsidR="00866CC1" w:rsidRDefault="00866CC1" w:rsidP="00030A00">
      <w:r w:rsidRPr="00E42735">
        <w:rPr>
          <w:b/>
          <w:bCs/>
        </w:rPr>
        <w:t>Figure 7</w:t>
      </w:r>
      <w:r w:rsidR="00E42735" w:rsidRPr="00E42735">
        <w:rPr>
          <w:b/>
          <w:bCs/>
        </w:rPr>
        <w:t>:</w:t>
      </w:r>
      <w:r w:rsidRPr="00E42735">
        <w:rPr>
          <w:b/>
          <w:bCs/>
        </w:rPr>
        <w:t xml:space="preserve"> Representative results for visualizing the END with cryo-ET</w:t>
      </w:r>
      <w:r>
        <w:t xml:space="preserve">. </w:t>
      </w:r>
      <w:r w:rsidR="00E42735">
        <w:t>(</w:t>
      </w:r>
      <w:r w:rsidRPr="00E42735">
        <w:rPr>
          <w:b/>
          <w:bCs/>
        </w:rPr>
        <w:t>A</w:t>
      </w:r>
      <w:r>
        <w:t xml:space="preserve">) The low magnification TEM overview of the milling site shown in </w:t>
      </w:r>
      <w:r w:rsidRPr="008A5BF3">
        <w:rPr>
          <w:b/>
          <w:bCs/>
        </w:rPr>
        <w:t>Figure 6</w:t>
      </w:r>
      <w:r>
        <w:t xml:space="preserve"> can readily be correlated with the FLM maximum intensity projection (</w:t>
      </w:r>
      <w:r w:rsidRPr="002C1A3C">
        <w:rPr>
          <w:b/>
          <w:bCs/>
        </w:rPr>
        <w:t>Fig</w:t>
      </w:r>
      <w:r w:rsidR="00E71745" w:rsidRPr="002C1A3C">
        <w:rPr>
          <w:b/>
          <w:bCs/>
        </w:rPr>
        <w:t>ure</w:t>
      </w:r>
      <w:r w:rsidRPr="002C1A3C">
        <w:rPr>
          <w:b/>
          <w:bCs/>
        </w:rPr>
        <w:t xml:space="preserve"> 6B</w:t>
      </w:r>
      <w:r>
        <w:t xml:space="preserve">) to localize biological features of interest (red crosses). </w:t>
      </w:r>
      <w:r w:rsidR="00E42735">
        <w:t>(</w:t>
      </w:r>
      <w:r w:rsidRPr="00E42735">
        <w:rPr>
          <w:b/>
          <w:bCs/>
        </w:rPr>
        <w:t>B</w:t>
      </w:r>
      <w:r>
        <w:t>) In a second step, a higher magnification (stitched) view can be correlated</w:t>
      </w:r>
      <w:r w:rsidR="00E71745">
        <w:t>,</w:t>
      </w:r>
      <w:r>
        <w:t xml:space="preserve"> and positions for tomogram acquisition (yellow boxes) </w:t>
      </w:r>
      <w:r w:rsidR="00E71745">
        <w:t xml:space="preserve">are </w:t>
      </w:r>
      <w:r>
        <w:t xml:space="preserve">set up. Locations resulting from </w:t>
      </w:r>
      <w:r w:rsidR="00E71745">
        <w:t xml:space="preserve">the </w:t>
      </w:r>
      <w:r>
        <w:t>out</w:t>
      </w:r>
      <w:r w:rsidR="00E71745">
        <w:t>-of-</w:t>
      </w:r>
      <w:r>
        <w:t xml:space="preserve">plane signal (gray box, compare </w:t>
      </w:r>
      <w:r w:rsidRPr="002C1A3C">
        <w:rPr>
          <w:b/>
          <w:bCs/>
        </w:rPr>
        <w:t>Fig</w:t>
      </w:r>
      <w:r w:rsidR="00E71745" w:rsidRPr="002C1A3C">
        <w:rPr>
          <w:b/>
          <w:bCs/>
        </w:rPr>
        <w:t>ure</w:t>
      </w:r>
      <w:r w:rsidRPr="002C1A3C">
        <w:rPr>
          <w:b/>
          <w:bCs/>
        </w:rPr>
        <w:t xml:space="preserve"> 6D</w:t>
      </w:r>
      <w:r>
        <w:t xml:space="preserve">) were ignored. </w:t>
      </w:r>
      <w:r w:rsidR="00E42735">
        <w:t>(</w:t>
      </w:r>
      <w:r w:rsidRPr="00E42735">
        <w:rPr>
          <w:b/>
          <w:bCs/>
        </w:rPr>
        <w:t>C</w:t>
      </w:r>
      <w:r w:rsidR="00E71745">
        <w:rPr>
          <w:b/>
          <w:bCs/>
        </w:rPr>
        <w:t>–D</w:t>
      </w:r>
      <w:r>
        <w:t xml:space="preserve">) Using this 3D-correlative FIB approach, the </w:t>
      </w:r>
      <w:r>
        <w:lastRenderedPageBreak/>
        <w:t>endocytic protein deposit (END) can be visualized in its native environment. Structures such as the endoplasmic reticulum (ER), ribosomes, membranes, and lipid droplets can be identified and visualized.</w:t>
      </w:r>
    </w:p>
    <w:p w14:paraId="42A3AE58" w14:textId="470D48D6" w:rsidR="00D513DF" w:rsidRDefault="00D513DF" w:rsidP="00030A00"/>
    <w:p w14:paraId="63B0075E" w14:textId="0C518712" w:rsidR="00D513DF" w:rsidRPr="005B1058" w:rsidRDefault="00D513DF" w:rsidP="00030A00">
      <w:pPr>
        <w:rPr>
          <w:b/>
          <w:bCs/>
        </w:rPr>
      </w:pPr>
      <w:r w:rsidRPr="005B1058">
        <w:rPr>
          <w:b/>
          <w:bCs/>
        </w:rPr>
        <w:t xml:space="preserve">Table 1: </w:t>
      </w:r>
      <w:r w:rsidRPr="005B1058">
        <w:rPr>
          <w:b/>
          <w:bCs/>
          <w:color w:val="000000" w:themeColor="text1"/>
          <w:lang w:val="en"/>
        </w:rPr>
        <w:t>List of tested equipment and suggested settings.</w:t>
      </w:r>
      <w:r w:rsidR="005B1058" w:rsidRPr="005B1058">
        <w:rPr>
          <w:b/>
          <w:bCs/>
          <w:color w:val="000000" w:themeColor="text1"/>
          <w:lang w:val="en"/>
        </w:rPr>
        <w:t xml:space="preserve"> </w:t>
      </w:r>
    </w:p>
    <w:p w14:paraId="32EAFD7D" w14:textId="77777777" w:rsidR="006E4797" w:rsidRDefault="006E4797" w:rsidP="00030A00">
      <w:pPr>
        <w:rPr>
          <w:color w:val="808080"/>
        </w:rPr>
      </w:pPr>
    </w:p>
    <w:p w14:paraId="3C9EFD88" w14:textId="54A19856" w:rsidR="00DC4C08" w:rsidRPr="00E42735" w:rsidRDefault="00551D82" w:rsidP="00030A00">
      <w:pPr>
        <w:rPr>
          <w:b/>
        </w:rPr>
      </w:pPr>
      <w:r>
        <w:rPr>
          <w:b/>
        </w:rPr>
        <w:t>DISCUSSION:</w:t>
      </w:r>
    </w:p>
    <w:p w14:paraId="3A711F60" w14:textId="0CF9D40E" w:rsidR="00DC4C08" w:rsidRDefault="00DC4C08" w:rsidP="00030A00">
      <w:r>
        <w:t xml:space="preserve">Optimization of cell culture and grid plunging </w:t>
      </w:r>
      <w:r w:rsidR="00AD0635">
        <w:t xml:space="preserve">parameters </w:t>
      </w:r>
      <w:r>
        <w:t xml:space="preserve">is fundamental </w:t>
      </w:r>
      <w:r w:rsidR="00561BD9">
        <w:t>for this workflow</w:t>
      </w:r>
      <w:r>
        <w:t xml:space="preserve">. At the beginning of a project, it is worth investing time to optimize </w:t>
      </w:r>
      <w:r w:rsidR="00B55530">
        <w:t xml:space="preserve">tagging strategies, </w:t>
      </w:r>
      <w:r>
        <w:t>the distribution of cells and fiducial beads</w:t>
      </w:r>
      <w:r w:rsidR="00B55530">
        <w:t>,</w:t>
      </w:r>
      <w:r>
        <w:t xml:space="preserve"> and test different grid preparation and blotting parameters. Working with an optimal</w:t>
      </w:r>
      <w:r w:rsidR="00B55530">
        <w:t>ly</w:t>
      </w:r>
      <w:r>
        <w:t xml:space="preserve"> plunge-frozen sample will significantly facilitate downstream processing.</w:t>
      </w:r>
    </w:p>
    <w:p w14:paraId="790196DD" w14:textId="77777777" w:rsidR="00E42735" w:rsidRDefault="00E42735" w:rsidP="00030A00"/>
    <w:p w14:paraId="1B46C6C6" w14:textId="565DFA40" w:rsidR="00BB2355" w:rsidRDefault="00BB2355" w:rsidP="00030A00">
      <w:r>
        <w:t>As for any TEM experiment, vitreous samples are required.</w:t>
      </w:r>
      <w:r w:rsidR="00623C3A">
        <w:t xml:space="preserve"> </w:t>
      </w:r>
      <w:r w:rsidRPr="00674D9E">
        <w:t>For large mammalian cells such as HeLa, 1</w:t>
      </w:r>
      <w:r w:rsidR="00B413A5">
        <w:t>–</w:t>
      </w:r>
      <w:r w:rsidRPr="00674D9E">
        <w:t>2 cells per grid square are preferable, but cells may still be vitreous at higher density. Optionally, vitrification can be improved in mammalian cells (e.g.</w:t>
      </w:r>
      <w:r w:rsidR="003F5B08">
        <w:t>,</w:t>
      </w:r>
      <w:r w:rsidRPr="00674D9E">
        <w:t xml:space="preserve"> HEK293, HeLa) by incubating them with 10% (v/v) glycerol added to the </w:t>
      </w:r>
      <w:r>
        <w:t>culture</w:t>
      </w:r>
      <w:r w:rsidRPr="00674D9E">
        <w:t xml:space="preserve"> medium 10 min before plunging</w:t>
      </w:r>
      <w:r w:rsidRPr="00674D9E">
        <w:fldChar w:fldCharType="begin" w:fldLock="1"/>
      </w:r>
      <w:r w:rsidR="00AE4863">
        <w:instrText>ADDIN CSL_CITATION {"citationItems":[{"id":"ITEM-1","itemData":{"DOI":"10.1016/j.cell.2017.08.009","ISSN":"0092-8674","author":[{"dropping-particle":"","family":"Bäuerlein","given":"Felix J B","non-dropping-particle":"","parse-names":false,"suffix":""},{"dropping-particle":"","family":"Saha","given":"Itika","non-dropping-particle":"","parse-names":false,"suffix":""},{"dropping-particle":"","family":"Mishra","given":"Archana","non-dropping-particle":"","parse-names":false,"suffix":""},{"dropping-particle":"","family":"Hartl","given":"F Ulrich","non-dropping-particle":"","parse-names":false,"suffix":""},{"dropping-particle":"","family":"Baumeister, WolfgangSaha","given":"Itika","non-dropping-particle":"","parse-names":false,"suffix":""},{"dropping-particle":"","family":"Mishra","given":"Archana","non-dropping-particle":"","parse-names":false,"suffix":""},{"dropping-particle":"","family":"Kalemanov","given":"Maria","non-dropping-particle":"","parse-names":false,"suffix":""},{"dropping-particle":"","family":"Martínez-Sánchez","given":"Antonio","non-dropping-particle":"","parse-names":false,"suffix":""},{"dropping-particle":"","family":"Klein","given":"Rüdiger","non-dropping-particle":"","parse-names":false,"suffix":""},{"dropping-particle":"","family":"Dudanova","given":"Irina","non-dropping-particle":"","parse-names":false,"suffix":""},{"dropping-particle":"","family":"Hipp","given":"Mark S","non-dropping-particle":"","parse-names":false,"suffix":""},{"dropping-particle":"","family":"Hartl","given":"F Ulrich","non-dropping-particle":"","parse-names":false,"suffix":""},{"dropping-particle":"","family":"Baumeister","given":"Wolfgang","non-dropping-particle":"","parse-names":false,"suffix":""},{"dropping-particle":"","family":"Fernández-Busnadiego","given":"Rubén","non-dropping-particle":"","parse-names":false,"suffix":""}],"container-title":"Cell","id":"ITEM-1","issue":"1","issued":{"date-parts":[["2017"]]},"page":"179-187","title":"In Situ Architecture and Cellular Interactions of PolyQ Inclusions","type":"article-journal","volume":"171"},"uris":["http://www.mendeley.com/documents/?uuid=10c76519-5503-45e8-b648-41bdd852619a"]}],"mendeley":{"formattedCitation":"&lt;sup&gt;23&lt;/sup&gt;","plainTextFormattedCitation":"23","previouslyFormattedCitation":"&lt;sup&gt;23&lt;/sup&gt;"},"properties":{"noteIndex":0},"schema":"https://github.com/citation-style-language/schema/raw/master/csl-citation.json"}</w:instrText>
      </w:r>
      <w:r w:rsidRPr="00674D9E">
        <w:fldChar w:fldCharType="separate"/>
      </w:r>
      <w:r w:rsidR="00AE4863" w:rsidRPr="00AE4863">
        <w:rPr>
          <w:noProof/>
          <w:vertAlign w:val="superscript"/>
        </w:rPr>
        <w:t>23</w:t>
      </w:r>
      <w:r w:rsidRPr="00674D9E">
        <w:fldChar w:fldCharType="end"/>
      </w:r>
      <w:r w:rsidR="00E71745">
        <w:t>.</w:t>
      </w:r>
      <w:r w:rsidRPr="00674D9E">
        <w:t xml:space="preserve"> If available, grid patterning may be used to ensure perfect placement and distribution of the cells</w:t>
      </w:r>
      <w:r w:rsidR="003F5B08">
        <w:t>,</w:t>
      </w:r>
      <w:r w:rsidRPr="00674D9E">
        <w:t xml:space="preserve"> thereby </w:t>
      </w:r>
      <w:r>
        <w:t>improving</w:t>
      </w:r>
      <w:r w:rsidRPr="00674D9E">
        <w:t xml:space="preserve"> vitrification and later correlation</w:t>
      </w:r>
      <w:r w:rsidRPr="00674D9E">
        <w:fldChar w:fldCharType="begin" w:fldLock="1"/>
      </w:r>
      <w:r w:rsidR="00AE4863">
        <w:instrText>ADDIN CSL_CITATION {"citationItems":[{"id":"ITEM-1","itemData":{"DOI":"10.1038/s41592-019-0630-5","ISSN":"15487105","PMID":"31740821","abstract":"Spatially controlled cell adhesion on electron microscopy supports remains a bottleneck in specimen preparation for cellular cryo-electron tomography. Here, we describe contactless and mask-free photo-micropatterning of electron microscopy grids for site-specific deposition of extracellular matrix-related proteins. We attained refined cell positioning for micromachining by cryo-focused ion beam milling. Complex micropatterns generated predictable intracellular organization, allowing direct correlation between cell architecture and in-cell three-dimensional structural characterization of the underlying molecular machinery.","author":[{"dropping-particle":"","family":"Toro-Nahuelpan","given":"Mauricio","non-dropping-particle":"","parse-names":false,"suffix":""},{"dropping-particle":"","family":"Zagoriy","given":"Ievgeniia","non-dropping-particle":"","parse-names":false,"suffix":""},{"dropping-particle":"","family":"Senger","given":"Fabrice","non-dropping-particle":"","parse-names":false,"suffix":""},{"dropping-particle":"","family":"Blanchoin","given":"Laurent","non-dropping-particle":"","parse-names":false,"suffix":""},{"dropping-particle":"","family":"Théry","given":"Manuel","non-dropping-particle":"","parse-names":false,"suffix":""},{"dropping-particle":"","family":"Mahamid","given":"Julia","non-dropping-particle":"","parse-names":false,"suffix":""}],"container-title":"Nature Methods","id":"ITEM-1","issue":"1","issued":{"date-parts":[["2020"]]},"page":"50-54","publisher":"Springer US","title":"Tailoring cryo-electron microscopy grids by photo-micropatterning for in-cell structural studies","type":"article-journal","volume":"17"},"uris":["http://www.mendeley.com/documents/?uuid=de7510f4-9c61-45d4-acc6-24bb0592bc79"]}],"mendeley":{"formattedCitation":"&lt;sup&gt;24&lt;/sup&gt;","plainTextFormattedCitation":"24","previouslyFormattedCitation":"&lt;sup&gt;24&lt;/sup&gt;"},"properties":{"noteIndex":0},"schema":"https://github.com/citation-style-language/schema/raw/master/csl-citation.json"}</w:instrText>
      </w:r>
      <w:r w:rsidRPr="00674D9E">
        <w:fldChar w:fldCharType="separate"/>
      </w:r>
      <w:r w:rsidR="00AE4863" w:rsidRPr="00AE4863">
        <w:rPr>
          <w:noProof/>
          <w:vertAlign w:val="superscript"/>
        </w:rPr>
        <w:t>24</w:t>
      </w:r>
      <w:r w:rsidRPr="00674D9E">
        <w:fldChar w:fldCharType="end"/>
      </w:r>
      <w:r w:rsidR="00E71745">
        <w:t>.</w:t>
      </w:r>
    </w:p>
    <w:p w14:paraId="660B3DB2" w14:textId="77777777" w:rsidR="00E42735" w:rsidRDefault="00E42735" w:rsidP="00030A00"/>
    <w:p w14:paraId="5222B9DD" w14:textId="003005D2" w:rsidR="00B55530" w:rsidRDefault="00B55530" w:rsidP="00030A00">
      <w:r w:rsidRPr="00674D9E">
        <w:t xml:space="preserve">While specific cells can be selected during the workflow, too few cells that show the biological feature of interest will significantly reduce overall throughput. To improve correlation in </w:t>
      </w:r>
      <w:r>
        <w:t>POI</w:t>
      </w:r>
      <w:r w:rsidRPr="00674D9E">
        <w:t xml:space="preserve">-positive cells, sufficiently bright fluorophores should be used. This is especially important at endogenous expression levels. We found that under cryo-conditions, </w:t>
      </w:r>
      <w:proofErr w:type="spellStart"/>
      <w:r w:rsidRPr="00674D9E">
        <w:t>mVenus</w:t>
      </w:r>
      <w:proofErr w:type="spellEnd"/>
      <w:r w:rsidRPr="00674D9E">
        <w:t xml:space="preserve"> often performed better than EGFP due to its increased brightness</w:t>
      </w:r>
      <w:r w:rsidRPr="00674D9E">
        <w:fldChar w:fldCharType="begin" w:fldLock="1"/>
      </w:r>
      <w:r w:rsidR="00AE4863">
        <w:instrText>ADDIN CSL_CITATION {"citationItems":[{"id":"ITEM-1","itemData":{"DOI":"10.1038/nmeth819","ISBN":"1548-7091 (Print)\\n1548-7091 (Linking)","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1","issue":"12","issued":{"date-parts":[["2005"]]},"page":"905-909","title":"A guide to choosing fluorescent proteins.","type":"article-journal","volume":"2"},"uris":["http://www.mendeley.com/documents/?uuid=203f1cb4-87cd-4f53-9ae6-f68f499c68b5"]}],"mendeley":{"formattedCitation":"&lt;sup&gt;25&lt;/sup&gt;","plainTextFormattedCitation":"25","previouslyFormattedCitation":"&lt;sup&gt;25&lt;/sup&gt;"},"properties":{"noteIndex":0},"schema":"https://github.com/citation-style-language/schema/raw/master/csl-citation.json"}</w:instrText>
      </w:r>
      <w:r w:rsidRPr="00674D9E">
        <w:fldChar w:fldCharType="separate"/>
      </w:r>
      <w:r w:rsidR="00AE4863" w:rsidRPr="00AE4863">
        <w:rPr>
          <w:noProof/>
          <w:vertAlign w:val="superscript"/>
        </w:rPr>
        <w:t>25</w:t>
      </w:r>
      <w:r w:rsidRPr="00674D9E">
        <w:fldChar w:fldCharType="end"/>
      </w:r>
      <w:r w:rsidRPr="00674D9E">
        <w:t xml:space="preserve"> and the </w:t>
      </w:r>
      <w:proofErr w:type="spellStart"/>
      <w:r w:rsidRPr="00674D9E">
        <w:t>hypsochromic</w:t>
      </w:r>
      <w:proofErr w:type="spellEnd"/>
      <w:r w:rsidRPr="00674D9E">
        <w:t xml:space="preserve"> shift, which keeps it suitable for standard GFP filter setups under cryo-conditions</w:t>
      </w:r>
      <w:r w:rsidRPr="00674D9E">
        <w:fldChar w:fldCharType="begin" w:fldLock="1"/>
      </w:r>
      <w:r w:rsidR="00AE4863">
        <w:instrText xml:space="preserve">ADDIN CSL_CITATION {"citationItems":[{"id":"ITEM-1","itemData":{"DOI":"10.1021/nl501870p","ISBN":"1530-6992 (Electronic)\\r1530-6984 (Linking)","ISSN":"15306992","PMID":"24884378","abstract":"We introduce a super-resolution technique for fluorescence cryo-microscopy based on photoswitching of standard genetically encoded fluorescent marker proteins in intact mammalian cells at low temperature (81 K). Given the limit imposed by the lack of cryo-immersion objectives, current applications of fluorescence cryo-microscopy to biological specimens achieve resolutions between 400-500 nm only. We demonstrate that the single molecule characteristics of reversible photobleaching of mEGFP and mVenus at liquid nitrogen temperature are suitable for the basic concept of single molecule localization microscopy. This enabled us to perform super-resolution imaging of vitrified biological samples and to visualize structures in unperturbed fast frozen cells for the first time with a structural resolution of </w:instrText>
      </w:r>
      <w:r w:rsidR="00AE4863">
        <w:rPr>
          <w:rFonts w:ascii="Cambria Math" w:hAnsi="Cambria Math" w:cs="Cambria Math"/>
        </w:rPr>
        <w:instrText>∼</w:instrText>
      </w:r>
      <w:r w:rsidR="00AE4863">
        <w:instrText xml:space="preserve">125 nm (average single molecule localization accuracy </w:instrText>
      </w:r>
      <w:r w:rsidR="00AE4863">
        <w:rPr>
          <w:rFonts w:ascii="Cambria Math" w:hAnsi="Cambria Math" w:cs="Cambria Math"/>
        </w:rPr>
        <w:instrText>∼</w:instrText>
      </w:r>
      <w:r w:rsidR="00AE4863">
        <w:instrText>40 nm), corresponding to a 3-5 fold resolution improvement.","author":[{"dropping-particle":"","family":"Kaufmann","given":"Rainer","non-dropping-particle":"","parse-names":false,"suffix":""},{"dropping-particle":"","family":"Schellenberger","given":"Pascale","non-dropping-particle":"","parse-names":false,"suffix":""},{"dropping-particle":"","family":"Seiradake","given":"Elena","non-dropping-particle":"","parse-names":false,"suffix":""},{"dropping-particle":"","family":"Dobbie","given":"Ian M.","non-dropping-particle":"","parse-names":false,"suffix":""},{"dropping-particle":"","family":"Jones","given":"E. Yvonne","non-dropping-particle":"","parse-names":false,"suffix":""},{"dropping-particle":"","family":"Davis","given":"Ilan","non-dropping-particle":"","parse-names":false,"suffix":""},{"dropping-particle":"","family":"Hagen","given":"Christoph","non-dropping-particle":"","parse-names":false,"suffix":""},{"dropping-particle":"","family":"Grünewald","given":"Kay","non-dropping-particle":"","parse-names":false,"suffix":""}],"container-title":"Nano Letters","id":"ITEM-1","issue":"7","issued":{"date-parts":[["2014"]]},"page":"4171-4175","title":"Super-resolution microscopy using standard fluorescent proteins in intact cells under cryo-conditions","type":"article-journal","volume":"14"},"uris":["http://www.mendeley.com/documents/?uuid=719e7a92-3ae7-4dde-96b5-99be0fa6752b"]}],"mendeley":{"formattedCitation":"&lt;sup&gt;26&lt;/sup&gt;","plainTextFormattedCitation":"26","previouslyFormattedCitation":"&lt;sup&gt;26&lt;/sup&gt;"},"properties":{"noteIndex":0},"schema":"https://github.com/citation-style-language/schema/raw/master/csl-citation.json"}</w:instrText>
      </w:r>
      <w:r w:rsidRPr="00674D9E">
        <w:fldChar w:fldCharType="separate"/>
      </w:r>
      <w:r w:rsidR="00AE4863" w:rsidRPr="00AE4863">
        <w:rPr>
          <w:noProof/>
          <w:vertAlign w:val="superscript"/>
        </w:rPr>
        <w:t>26</w:t>
      </w:r>
      <w:r w:rsidRPr="00674D9E">
        <w:fldChar w:fldCharType="end"/>
      </w:r>
      <w:r w:rsidR="00E71745">
        <w:t>.</w:t>
      </w:r>
      <w:r w:rsidRPr="00674D9E">
        <w:t xml:space="preserve"> For non-point-like target structures, the trade-off between wavelength and localization accuracy (Abbe diffraction limit) should also be considered.</w:t>
      </w:r>
    </w:p>
    <w:p w14:paraId="7FE814C9" w14:textId="77777777" w:rsidR="00E42735" w:rsidRDefault="00E42735" w:rsidP="00030A00"/>
    <w:p w14:paraId="20CD7EF8" w14:textId="0D34E301" w:rsidR="00DC4C08" w:rsidRDefault="00B55530" w:rsidP="00030A00">
      <w:r w:rsidRPr="00674D9E">
        <w:t xml:space="preserve">Efficient 3D-correlation </w:t>
      </w:r>
      <w:r>
        <w:t xml:space="preserve">also </w:t>
      </w:r>
      <w:r w:rsidRPr="00674D9E">
        <w:t xml:space="preserve">requires that grids are mechanically stable and are handled with great care. While standard gold </w:t>
      </w:r>
      <w:r>
        <w:t>or</w:t>
      </w:r>
      <w:r w:rsidRPr="00674D9E">
        <w:t xml:space="preserve"> copper grids with carbon support may be used, the success rate </w:t>
      </w:r>
      <w:r>
        <w:t>may</w:t>
      </w:r>
      <w:r w:rsidRPr="00674D9E">
        <w:t xml:space="preserve"> significantly </w:t>
      </w:r>
      <w:r>
        <w:t xml:space="preserve">be </w:t>
      </w:r>
      <w:r w:rsidRPr="00674D9E">
        <w:t>increased by using more rigid SiO</w:t>
      </w:r>
      <w:r w:rsidRPr="00674D9E">
        <w:rPr>
          <w:vertAlign w:val="subscript"/>
        </w:rPr>
        <w:t>2</w:t>
      </w:r>
      <w:r w:rsidRPr="00674D9E">
        <w:t xml:space="preserve"> films</w:t>
      </w:r>
      <w:r>
        <w:t xml:space="preserve"> </w:t>
      </w:r>
      <w:r w:rsidRPr="00674D9E">
        <w:t>depending on the project. However, it has not yet been conclusively determined whether (a) mechanical stability or (b) matching thermal expansion coefficients (substrate vs. film) to reduce cryo-wrinkling</w:t>
      </w:r>
      <w:r w:rsidRPr="00674D9E">
        <w:fldChar w:fldCharType="begin" w:fldLock="1"/>
      </w:r>
      <w:r w:rsidR="00AE4863">
        <w:instrText>ADDIN CSL_CITATION {"citationItems":[{"id":"ITEM-1","itemData":{"DOI":"10.1016/0304-3991(93)90101-3","ISSN":"03043991","PMID":"8475597","abstract":"A study of the surface flatness of carbon films on copper grids used for cryo-electron microscopy has been carried out using a Hitachi S-900 low-voltage SEM. Dramatic changes in flatness were observed after cooling from room temperature to -170°C. The changes were similar both for carbon films that had been floated from a mica surface and for those initially deposited on the surface of plastic films. Results demonstrate that films prepared on copper grids that appear flat at room temperature become extensively, but reversibly, puckered at -170°C. The linear thermal expansion coefficient (α) for copper is 16.2×10-6°C and the puckering can be explained by assuming that the coefficient for amorphous carbon is substantially less. Measurements on grids made of titanium, molybdenum and tungsten (coefficients 8.5, 5 and 4.5×10-6°C, respectively) showed significantly less puckering. © 1993.","author":[{"dropping-particle":"","family":"Booy","given":"Frank P.","non-dropping-particle":"","parse-names":false,"suffix":""},{"dropping-particle":"","family":"Pawley","given":"James B.","non-dropping-particle":"","parse-names":false,"suffix":""}],"container-title":"Ultramicroscopy","id":"ITEM-1","issue":"3","issued":{"date-parts":[["1993"]]},"page":"273-280","title":"Cryo-crinkling: what happens to carbon films on copper grids at low temperature","type":"article-journal","volume":"48"},"uris":["http://www.mendeley.com/documents/?uuid=3766d988-370c-4c14-9f15-f56c5479866e"]}],"mendeley":{"formattedCitation":"&lt;sup&gt;27&lt;/sup&gt;","plainTextFormattedCitation":"27","previouslyFormattedCitation":"&lt;sup&gt;27&lt;/sup&gt;"},"properties":{"noteIndex":0},"schema":"https://github.com/citation-style-language/schema/raw/master/csl-citation.json"}</w:instrText>
      </w:r>
      <w:r w:rsidRPr="00674D9E">
        <w:fldChar w:fldCharType="separate"/>
      </w:r>
      <w:r w:rsidR="00AE4863" w:rsidRPr="00AE4863">
        <w:rPr>
          <w:noProof/>
          <w:vertAlign w:val="superscript"/>
        </w:rPr>
        <w:t>27</w:t>
      </w:r>
      <w:r w:rsidRPr="00674D9E">
        <w:fldChar w:fldCharType="end"/>
      </w:r>
      <w:r w:rsidR="00E71745">
        <w:t>,</w:t>
      </w:r>
      <w:r w:rsidRPr="00674D9E">
        <w:t xml:space="preserve"> is the most crucial factor for successful 3D correlation.</w:t>
      </w:r>
      <w:r w:rsidR="00BB2355">
        <w:t xml:space="preserve"> </w:t>
      </w:r>
      <w:r w:rsidR="00A23B67">
        <w:t>Moreover, f</w:t>
      </w:r>
      <w:r w:rsidR="00BB2355" w:rsidRPr="00674D9E">
        <w:t>or picking up fragile Au grids, polydimethylsiloxane-coated dishes may be used</w:t>
      </w:r>
      <w:r w:rsidR="00BB2355" w:rsidRPr="00674D9E">
        <w:fldChar w:fldCharType="begin" w:fldLock="1"/>
      </w:r>
      <w:r w:rsidR="00BB2355" w:rsidRPr="00674D9E">
        <w:instrText>ADDIN CSL_CITATION {"citationItems":[{"id":"ITEM-1","itemData":{"DOI":"10.1016/bs.mcb.2020.12.009","ISBN":"9780128220580","ISSN":"0091679X","PMID":"33707016","abstract":"In situ cryo-electron tomography of cryo-focused ion beam (cryo-FIB) milled cells enables the study of cellular organelles in unperturbed conditions and close to the molecular resolution. However, due to the crowdedness of the cellular environment, the identification of individual macromolecular complexes either on organelles or inside the cytosol in cryo-electron tomograms is challenging. Cryo-correlative light and electron microscopy (cryo-CLEM) employs a fluorescently labeled feature of interest imaged by cryo-light microscopy that is correlated to cryo-electron microscopy maps of cryo-FIB milled lamellae using correlation markers discernable by both imaging methods. Here, we provide a protocol for a post-correlation on-lamella cryo-CLEM approach for localization of fluorescently labeled organelles of interest in cryo-lamellae after cryo-FIB milling and tomography of adherent plunge frozen cells.","author":[{"dropping-particle":"","family":"Klein","given":"Steffen","non-dropping-particle":"","parse-names":false,"suffix":""},{"dropping-particle":"","family":"Wachsmuth-Melm","given":"Moritz","non-dropping-particle":"","parse-names":false,"suffix":""},{"dropping-particle":"","family":"Winter","given":"Sophie L.","non-dropping-particle":"","parse-names":false,"suffix":""},{"dropping-particle":"","family":"Kolovou","given":"Androniki","non-dropping-particle":"","parse-names":false,"suffix":""},{"dropping-particle":"","family":"Chlanda","given":"Petr","non-dropping-particle":"","parse-names":false,"suffix":""}],"container-title":"Methods in Cell Biology","edition":"1","id":"ITEM-1","issued":{"date-parts":[["2021"]]},"number-of-pages":"273-302","publisher":"Elsevier Inc.","title":"Cryo-correlative light and electron microscopy workflow for cryo-focused ion beam milled adherent cells","type":"book","volume":"162"},"uris":["http://www.mendeley.com/documents/?uuid=70802171-04f9-463e-a175-ef16a854a1a1"]}],"mendeley":{"formattedCitation":"&lt;sup&gt;5&lt;/sup&gt;","plainTextFormattedCitation":"5","previouslyFormattedCitation":"&lt;sup&gt;5&lt;/sup&gt;"},"properties":{"noteIndex":0},"schema":"https://github.com/citation-style-language/schema/raw/master/csl-citation.json"}</w:instrText>
      </w:r>
      <w:r w:rsidR="00BB2355" w:rsidRPr="00674D9E">
        <w:fldChar w:fldCharType="separate"/>
      </w:r>
      <w:r w:rsidR="00BB2355" w:rsidRPr="00674D9E">
        <w:rPr>
          <w:noProof/>
          <w:vertAlign w:val="superscript"/>
        </w:rPr>
        <w:t>5</w:t>
      </w:r>
      <w:r w:rsidR="00BB2355" w:rsidRPr="00674D9E">
        <w:fldChar w:fldCharType="end"/>
      </w:r>
      <w:r w:rsidR="00E71745">
        <w:t>.</w:t>
      </w:r>
    </w:p>
    <w:p w14:paraId="01836FC2" w14:textId="77777777" w:rsidR="00E42735" w:rsidRDefault="00E42735" w:rsidP="00030A00"/>
    <w:p w14:paraId="5C40CBA6" w14:textId="37625988" w:rsidR="00DC4C08" w:rsidRDefault="00B55530" w:rsidP="00030A00">
      <w:r>
        <w:t>In addition to ensuring sample stability</w:t>
      </w:r>
      <w:r w:rsidR="00DC4C08">
        <w:t xml:space="preserve">, a careful choice of FLM imaging parameters is necessary for obtaining high-quality fluorescence stacks </w:t>
      </w:r>
      <w:r w:rsidR="00561BD9">
        <w:t xml:space="preserve">that are </w:t>
      </w:r>
      <w:r w:rsidR="00DC4C08">
        <w:t>suitable for optimal targeting during FIB milling. In this regard, testing different denoising</w:t>
      </w:r>
      <w:r w:rsidR="00866CC1">
        <w:fldChar w:fldCharType="begin" w:fldLock="1"/>
      </w:r>
      <w:r w:rsidR="00AE4863">
        <w:instrText>ADDIN CSL_CITATION {"citationItems":[{"id":"ITEM-1","itemData":{"DOI":"10.1109/CVPR.2019.00223","ISBN":"9781728132938","ISSN":"10636919","abstract":"The field of image denoising is currently dominated by discriminative deep learning methods that are trained on pairs of noisy input and clean target images. Recently it has been shown that such methods can also be trained without clean targets. Instead, independent pairs of noisy images can be used, in an approach known as Noise2Noise (N2N). Here, we introduce Noise2Void (N2V), a training scheme that takes this idea one step further. It does not require noisy image pairs, nor clean target images. Consequently, N2V allows us to train directly on the body of data to be denoised and can therefore be applied when other methods cannot. Especially interesting is the application to biomedical image data, where the acquisition of training targets, clean or noisy, is frequently not possible. We compare the performance of N2V to approaches that have either clean target images and/or noisy image pairs available. Intuitively, N2V cannot be expected to outperform methods that have more information available during training. Still, we observe that the denoising performance of Noise2Void drops in moderation and compares favorably to training-free denoising methods.","author":[{"dropping-particle":"","family":"Krull","given":"Alexander","non-dropping-particle":"","parse-names":false,"suffix":""},{"dropping-particle":"","family":"Buchholz","given":"Tim Oliver","non-dropping-particle":"","parse-names":false,"suffix":""},{"dropping-particle":"","family":"Jug","given":"Florian","non-dropping-particle":"","parse-names":false,"suffix":""}],"container-title":"Proceedings of the IEEE Computer Society Conference on Computer Vision and Pattern Recognition","id":"ITEM-1","issued":{"date-parts":[["2019"]]},"page":"2124-2132","publisher":"IEEE","title":"Noise2void-Learning denoising from single noisy images","type":"article-journal","volume":"2019-June"},"uris":["http://www.mendeley.com/documents/?uuid=16fa758d-8036-4b7f-bfb7-0979f46fcaf9"]}],"mendeley":{"formattedCitation":"&lt;sup&gt;28&lt;/sup&gt;","plainTextFormattedCitation":"28","previouslyFormattedCitation":"&lt;sup&gt;28&lt;/sup&gt;"},"properties":{"noteIndex":0},"schema":"https://github.com/citation-style-language/schema/raw/master/csl-citation.json"}</w:instrText>
      </w:r>
      <w:r w:rsidR="00866CC1">
        <w:fldChar w:fldCharType="separate"/>
      </w:r>
      <w:r w:rsidR="00AE4863" w:rsidRPr="00AE4863">
        <w:rPr>
          <w:noProof/>
          <w:vertAlign w:val="superscript"/>
        </w:rPr>
        <w:t>28</w:t>
      </w:r>
      <w:r w:rsidR="00866CC1">
        <w:fldChar w:fldCharType="end"/>
      </w:r>
      <w:r w:rsidR="00DC4C08">
        <w:t xml:space="preserve"> or deconvolution techniques on the FLM data is also advised, as it may considerably improve the localization of fiducials and cellular signals.</w:t>
      </w:r>
      <w:r w:rsidR="00B022A7">
        <w:t xml:space="preserve"> </w:t>
      </w:r>
      <w:r w:rsidR="00DC4C08">
        <w:t xml:space="preserve">When correlating the fluorescence signal to FIB-SEM images, </w:t>
      </w:r>
      <w:r w:rsidR="003F5B08">
        <w:t xml:space="preserve">a </w:t>
      </w:r>
      <w:r w:rsidR="00DC4C08">
        <w:t xml:space="preserve">good sampling of fiducial beads is important. </w:t>
      </w:r>
      <w:r w:rsidR="00561BD9">
        <w:t>They</w:t>
      </w:r>
      <w:r w:rsidR="00DC4C08">
        <w:t xml:space="preserve"> should be well distributed around the cells and possibly at different </w:t>
      </w:r>
      <w:r w:rsidR="00DC4C08" w:rsidRPr="002C1A3C">
        <w:rPr>
          <w:iCs/>
        </w:rPr>
        <w:t>z</w:t>
      </w:r>
      <w:r w:rsidR="00DC4C08">
        <w:rPr>
          <w:i/>
        </w:rPr>
        <w:t xml:space="preserve"> </w:t>
      </w:r>
      <w:r w:rsidR="00DC4C08">
        <w:t xml:space="preserve">heights. It is also good practice to validate the consistency of the correlation by checking the predicted vs. </w:t>
      </w:r>
      <w:r w:rsidR="00DC4C08">
        <w:lastRenderedPageBreak/>
        <w:t xml:space="preserve">actual positions of beads that were deliberately left out of the fiducial model but can clearly be correlated by eye. </w:t>
      </w:r>
      <w:r w:rsidR="00561BD9">
        <w:t>3DCT’s RMSE values should also always be considered to check the registration consistency.</w:t>
      </w:r>
    </w:p>
    <w:p w14:paraId="461077B1" w14:textId="77777777" w:rsidR="00E42735" w:rsidRDefault="00E42735" w:rsidP="00030A00"/>
    <w:p w14:paraId="5AD24109" w14:textId="604B3B6D" w:rsidR="00B55530" w:rsidRDefault="00B55530" w:rsidP="00030A00">
      <w:r w:rsidRPr="00AD0635">
        <w:t xml:space="preserve">Since </w:t>
      </w:r>
      <w:r w:rsidR="003F5B08">
        <w:t xml:space="preserve">the </w:t>
      </w:r>
      <w:r w:rsidRPr="00AD0635">
        <w:t>deposition of milled material and residual water from the FIB-SEM chamber (i.e.</w:t>
      </w:r>
      <w:r w:rsidR="003F5B08">
        <w:t>,</w:t>
      </w:r>
      <w:r w:rsidRPr="00AD0635">
        <w:t xml:space="preserve"> recontamination) increases the effective lamella thickness by adding amorphous material to both sides</w:t>
      </w:r>
      <w:r w:rsidR="00623C3A">
        <w:t xml:space="preserve"> of it</w:t>
      </w:r>
      <w:r w:rsidRPr="00AD0635">
        <w:t>, keeping fine-milled lamellas in the microscope for a prolonged time generally reduces TEM data quality due to additional electron scattering events. Accordingly, milling is most often performed in a two-step fashion: first</w:t>
      </w:r>
      <w:r w:rsidR="003F5B08">
        <w:t>,</w:t>
      </w:r>
      <w:r w:rsidRPr="00AD0635">
        <w:t xml:space="preserve"> all positions are milled roughly (i.e.</w:t>
      </w:r>
      <w:r w:rsidR="003F5B08">
        <w:t>,</w:t>
      </w:r>
      <w:r w:rsidRPr="00AD0635">
        <w:t xml:space="preserve"> to about 800 nm), </w:t>
      </w:r>
      <w:r w:rsidR="0024395B">
        <w:t xml:space="preserve">and </w:t>
      </w:r>
      <w:r w:rsidRPr="00AD0635">
        <w:t>then finely (to ~150</w:t>
      </w:r>
      <w:r w:rsidR="003F5B08">
        <w:t>–</w:t>
      </w:r>
      <w:r w:rsidRPr="00AD0635">
        <w:t>250 nm)</w:t>
      </w:r>
      <w:r w:rsidR="003F5B08">
        <w:t>,</w:t>
      </w:r>
      <w:r w:rsidRPr="00AD0635">
        <w:t xml:space="preserve"> and the grid is immediately unloaded after the last lamella has been completed. Better correlation success may</w:t>
      </w:r>
      <w:r w:rsidR="0024395B">
        <w:t>,</w:t>
      </w:r>
      <w:r w:rsidRPr="00AD0635">
        <w:t xml:space="preserve"> however</w:t>
      </w:r>
      <w:r w:rsidR="0024395B">
        <w:t>,</w:t>
      </w:r>
      <w:r w:rsidRPr="00AD0635">
        <w:t xml:space="preserve"> be achieved by processing the positions of interest in a site-wise manner, hence performing rough and fine milling on the same lamella directly after one another since this leaves no time for bending or deformation. This</w:t>
      </w:r>
      <w:r w:rsidR="003F5B08">
        <w:t>,</w:t>
      </w:r>
      <w:r w:rsidRPr="00AD0635">
        <w:t xml:space="preserve"> however</w:t>
      </w:r>
      <w:r w:rsidR="003F5B08">
        <w:t>,</w:t>
      </w:r>
      <w:r w:rsidRPr="00AD0635">
        <w:t xml:space="preserve"> reduces the maximum number of lamellas that can be produced per grid depending on the recontamination rate of the system. For a rate of 20 nm/h, 4</w:t>
      </w:r>
      <w:r w:rsidR="003F5B08">
        <w:t>–</w:t>
      </w:r>
      <w:r w:rsidRPr="00AD0635">
        <w:t>6 lamellas are produced within 1</w:t>
      </w:r>
      <w:r w:rsidR="003F5B08">
        <w:t>–</w:t>
      </w:r>
      <w:r w:rsidRPr="00AD0635">
        <w:t>1.5 h.</w:t>
      </w:r>
    </w:p>
    <w:p w14:paraId="6565CD8A" w14:textId="77777777" w:rsidR="00E42735" w:rsidRDefault="00E42735" w:rsidP="00030A00"/>
    <w:p w14:paraId="382C1561" w14:textId="73F044C1" w:rsidR="00B55530" w:rsidRPr="00B55530" w:rsidRDefault="00561BD9" w:rsidP="00030A00">
      <w:r>
        <w:t>Movement of the entire grid or the rough-milled lamellas &gt;300 nm will result in poor or unsuccessful correlation</w:t>
      </w:r>
      <w:r w:rsidR="00FD71AF">
        <w:t xml:space="preserve"> (see also </w:t>
      </w:r>
      <w:r w:rsidR="003F5B08">
        <w:t>limitations discussed below</w:t>
      </w:r>
      <w:r w:rsidR="00FD71AF">
        <w:t>)</w:t>
      </w:r>
      <w:r>
        <w:t>. It should therefore be checked regularly, e.g.</w:t>
      </w:r>
      <w:r w:rsidR="003F5B08">
        <w:t>,</w:t>
      </w:r>
      <w:r>
        <w:t xml:space="preserve"> by comparing IB images before, during, and after FIB milling.</w:t>
      </w:r>
      <w:r w:rsidR="00AD0635">
        <w:t xml:space="preserve"> Sites </w:t>
      </w:r>
      <w:r w:rsidR="003F5B08">
        <w:t xml:space="preserve">that </w:t>
      </w:r>
      <w:r w:rsidR="00AD0635">
        <w:t>show significant movement (&gt;300</w:t>
      </w:r>
      <w:r w:rsidR="00B413A5">
        <w:t xml:space="preserve"> </w:t>
      </w:r>
      <w:r w:rsidR="00AD0635">
        <w:t>nm) should be discarded.</w:t>
      </w:r>
      <w:r w:rsidR="00B55530">
        <w:t xml:space="preserve"> </w:t>
      </w:r>
      <w:r w:rsidR="00B55530" w:rsidRPr="00674D9E">
        <w:t>Optimize the sample preparation (i.e.</w:t>
      </w:r>
      <w:r w:rsidR="003F5B08">
        <w:t>,</w:t>
      </w:r>
      <w:r w:rsidR="00B55530" w:rsidRPr="00674D9E">
        <w:t xml:space="preserve"> choice of grid type, cell density</w:t>
      </w:r>
      <w:r w:rsidR="003F5B08">
        <w:t>,</w:t>
      </w:r>
      <w:r w:rsidR="00B55530" w:rsidRPr="00674D9E">
        <w:t xml:space="preserve"> and plunging parameters; see </w:t>
      </w:r>
      <w:r w:rsidR="00623C3A">
        <w:t xml:space="preserve">protocol </w:t>
      </w:r>
      <w:r w:rsidR="00B55530" w:rsidRPr="00674D9E">
        <w:t xml:space="preserve">section 1) and milling strategy to avoid these movements. Lamella bending can significantly be reduced by site-wise milling as described in </w:t>
      </w:r>
      <w:r w:rsidR="003F5B08">
        <w:t xml:space="preserve">step </w:t>
      </w:r>
      <w:r w:rsidR="00B55530" w:rsidRPr="00674D9E">
        <w:t>3.6 and reducing the lamella width. As mentioned before, while stress relief cuts</w:t>
      </w:r>
      <w:r w:rsidR="00B55530" w:rsidRPr="00674D9E">
        <w:fldChar w:fldCharType="begin" w:fldLock="1"/>
      </w:r>
      <w:r w:rsidR="00BB2355">
        <w:instrText>ADDIN CSL_CITATION {"citationItems":[{"id":"ITEM-1","itemData":{"DOI":"10.1016/j.jsb.2019.09.006","ISSN":"10958657","PMID":"31536774","abstract":"Cryo-focused ion beam (FIB)-milling of biological samples can be used to generate thin electron-transparent slices from cells grown or deposited on EM grids. These so called cryo-lamellae allow high-resolution structural studies of the natural cellular environment by in situ cryo-electron tomography. However, the cryo-lamella workflow is a low-throughput technique and can easily be hindered by technical issues like the bending of the lamellae during the final cryo-FIB-milling steps. The severity of lamella bending seems to correlate with crinkling of the EM grid support film at cryogenic temperatures, which could generate tensions that may be transferred onto the thin lamella, leading to its bending and breakage. To protect the lamellae from such forces, we milled “micro-expansion joints” alongside the lamellae, creating gaps in the support that can act as physical buffers to safely absorb material motion. We demonstrate that the presence of micro-expansion joints drastically decreases bending of lamellae milled from eukaryotic cells grown and frozen on EM grids. Furthermore, we show that this adaptation does not create additional instabilities that could impede subsequent parts of the cryo-lamella workflow, as we obtained high-quality Volta phase plate tomograms revealing macromolecules in their natural structural context. The minimal additional effort required to implement micro-expansion joints in the cryo-FIB-milling workflow makes them a straightforward solution against cryo-lamella bending to increase the throughput of in situ structural biology studies.","author":[{"dropping-particle":"","family":"Wolff","given":"Georg","non-dropping-particle":"","parse-names":false,"suffix":""},{"dropping-particle":"","family":"Limpens","given":"Ronald W.A.L.","non-dropping-particle":"","parse-names":false,"suffix":""},{"dropping-particle":"","family":"Zheng","given":"Shawn","non-dropping-particle":"","parse-names":false,"suffix":""},{"dropping-particle":"","family":"Snijder","given":"Eric J.","non-dropping-particle":"","parse-names":false,"suffix":""},{"dropping-particle":"","family":"Agard","given":"David A.","non-dropping-particle":"","parse-names":false,"suffix":""},{"dropping-particle":"","family":"Koster","given":"Abraham J.","non-dropping-particle":"","parse-names":false,"suffix":""},{"dropping-particle":"","family":"Bárcena","given":"Montserrat","non-dropping-particle":"","parse-names":false,"suffix":""}],"container-title":"Journal of Structural Biology","id":"ITEM-1","issue":"3","issued":{"date-parts":[["2019"]]},"page":"0-3","title":"Mind the gap: Micro-expansion joints drastically decrease the bending of FIB-milled cryo-lamellae","type":"article-journal","volume":"208"},"uris":["http://www.mendeley.com/documents/?uuid=a4ef87ea-8837-4a85-b516-4ba73928cb29"]}],"mendeley":{"formattedCitation":"&lt;sup&gt;15&lt;/sup&gt;","plainTextFormattedCitation":"15","previouslyFormattedCitation":"&lt;sup&gt;15&lt;/sup&gt;"},"properties":{"noteIndex":0},"schema":"https://github.com/citation-style-language/schema/raw/master/csl-citation.json"}</w:instrText>
      </w:r>
      <w:r w:rsidR="00B55530" w:rsidRPr="00674D9E">
        <w:fldChar w:fldCharType="separate"/>
      </w:r>
      <w:r w:rsidR="00BB2355" w:rsidRPr="00BB2355">
        <w:rPr>
          <w:noProof/>
          <w:vertAlign w:val="superscript"/>
        </w:rPr>
        <w:t>15</w:t>
      </w:r>
      <w:r w:rsidR="00B55530" w:rsidRPr="00674D9E">
        <w:fldChar w:fldCharType="end"/>
      </w:r>
      <w:r w:rsidR="00B55530" w:rsidRPr="00674D9E">
        <w:t xml:space="preserve"> </w:t>
      </w:r>
      <w:r w:rsidR="00623C3A">
        <w:t>have been designed to reduce</w:t>
      </w:r>
      <w:r w:rsidR="00B55530" w:rsidRPr="00674D9E">
        <w:t xml:space="preserve"> lamella bending, they often result in a concerted movement of the de-coupled lamella, thereby effectively preventing correlation. Integrated FLM systems may be used to solve this problem.</w:t>
      </w:r>
    </w:p>
    <w:p w14:paraId="16C8F85C" w14:textId="4C659ADD" w:rsidR="00DC4C08" w:rsidRDefault="00DC4C08" w:rsidP="00030A00"/>
    <w:p w14:paraId="36ECAF93" w14:textId="638A9287" w:rsidR="00DC4C08" w:rsidRDefault="00DC4C08" w:rsidP="00030A00">
      <w:r>
        <w:t xml:space="preserve">It is highly advised to perform a thorough characterization of the sample in live-cell imaging before going to cryo-conditions. </w:t>
      </w:r>
      <w:r w:rsidR="003F5B08">
        <w:t>O</w:t>
      </w:r>
      <w:r>
        <w:t>ptimiz</w:t>
      </w:r>
      <w:r w:rsidR="003F5B08">
        <w:t>ing the cellular samples, treatment schemes</w:t>
      </w:r>
      <w:r w:rsidR="0024395B">
        <w:t>,</w:t>
      </w:r>
      <w:r w:rsidR="003F5B08">
        <w:t xml:space="preserve"> and knowing what kind of signal to expect before entering the cryo-workflow can substantially improve its success rate</w:t>
      </w:r>
      <w:r>
        <w:t>.</w:t>
      </w:r>
    </w:p>
    <w:p w14:paraId="1F8D08F6" w14:textId="77777777" w:rsidR="00E42735" w:rsidRDefault="00E42735" w:rsidP="00030A00"/>
    <w:p w14:paraId="31185F30" w14:textId="62FD2F83" w:rsidR="00DC4C08" w:rsidRDefault="00DC4C08" w:rsidP="00030A00">
      <w:r>
        <w:t>In the workflow presented here, a stand-alone fluorescence microscope with a cryo-stage is used to image the samples, followed by a transfer of the grids into the focused ion beam microscope. However, it has been tested on systems where a fluorescence microscope is integrated into the FIB-SEM chamber</w:t>
      </w:r>
      <w:r w:rsidR="003F5B08">
        <w:t>,</w:t>
      </w:r>
      <w:r>
        <w:t xml:space="preserve"> and therefore no sample transfer is required</w:t>
      </w:r>
      <w:r w:rsidR="00561BD9">
        <w:t xml:space="preserve"> to acquire fluorescence images</w:t>
      </w:r>
      <w:r w:rsidR="00866CC1">
        <w:fldChar w:fldCharType="begin" w:fldLock="1"/>
      </w:r>
      <w:r w:rsidR="00AE4863">
        <w:instrText>ADDIN CSL_CITATION {"citationItems":[{"id":"ITEM-1","itemData":{"DOI":"10.7554/eLife.45919","ISSN":"2050084X","PMID":"31259689","abstract":"Cryo-electron tomography (cryo-ET) is emerging as a revolutionary method for resolving the structure of macromolecular complexes in situ. However, sample preparation for in situ Cryo-ET is labour-intensive and can require both cryo-lamella preparation through cryo-focused ion beam (FIB) milling and correlative light microscopy to ensure that the event of interest is present in the lamella. Here, we present an integrated cryo-FIB and light microscope setup called the Photon Ion Electron microscope (PIE-scope) that enables direct and rapid isolation of cellular regions containing protein complexes of interest. Specifically, we demonstrate the versatility of PIE-scope by preparing targeted cryo-lamellae from subcellular compartments of neurons from transgenic Caenorhabditis elegans and Drosophila melanogaster expressing fluorescent proteins. We designed PIE-scope to enable retrofitting of existing microscopes, which will increase the throughput and accuracy on projects requiring correlative microscopy to target protein complexes. This new approach will make cryo-correlative workflow safer and more accessible.","author":[{"dropping-particle":"","family":"Gorelick","given":"Sergey","non-dropping-particle":"","parse-names":false,"suffix":""},{"dropping-particle":"","family":"Buckley","given":"Genevieve","non-dropping-particle":"","parse-names":false,"suffix":""},{"dropping-particle":"","family":"Gervinskas","given":"Gediminas","non-dropping-particle":"","parse-names":false,"suffix":""},{"dropping-particle":"","family":"Johnson","given":"Travis K.","non-dropping-particle":"","parse-names":false,"suffix":""},{"dropping-particle":"","family":"Handley","given":"Ava","non-dropping-particle":"","parse-names":false,"suffix":""},{"dropping-particle":"","family":"Caggiano","given":"Monica Pia","non-dropping-particle":"","parse-names":false,"suffix":""},{"dropping-particle":"","family":"Whisstock","given":"James C.","non-dropping-particle":"","parse-names":false,"suffix":""},{"dropping-particle":"","family":"Pocock","given":"Roger","non-dropping-particle":"","parse-names":false,"suffix":""},{"dropping-particle":"","family":"Marco","given":"Alex","non-dropping-particle":"de","parse-names":false,"suffix":""}],"container-title":"eLife","id":"ITEM-1","issued":{"date-parts":[["2019"]]},"page":"1-15","title":"PIE-scope, integrated cryo-correlative light and FIB/SEM microscopy","type":"article-journal","volume":"8"},"uris":["http://www.mendeley.com/documents/?uuid=665a0bfb-664e-4012-b19f-5cd0c1651f9f"]},{"id":"ITEM-2","itemData":{"URL":"https://www.delmic.com/en/products/cryo-solutions/meteor","id":"ITEM-2","issued":{"date-parts":[["0"]]},"title":"Delmic METEOR","type":"webpage"},"uris":["http://www.mendeley.com/documents/?uuid=b971e5d6-d562-4603-8086-1e59b0002577"]},{"id":"ITEM-3","itemData":{"URL":"https://assets.thermofisher.com/TFS-Assets/MSD/Datasheets/iflm-aquilos-datasheet-ds0366.pdf","author":[{"dropping-particle":"","family":"Scientific","given":"Thermo Fisher","non-dropping-particle":"","parse-names":false,"suffix":""}],"id":"ITEM-3","issued":{"date-parts":[["0"]]},"title":"iFLM","type":"webpage"},"uris":["http://www.mendeley.com/documents/?uuid=a37c867c-300e-4078-8204-f77c714bd69a"]}],"mendeley":{"formattedCitation":"&lt;sup&gt;29–31&lt;/sup&gt;","plainTextFormattedCitation":"29–31","previouslyFormattedCitation":"&lt;sup&gt;29–31&lt;/sup&gt;"},"properties":{"noteIndex":0},"schema":"https://github.com/citation-style-language/schema/raw/master/csl-citation.json"}</w:instrText>
      </w:r>
      <w:r w:rsidR="00866CC1">
        <w:fldChar w:fldCharType="separate"/>
      </w:r>
      <w:r w:rsidR="00AE4863" w:rsidRPr="00AE4863">
        <w:rPr>
          <w:noProof/>
          <w:vertAlign w:val="superscript"/>
        </w:rPr>
        <w:t>29–31</w:t>
      </w:r>
      <w:r w:rsidR="00866CC1">
        <w:fldChar w:fldCharType="end"/>
      </w:r>
      <w:r w:rsidR="00E71745">
        <w:t>.</w:t>
      </w:r>
      <w:r>
        <w:t xml:space="preserve"> Using such integrated systems, positions of interest can be imaged during and after FIB milling to check for the presence of the target fluorescence signal without increasing the risk of contaminating the final lamellas. It is</w:t>
      </w:r>
      <w:r w:rsidR="003F5B08">
        <w:t>,</w:t>
      </w:r>
      <w:r>
        <w:t xml:space="preserve"> however</w:t>
      </w:r>
      <w:r w:rsidR="0024395B">
        <w:t>,</w:t>
      </w:r>
      <w:r>
        <w:t xml:space="preserve"> important to keep in mind the optical parameters of the used microscopes, as</w:t>
      </w:r>
      <w:r w:rsidR="003F5B08">
        <w:t>,</w:t>
      </w:r>
      <w:r>
        <w:t xml:space="preserve"> e.g.</w:t>
      </w:r>
      <w:r w:rsidR="003F5B08">
        <w:t>,</w:t>
      </w:r>
      <w:r>
        <w:t xml:space="preserve"> a low NA objective will limit the precision with which fiducial beads and target signals can be localized. </w:t>
      </w:r>
      <w:r w:rsidR="00561BD9">
        <w:t>Nonetheless, integrated FLM setups will help to also better deal with slight deformations of grids and lamellas, as FLM stacks can continuously be updated and compared to up-to-date SEM and IB views.</w:t>
      </w:r>
    </w:p>
    <w:p w14:paraId="2BE9B2EE" w14:textId="77777777" w:rsidR="00E42735" w:rsidRDefault="00E42735" w:rsidP="00030A00"/>
    <w:p w14:paraId="0F08848A" w14:textId="387AEBAB" w:rsidR="00DC4C08" w:rsidRDefault="00DC4C08" w:rsidP="00030A00">
      <w:r>
        <w:t>As an alternative to fluorescence imaging of the lamella between FIB milling and TEM data acquisition, post-TEM correlation can be used to verify correct placement and milling of the lamellas</w:t>
      </w:r>
      <w:r w:rsidR="00561BD9">
        <w:fldChar w:fldCharType="begin" w:fldLock="1"/>
      </w:r>
      <w:r w:rsidR="00561BD9">
        <w:instrText>ADDIN CSL_CITATION {"citationItems":[{"id":"ITEM-1","itemData":{"DOI":"10.1038/s42003-020-01567-z","ISSN":"23993642","PMID":"33514845","abstract":"Lamellar bodies (LBs) are surfactant-rich organelles in alveolar cells. LBs disassemble into a lipid-protein network that reduces surface tension and facilitates gas exchange in the alveolar cavity. Current knowledge of LB architecture is predominantly based on electron microscopy studies using disruptive sample preparation methods. We established and validated a post-correlation on-lamella cryo-correlative light and electron microscopy approach for cryo-FIB milled cells to structurally characterize and validate the identity of LBs in their unperturbed state. Using deconvolution and 3D image registration, we were able to identify fluorescently labeled membrane structures analyzed by cryo-electron tomography. In situ cryo-electron tomography of A549 cells as well as primary Human Small Airway Epithelial Cells revealed that LBs are composed of membrane sheets frequently attached to the limiting membrane through “T”-junctions. We report a so far undescribed outer membrane dome protein complex (OMDP) on the limiting membrane of LBs. Our data suggest that LB biogenesis is driven by parallel membrane sheet import and by the curvature of the limiting membrane to maximize lipid storage capacity.","author":[{"dropping-particle":"","family":"Klein","given":"Steffen","non-dropping-particle":"","parse-names":false,"suffix":""},{"dropping-particle":"","family":"Wimmer","given":"Benedikt H.","non-dropping-particle":"","parse-names":false,"suffix":""},{"dropping-particle":"","family":"Winter","given":"Sophie L.","non-dropping-particle":"","parse-names":false,"suffix":""},{"dropping-particle":"","family":"Kolovou","given":"Androniki","non-dropping-particle":"","parse-names":false,"suffix":""},{"dropping-particle":"","family":"Laketa","given":"Vibor","non-dropping-particle":"","parse-names":false,"suffix":""},{"dropping-particle":"","family":"Chlanda","given":"Petr","non-dropping-particle":"","parse-names":false,"suffix":""}],"container-title":"Communications Biology","id":"ITEM-1","issue":"1","issued":{"date-parts":[["2021"]]},"page":"1-12","publisher":"Springer US","title":"Post-correlation on-lamella cryo-CLEM reveals the membrane architecture of lamellar bodies","type":"article-journal","volume":"4"},"uris":["http://www.mendeley.com/documents/?uuid=f90f5797-9581-4d41-b5eb-7bc83d84720d"]},{"id":"ITEM-2","itemData":{"DOI":"10.1016/bs.mcb.2020.12.009","ISBN":"9780128220580","ISSN":"0091679X","PMID":"33707016","abstract":"In situ cryo-electron tomography of cryo-focused ion beam (cryo-FIB) milled cells enables the study of cellular organelles in unperturbed conditions and close to the molecular resolution. However, due to the crowdedness of the cellular environment, the identification of individual macromolecular complexes either on organelles or inside the cytosol in cryo-electron tomograms is challenging. Cryo-correlative light and electron microscopy (cryo-CLEM) employs a fluorescently labeled feature of interest imaged by cryo-light microscopy that is correlated to cryo-electron microscopy maps of cryo-FIB milled lamellae using correlation markers discernable by both imaging methods. Here, we provide a protocol for a post-correlation on-lamella cryo-CLEM approach for localization of fluorescently labeled organelles of interest in cryo-lamellae after cryo-FIB milling and tomography of adherent plunge frozen cells.","author":[{"dropping-particle":"","family":"Klein","given":"Steffen","non-dropping-particle":"","parse-names":false,"suffix":""},{"dropping-particle":"","family":"Wachsmuth-Melm","given":"Moritz","non-dropping-particle":"","parse-names":false,"suffix":""},{"dropping-particle":"","family":"Winter","given":"Sophie L.","non-dropping-particle":"","parse-names":false,"suffix":""},{"dropping-particle":"","family":"Kolovou","given":"Androniki","non-dropping-particle":"","parse-names":false,"suffix":""},{"dropping-particle":"","family":"Chlanda","given":"Petr","non-dropping-particle":"","parse-names":false,"suffix":""}],"container-title":"Methods in Cell Biology","edition":"1","id":"ITEM-2","issued":{"date-parts":[["2021"]]},"number-of-pages":"273-302","publisher":"Elsevier Inc.","title":"Cryo-correlative light and electron microscopy workflow for cryo-focused ion beam milled adherent cells","type":"book","volume":"162"},"uris":["http://www.mendeley.com/documents/?uuid=70802171-04f9-463e-a175-ef16a854a1a1"]}],"mendeley":{"formattedCitation":"&lt;sup&gt;5, 6&lt;/sup&gt;","plainTextFormattedCitation":"5, 6","previouslyFormattedCitation":"&lt;sup&gt;5, 6&lt;/sup&gt;"},"properties":{"noteIndex":0},"schema":"https://github.com/citation-style-language/schema/raw/master/csl-citation.json"}</w:instrText>
      </w:r>
      <w:r w:rsidR="00561BD9">
        <w:fldChar w:fldCharType="separate"/>
      </w:r>
      <w:r w:rsidR="00561BD9" w:rsidRPr="00561BD9">
        <w:rPr>
          <w:noProof/>
          <w:vertAlign w:val="superscript"/>
        </w:rPr>
        <w:t>5,6</w:t>
      </w:r>
      <w:r w:rsidR="00561BD9">
        <w:fldChar w:fldCharType="end"/>
      </w:r>
      <w:r w:rsidR="00E71745">
        <w:t>.</w:t>
      </w:r>
    </w:p>
    <w:p w14:paraId="192B1645" w14:textId="77777777" w:rsidR="00E42735" w:rsidRPr="008A5BF3" w:rsidRDefault="00E42735" w:rsidP="00030A00"/>
    <w:p w14:paraId="54D15C47" w14:textId="54B242F2" w:rsidR="00DC4C08" w:rsidRDefault="00DC4C08" w:rsidP="00030A00">
      <w:r>
        <w:t xml:space="preserve">During all steps of the correlative workflow, but especially during TEM, it is recommended to create an overlay of the projected fluorescence data on the FIB-SEM/TEM images. </w:t>
      </w:r>
      <w:r w:rsidR="003F5B08">
        <w:t>S</w:t>
      </w:r>
      <w:r>
        <w:t>uch classical CLEM views help understand more intuitively which part of the cells is contained within the lamellas. This also serves as a useful sanity check to verify the accuracy of the correlation.</w:t>
      </w:r>
    </w:p>
    <w:p w14:paraId="081D96A5" w14:textId="35E06AC9" w:rsidR="00DC4C08" w:rsidRDefault="00DC4C08" w:rsidP="00030A00"/>
    <w:p w14:paraId="24AE92A2" w14:textId="44DDFD76" w:rsidR="00DC4C08" w:rsidRDefault="00DC4C08" w:rsidP="00030A00">
      <w:r>
        <w:t xml:space="preserve">The 3D-correlative FIB approach requires samples </w:t>
      </w:r>
      <w:r w:rsidR="003F5B08">
        <w:t xml:space="preserve">that </w:t>
      </w:r>
      <w:r>
        <w:t xml:space="preserve">can be supplied with fiducial beads. Accordingly, this method is presently restricted to plunge-frozen grids. For high-pressure (HPF) frozen (tissue) samples, </w:t>
      </w:r>
      <w:r w:rsidR="00561BD9">
        <w:t>presently</w:t>
      </w:r>
      <w:r w:rsidR="003F5B08">
        <w:t>,</w:t>
      </w:r>
      <w:r w:rsidR="00561BD9">
        <w:t xml:space="preserve"> </w:t>
      </w:r>
      <w:r w:rsidR="00BB2355">
        <w:t>only</w:t>
      </w:r>
      <w:r>
        <w:t xml:space="preserve"> 2D-2D</w:t>
      </w:r>
      <w:r w:rsidR="00561BD9">
        <w:t xml:space="preserve"> correlations</w:t>
      </w:r>
      <w:r w:rsidR="00BB2355">
        <w:t xml:space="preserve"> can be performed</w:t>
      </w:r>
      <w:r>
        <w:t>. Potentially, internal fiducial markers (e.g.</w:t>
      </w:r>
      <w:r w:rsidR="003F5B08">
        <w:t>,</w:t>
      </w:r>
      <w:r>
        <w:t xml:space="preserve"> organelles, stained lipid droplets) could be a solution to this problem</w:t>
      </w:r>
      <w:r w:rsidR="00866CC1">
        <w:fldChar w:fldCharType="begin" w:fldLock="1"/>
      </w:r>
      <w:r w:rsidR="00AE4863">
        <w:instrText>ADDIN CSL_CITATION {"citationItems":[{"id":"ITEM-1","itemData":{"DOI":"10.1073/pnas.1903642116","ISBN":"1903642116","ISSN":"10916490","PMID":"31375636","abstract":"Lipid droplets (LDs) are ubiquitous organelles comprising a central hub for cellular lipid metabolism and trafficking. This role is tightly associated with their interactions with several cellular organelles. Here, we provide a systematic and quantitative structural description of LDs in their native state in HeLa cells enabled by cellular cryoelectron microscopy. LDs consist of a hydrophobic neutral lipid mixture of triacylglycerols (TAG) and cholesteryl esters (CE), surrounded by a single monolayer of phospholipids. We show that under normal culture conditions, LDs are amorphous and that they transition into a smectic liquid-crystalline phase surrounding an amorphous core at physiological temperature under certain cell-cycle stages or metabolic scenarios. Following determination of the crystal lattice spacing of 3.5 nm and of a phase transition temperature below 43 °C, we attributed the liquid-crystalline phase to CE. We suggest that under mitotic arrest and starvation, relative CE levels increase, presumably due to the consumption of TAG metabolites for membrane synthesis and mitochondrial respiration, respectively, supported by direct visualization of LD–mitochondrial membrane contact sites. We hypothesize that the structural phase transition may have a major impact on the accessibility of lipids in LDs to enzymes or lipid transporters. These may become restricted in the smectic phase, affecting the exchange rate of lipids with surrounding membranes and lead to a different surface occupancy of LD-associated proteins. Therefore, the composition and the resulting internal structure of LDs is expected to play a key role in their function as hubs of cellular lipid flux.","author":[{"dropping-particle":"","family":"Mahamid","given":"Julia","non-dropping-particle":"","parse-names":false,"suffix":""},{"dropping-particle":"","family":"Tegunov","given":"Dimitry","non-dropping-particle":"","parse-names":false,"suffix":""},{"dropping-particle":"","family":"Maiser","given":"Andreas","non-dropping-particle":"","parse-names":false,"suffix":""},{"dropping-particle":"","family":"Arnold","given":"Jan","non-dropping-particle":"","parse-names":false,"suffix":""},{"dropping-particle":"","family":"Leonhardt","given":"Heinrich","non-dropping-particle":"","parse-names":false,"suffix":""},{"dropping-particle":"","family":"Plitzko","given":"Jürgen M.","non-dropping-particle":"","parse-names":false,"suffix":""},{"dropping-particle":"","family":"Baumeister","given":"Wolfgang","non-dropping-particle":"","parse-names":false,"suffix":""}],"container-title":"Proceedings of the National Academy of Sciences of the United States of America","id":"ITEM-1","issue":"34","issued":{"date-parts":[["2019"]]},"page":"16866-16871","title":"Liquid-crystalline phase transitions in lipid droplets are related to cellular states and specific organelle association","type":"article-journal","volume":"116"},"uris":["http://www.mendeley.com/documents/?uuid=403eec9f-7bc9-4f8b-a243-90c8ad8da642"]},{"id":"ITEM-2","itemData":{"DOI":"10.1016/j.isci.2021.102714","ISSN":"25890042","abstract":"1. Summary Imaging of cells and tissues has improved significantly over the last decade. Dual-beam instruments with a focused ion beam mounted on a scanning electron microscope (FIB-SEM), which offer high-resolution 3D imaging of large volumes and fields-of-view are becoming widely used in the life sciences. FIB-SEM has most recently been implemented on fully hydrated, cryo-immobilized, biological samples. However, correlative light and electron microscopy (CLEM) workflows combining cryo-fluorescence microscopy (cryo-FM) and FIB-SEM are not yet commonly available. Here, we demonstrate that fluorescently labeled lipid droplets can serve as in-situ fiducial markers for correlating cryo-FM and FIB-SEM datasets, and that this approach can be used to target the acquisition of large FIB-SEM stacks spanning tens of microns under cryogenic conditions. We also show that cryo-FIB-SEM imaging is particularly informative for questions related to organelle structure and inter-organellar contacts, nuclear organization and mineral deposits in cells.","author":[{"dropping-particle":"","family":"Scher","given":"Nadav","non-dropping-particle":"","parse-names":false,"suffix":""},{"dropping-particle":"","family":"Rechav","given":"Katya","non-dropping-particle":"","parse-names":false,"suffix":""},{"dropping-particle":"","family":"Paul-Gilloteaux","given":"Perrine","non-dropping-particle":"","parse-names":false,"suffix":""},{"dropping-particle":"","family":"Avinoam","given":"Ori","non-dropping-particle":"","parse-names":false,"suffix":""}],"container-title":"iScience","id":"ITEM-2","issue":"7","issued":{"date-parts":[["2021"]]},"page":"102714","publisher":"Elsevier Inc.","title":"In situ fiducial markers for 3D correlative cryo-fluorescence and FIB-SEM imaging","type":"article-journal","volume":"24"},"uris":["http://www.mendeley.com/documents/?uuid=77cf228e-4f22-4d30-8d3b-1c9a0e27fa3d"]}],"mendeley":{"formattedCitation":"&lt;sup&gt;32, 33&lt;/sup&gt;","plainTextFormattedCitation":"32, 33","previouslyFormattedCitation":"&lt;sup&gt;32, 33&lt;/sup&gt;"},"properties":{"noteIndex":0},"schema":"https://github.com/citation-style-language/schema/raw/master/csl-citation.json"}</w:instrText>
      </w:r>
      <w:r w:rsidR="00866CC1">
        <w:fldChar w:fldCharType="separate"/>
      </w:r>
      <w:r w:rsidR="00AE4863" w:rsidRPr="00AE4863">
        <w:rPr>
          <w:noProof/>
          <w:vertAlign w:val="superscript"/>
        </w:rPr>
        <w:t>32,33</w:t>
      </w:r>
      <w:r w:rsidR="00866CC1">
        <w:fldChar w:fldCharType="end"/>
      </w:r>
      <w:r w:rsidR="00E71745">
        <w:t>.</w:t>
      </w:r>
      <w:r w:rsidR="003F5B08">
        <w:t xml:space="preserve"> </w:t>
      </w:r>
      <w:r w:rsidR="00561BD9">
        <w:t>The final correlation success rate depends on many factors</w:t>
      </w:r>
      <w:r w:rsidR="003F5B08">
        <w:t>,</w:t>
      </w:r>
      <w:r w:rsidR="00561BD9">
        <w:t xml:space="preserve"> including the sample quality, the fluorescence microscopy setup, the lamella thickness</w:t>
      </w:r>
      <w:r w:rsidR="003F5B08">
        <w:t>,</w:t>
      </w:r>
      <w:r w:rsidR="00561BD9">
        <w:t xml:space="preserve"> and the size of the targeted structure. </w:t>
      </w:r>
      <w:r>
        <w:t>The correlation accuracy using the described 3D registration approach is estimated to be in the range of 200</w:t>
      </w:r>
      <w:r w:rsidR="00B413A5">
        <w:t>–</w:t>
      </w:r>
      <w:r>
        <w:t>300 nm</w:t>
      </w:r>
      <w:r w:rsidR="00223FCC">
        <w:t xml:space="preserve"> on the final IB image</w:t>
      </w:r>
      <w:r>
        <w:t xml:space="preserve">, </w:t>
      </w:r>
      <w:r w:rsidR="00561BD9">
        <w:t xml:space="preserve">roughly </w:t>
      </w:r>
      <w:r>
        <w:t>corresponding to the typical thickness of FIB-milled lamellas</w:t>
      </w:r>
      <w:r w:rsidR="00561BD9">
        <w:fldChar w:fldCharType="begin" w:fldLock="1"/>
      </w:r>
      <w:r w:rsidR="00561BD9">
        <w:instrText>ADDIN CSL_CITATION {"citationItems":[{"id":"ITEM-1","itemData":{"DOI":"10.1016/j.bpj.2015.10.053","ISSN":"15420086","PMID":"26769364","abstract":"The development of cryo-focused ion beam (cryo-FIB) for the thinning of frozen-hydrated biological specimens enabled cryo-electron tomography (cryo-ET) analysis in unperturbed cells and tissues. However, the volume represented within a typical FIB lamella constitutes a small fraction of the biological specimen. Retaining low-abundance and dynamic subcellular structures or macromolecular assemblies within such limited volumes requires precise targeting of the FIB milling process. In this study, we present the development of a cryo-stage allowing for spinning-disk confocal light microscopy at cryogenic temperatures and describe the incorporation of the new hardware into existing workflows for cellular sample preparation by cryo-FIB. Introduction of fiducial markers and subsequent computation of three-dimensional coordinate transformations provide correlation between light microscopy and scanning electron microscopy/FIB. The correlative approach is employed to guide the FIB milling process of vitrified cellular samples and to capture specific structures, namely fluorescently labeled lipid droplets, in lamellas that are 300 nm thick. The correlation procedure is then applied to localize the fluorescently labeled structures in the transmission electron microscopy image of the lamella. This approach can be employed to navigate the acquisition of cryo-ET data within FIB-lamellas at specific locations, unambiguously identified by fluorescence microscopy.","author":[{"dropping-particle":"","family":"Arnold","given":"Jan","non-dropping-particle":"","parse-names":false,"suffix":""},{"dropping-particle":"","family":"Mahamid","given":"Julia","non-dropping-particle":"","parse-names":false,"suffix":""},{"dropping-particle":"","family":"Lucic","given":"Vladan","non-dropping-particle":"","parse-names":false,"suffix":""},{"dropping-particle":"","family":"Marco","given":"Alex","non-dropping-particle":"De","parse-names":false,"suffix":""},{"dropping-particle":"","family":"Fernandez","given":"Jose Jesus","non-dropping-particle":"","parse-names":false,"suffix":""},{"dropping-particle":"","family":"Laugks","given":"Tim","non-dropping-particle":"","parse-names":false,"suffix":""},{"dropping-particle":"","family":"Mayer","given":"Tobia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Biophysical Journal","id":"ITEM-1","issue":"4","issued":{"date-parts":[["2016"]]},"note":"NULL","page":"860-869","title":"Site-Specific Cryo-focused Ion Beam Sample Preparation Guided by 3D Correlative Microscopy","type":"article-journal","volume":"110"},"uris":["http://www.mendeley.com/documents/?uuid=e6d70a39-7286-414e-991e-ae0bd802a0c5"]}],"mendeley":{"formattedCitation":"&lt;sup&gt;7&lt;/sup&gt;","plainTextFormattedCitation":"7","previouslyFormattedCitation":"&lt;sup&gt;7&lt;/sup&gt;"},"properties":{"noteIndex":0},"schema":"https://github.com/citation-style-language/schema/raw/master/csl-citation.json"}</w:instrText>
      </w:r>
      <w:r w:rsidR="00561BD9">
        <w:fldChar w:fldCharType="separate"/>
      </w:r>
      <w:r w:rsidR="00561BD9" w:rsidRPr="00561BD9">
        <w:rPr>
          <w:noProof/>
          <w:vertAlign w:val="superscript"/>
        </w:rPr>
        <w:t>7</w:t>
      </w:r>
      <w:r w:rsidR="00561BD9">
        <w:fldChar w:fldCharType="end"/>
      </w:r>
      <w:r w:rsidR="00E71745">
        <w:t>.</w:t>
      </w:r>
      <w:r>
        <w:t xml:space="preserve"> </w:t>
      </w:r>
      <w:r w:rsidR="00561BD9">
        <w:t xml:space="preserve">Accordingly, cellular structures much smaller than this will be hard to target at present. </w:t>
      </w:r>
      <w:r>
        <w:t xml:space="preserve">Additionally, excessive movement at the milling site (&gt;300 nm) also reduces the accuracy of the correlation, an issue </w:t>
      </w:r>
      <w:r w:rsidR="003F5B08">
        <w:t xml:space="preserve">that </w:t>
      </w:r>
      <w:r>
        <w:t>can potentially be addressed with FLM setups integrated in</w:t>
      </w:r>
      <w:r w:rsidR="003F5B08">
        <w:t>to</w:t>
      </w:r>
      <w:r>
        <w:t xml:space="preserve"> FIB/SEM instruments. Lamellas that show strong deformation or bending during milling should</w:t>
      </w:r>
      <w:r w:rsidR="003F5B08">
        <w:t>,</w:t>
      </w:r>
      <w:r>
        <w:t xml:space="preserve"> </w:t>
      </w:r>
      <w:r w:rsidR="00FD71AF">
        <w:t>in any case</w:t>
      </w:r>
      <w:r w:rsidR="003F5B08">
        <w:t>,</w:t>
      </w:r>
      <w:r w:rsidR="00FD71AF">
        <w:t xml:space="preserve"> </w:t>
      </w:r>
      <w:r>
        <w:t>be excluded from the downstream workflow.</w:t>
      </w:r>
    </w:p>
    <w:p w14:paraId="19A0F4FC" w14:textId="77777777" w:rsidR="00E42735" w:rsidRDefault="00E42735" w:rsidP="00030A00"/>
    <w:p w14:paraId="1641A55B" w14:textId="788A1250" w:rsidR="00DC4C08" w:rsidRDefault="00DC4C08" w:rsidP="00030A00">
      <w:r>
        <w:t>Overall, cryo-fluorescence imaging is currently limited by the Abbe diffraction criterion. With more routine application (and commercialization) of super-resolved cryo-FLM methods, more accurate targeting of cellular structures might become possible</w:t>
      </w:r>
      <w:r w:rsidR="003F5B08">
        <w:t>,</w:t>
      </w:r>
      <w:r w:rsidR="00561BD9">
        <w:t xml:space="preserve"> especially when integrated into the FIB/SEM for on-the-fly operation</w:t>
      </w:r>
      <w:r>
        <w:t>.</w:t>
      </w:r>
    </w:p>
    <w:p w14:paraId="5DF657BB" w14:textId="53C4998D" w:rsidR="00DC4C08" w:rsidRDefault="00DC4C08" w:rsidP="00030A00"/>
    <w:p w14:paraId="0C28DBB2" w14:textId="065785E1" w:rsidR="00DC4C08" w:rsidRDefault="00DC4C08" w:rsidP="00030A00">
      <w:r>
        <w:t xml:space="preserve">Especially in comparison to non-targeted and post-correlation techniques, the 3D-correlated FIB milling approach allows </w:t>
      </w:r>
      <w:r w:rsidR="003F5B08">
        <w:t xml:space="preserve">the </w:t>
      </w:r>
      <w:r>
        <w:t>selection of suitable positions before the time- and resource-consuming TEM step. It</w:t>
      </w:r>
      <w:r w:rsidR="0024395B">
        <w:t>,</w:t>
      </w:r>
      <w:r>
        <w:t xml:space="preserve"> thereby</w:t>
      </w:r>
      <w:r w:rsidR="0024395B">
        <w:t>,</w:t>
      </w:r>
      <w:r>
        <w:t xml:space="preserve"> enables more efficient data collection and project planning. Moreover, the correlated fluorescence data adds a layer of information </w:t>
      </w:r>
      <w:r w:rsidR="003F5B08">
        <w:t xml:space="preserve">that </w:t>
      </w:r>
      <w:r>
        <w:t>can be crucial for interpreting the tomograms and for integrating the cryo-ET results in multi-scale projects</w:t>
      </w:r>
      <w:r w:rsidR="00561BD9">
        <w:t xml:space="preserve">, especially when dealing with non-structured protein assemblies or those too small for template matching and </w:t>
      </w:r>
      <w:proofErr w:type="spellStart"/>
      <w:r w:rsidR="00561BD9">
        <w:t>subtomogram</w:t>
      </w:r>
      <w:proofErr w:type="spellEnd"/>
      <w:r w:rsidR="00561BD9">
        <w:t xml:space="preserve"> averaging</w:t>
      </w:r>
      <w:r>
        <w:t>.</w:t>
      </w:r>
    </w:p>
    <w:p w14:paraId="1680F789" w14:textId="135169C4" w:rsidR="00DC4C08" w:rsidRDefault="00DC4C08" w:rsidP="00030A00"/>
    <w:p w14:paraId="5C177B8A" w14:textId="579C9C93" w:rsidR="006E4797" w:rsidRPr="00DC4C08" w:rsidRDefault="00DC4C08" w:rsidP="00030A00">
      <w:r>
        <w:t>In combination with advanced workflows such as cryo-lift out of HPF samples</w:t>
      </w:r>
      <w:r w:rsidR="00561BD9">
        <w:fldChar w:fldCharType="begin" w:fldLock="1"/>
      </w:r>
      <w:r w:rsidR="00AE4863">
        <w:instrText>ADDIN CSL_CITATION {"citationItems":[{"id":"ITEM-1","itemData":{"DOI":"10.1016/j.jsb.2015.07.012","author":[{"dropping-particle":"","family":"Mahamid","given":"Julia","non-dropping-particle":"","parse-names":false,"suffix":""},{"dropping-particle":"","family":"Schampers","given":"Ruud","non-dropping-particle":"","parse-names":false,"suffix":""},{"dropping-particle":"","family":"Persoon","given":"Hans","non-dropping-particle":"","parse-names":false,"suffix":""},{"dropping-particle":"","family":"Hyman","given":"Anthony A","non-dropping-particle":"","parse-names":false,"suffix":""},{"dropping-particle":"","family":"Baumeister","given":"Wolfgang","non-dropping-particle":"","parse-names":false,"suffix":""},{"dropping-particle":"","family":"Plitzko","given":"Jürgen M","non-dropping-particle":"","parse-names":false,"suffix":""}],"container-title":"Journal of Structural Biology","id":"ITEM-1","issued":{"date-parts":[["2015"]]},"page":"262-269","publisher":"Elsevier Inc.","title":"A focused ion beam milling and lift-out approach for site-specific preparation of frozen-hydrated lamellas from multicellular organisms","type":"article-journal","volume":"192"},"uris":["http://www.mendeley.com/documents/?uuid=3c4f7c4c-c4a1-434f-ba27-bdc50e558d4b"]},{"id":"ITEM-2","itemData":{"DOI":"10.1038/s41592-019-0497-5","ISSN":"1548-7091","abstract":"Cryo-focused ion beam milling of frozen-hydrated cells has recently provided unprecedented insights into the inner space of cells. In combination with cryo-electron tomography, this method allows access to native structures deep inside cells, enabling structural studies of macromolecules in situ. However, this approach has been mainly limited to individual cells that can be completely vitrified by plunge-freezing. Here, we describe a preparation method that is based on the targeted extraction of material from high-pressure-frozen bulk specimens with a cryo-gripper tool. This lift-out technique enables cryo-electron tomography to be performed on multicellular organisms and tissue, extending the range of applications for in situ structural biology. We demonstrate the potential of the lift-out technique with a structural study of cytosolic 80S ribosomes in a Caenorhabditis elegans worm. The preparation quality allowed for subtomogram analysis with sufficient resolution to distinguish individual ribosomal translocation states and revealed significant cell-to-cell variation in ribosome structure. A technique to ‘lift out’ samples of interest from high-pressure-frozen specimens expands applications of cryo-electron tomography to multicellular organisms and tissue.","author":[{"dropping-particle":"","family":"Schaffer","given":"Miroslava","non-dropping-particle":"","parse-names":false,"suffix":""},{"dropping-particle":"","family":"Pfeffer","given":"Stefan","non-dropping-particle":"","parse-names":false,"suffix":""},{"dropping-particle":"","family":"Mahamid","given":"Julia","non-dropping-particle":"","parse-names":false,"suffix":""},{"dropping-particle":"","family":"Kleindiek","given":"Stephan","non-dropping-particle":"","parse-names":false,"suffix":""},{"dropping-particle":"","family":"Laugks","given":"Tim","non-dropping-particle":"","parse-names":false,"suffix":""},{"dropping-particle":"","family":"Albert","given":"Sahradha","non-dropping-particle":"","parse-names":false,"suffix":""},{"dropping-particle":"","family":"Engel","given":"Benjamin D.","non-dropping-particle":"","parse-names":false,"suffix":""},{"dropping-particle":"","family":"Rummel","given":"Andreas","non-dropping-particle":"","parse-names":false,"suffix":""},{"dropping-particle":"","family":"Smith","given":"Andrew J.","non-dropping-particle":"","parse-names":false,"suffix":""},{"dropping-particle":"","family":"Baumeister","given":"Wolfgang","non-dropping-particle":"","parse-names":false,"suffix":""},{"dropping-particle":"","family":"Plitzko","given":"Juergen M.","non-dropping-particle":"","parse-names":false,"suffix":""}],"container-title":"Nature Methods","id":"ITEM-2","issue":"8","issued":{"date-parts":[["2019"]]},"page":"757-762","publisher":"Springer US","title":"A cryo-FIB lift-out technique enables molecular-resolution cryo-ET within native Caenorhabditis elegans tissue","type":"article-journal","volume":"16"},"uris":["http://www.mendeley.com/documents/?uuid=7566abff-30ae-4367-a245-575d08142af6"]}],"mendeley":{"formattedCitation":"&lt;sup&gt;34, 35&lt;/sup&gt;","plainTextFormattedCitation":"34, 35","previouslyFormattedCitation":"&lt;sup&gt;34, 35&lt;/sup&gt;"},"properties":{"noteIndex":0},"schema":"https://github.com/citation-style-language/schema/raw/master/csl-citation.json"}</w:instrText>
      </w:r>
      <w:r w:rsidR="00561BD9">
        <w:fldChar w:fldCharType="separate"/>
      </w:r>
      <w:r w:rsidR="00AE4863" w:rsidRPr="00AE4863">
        <w:rPr>
          <w:noProof/>
          <w:vertAlign w:val="superscript"/>
        </w:rPr>
        <w:t>34,35</w:t>
      </w:r>
      <w:r w:rsidR="00561BD9">
        <w:fldChar w:fldCharType="end"/>
      </w:r>
      <w:r w:rsidR="00E71745">
        <w:t>,</w:t>
      </w:r>
      <w:r w:rsidR="00561BD9">
        <w:t xml:space="preserve"> </w:t>
      </w:r>
      <w:r>
        <w:t>cryo-FIB-SEM volum</w:t>
      </w:r>
      <w:r w:rsidR="00561BD9">
        <w:t>e</w:t>
      </w:r>
      <w:r w:rsidR="00561BD9">
        <w:fldChar w:fldCharType="begin" w:fldLock="1"/>
      </w:r>
      <w:r w:rsidR="00AE4863">
        <w:instrText>ADDIN CSL_CITATION {"citationItems":[{"id":"ITEM-1","itemData":{"DOI":"10.1016/j.str.2020.07.017","ISSN":"0969-2126","author":[{"dropping-particle":"","family":"Wu","given":"Gong-Her","non-dropping-particle":"","parse-names":false,"suffix":""},{"dropping-particle":"","family":"Mitchell","given":"Patrick G","non-dropping-particle":"","parse-names":false,"suffix":""},{"dropping-particle":"","family":"Galaz-Montoya","given":"Jesus G","non-dropping-particle":"","parse-names":false,"suffix":""},{"dropping-particle":"","family":"Hecksel","given":"Corey W","non-dropping-particle":"","parse-names":false,"suffix":""},{"dropping-particle":"","family":"Sontag","given":"Emily M","non-dropping-particle":"","parse-names":false,"suffix":""},{"dropping-particle":"","family":"Gangadharan","given":"Vimal","non-dropping-particle":"","parse-names":false,"suffix":""},{"dropping-particle":"","family":"Marshman","given":"Jeffrey","non-dropping-particle":"","parse-names":false,"suffix":""},{"dropping-particle":"","family":"Mankus","given":"David","non-dropping-particle":"","parse-names":false,"suffix":""},{"dropping-particle":"","family":"Bisher","given":"Margaret E","non-dropping-particle":"","parse-names":false,"suffix":""},{"dropping-particle":"","family":"Lytton-Jean","given":"Abigail K R","non-dropping-particle":"","parse-names":false,"suffix":""},{"dropping-particle":"","family":"Frydman","given":"Judith","non-dropping-particle":"","parse-names":false,"suffix":""},{"dropping-particle":"","family":"Czymmek","given":"Kirk","non-dropping-particle":"","parse-names":false,"suffix":""},{"dropping-particle":"","family":"Chiu","given":"Wah","non-dropping-particle":"","parse-names":false,"suffix":""}],"container-title":"Structure","id":"ITEM-1","issue":"11","issued":{"date-parts":[["2020","11","3"]]},"note":"doi: 10.1016/j.str.2020.07.017","page":"1231-1237.e3","publisher":"Elsevier","title":"Multi-scale 3D Cryo-Correlative Microscopy for Vitrified Cells","type":"article-journal","volume":"28"},"uris":["http://www.mendeley.com/documents/?uuid=b2cebccd-1e93-4cb8-9cad-255b8c277ca8"]}],"mendeley":{"formattedCitation":"&lt;sup&gt;36&lt;/sup&gt;","plainTextFormattedCitation":"36","previouslyFormattedCitation":"&lt;sup&gt;36&lt;/sup&gt;"},"properties":{"noteIndex":0},"schema":"https://github.com/citation-style-language/schema/raw/master/csl-citation.json"}</w:instrText>
      </w:r>
      <w:r w:rsidR="00561BD9">
        <w:fldChar w:fldCharType="separate"/>
      </w:r>
      <w:r w:rsidR="00AE4863" w:rsidRPr="00AE4863">
        <w:rPr>
          <w:noProof/>
          <w:vertAlign w:val="superscript"/>
        </w:rPr>
        <w:t>36</w:t>
      </w:r>
      <w:r w:rsidR="00561BD9">
        <w:fldChar w:fldCharType="end"/>
      </w:r>
      <w:r>
        <w:t xml:space="preserve"> and super-resolution fluorescence imaging</w:t>
      </w:r>
      <w:r w:rsidR="00561BD9">
        <w:fldChar w:fldCharType="begin" w:fldLock="1"/>
      </w:r>
      <w:r w:rsidR="00AE4863">
        <w:instrText xml:space="preserve">ADDIN CSL_CITATION {"citationItems":[{"id":"ITEM-1","itemData":{"DOI":"10.1038/srep13017","ISSN":"2045-2322","PMID":"26462878","abstract":"We demonstrate the use of cryogenic super-resolution correlative light and electron microscopy (csCLEM) to precisely determine the spatial relationship between proteins and their native cellular structures. Several fluorescent proteins (FPs) were found to be photoswitchable and emitted far more photons under our cryogenic imaging condition, resulting in higher localization precision which is comparable to ambient super-resolution imaging. Vitrified specimens were prepared by high pressure freezing and cryo-sectioning to maintain a near-native state with better fluorescence preservation. A 2-3-fold improvement of resolution over the recent reports was achieved due to the photon budget performance of screening out Dronpa and optimized imaging conditions, even with thin sections which is at a disadvantage when calculate the structure resolution from label density. We extended csCLEM to mammalian cells by introducing cryo-sectioning and observed good correlation of a mitochondrial protein with the mitochondrial outer membrane at nanometer resolution in three dimensions.","author":[{"dropping-particle":"","family":"Liu","given":"Bei","non-dropping-particle":"","parse-names":false,"suffix":""},{"dropping-particle":"","family":"Xue","given":"Yanhong","non-dropping-particle":"","parse-names":false,"suffix":""},{"dropping-particle":"","family":"Zhao","given":"Wei","non-dropping-particle":"","parse-names":false,"suffix":""},{"dropping-particle":"","family":"Chen","given":"Yan","non-dropping-particle":"","parse-names":false,"suffix":""},{"dropping-particle":"","family":"Fan","given":"Chunyan","non-dropping-particle":"","parse-names":false,"suffix":""},{"dropping-particle":"","family":"Gu","given":"Lusheng","non-dropping-particle":"","parse-names":false,"suffix":""},{"dropping-particle":"","family":"Zhang","given":"Yongdeng","non-dropping-particle":"","parse-names":false,"suffix":""},{"dropping-particle":"","family":"Zhang","given":"Xiang","non-dropping-particle":"","parse-names":false,"suffix":""},{"dropping-particle":"","family":"Sun","given":"Lei","non-dropping-particle":"","parse-names":false,"suffix":""},{"dropping-particle":"","family":"Huang","given":"Xiaojun","non-dropping-particle":"","parse-names":false,"suffix":""},{"dropping-particle":"","family":"Ding","given":"Wei","non-dropping-particle":"","parse-names":false,"suffix":""},{"dropping-particle":"","family":"Sun","given":"Fei","non-dropping-particle":"","parse-names":false,"suffix":""},{"dropping-particle":"","family":"Ji","given":"Wei","non-dropping-particle":"","parse-names":false,"suffix":""},{"dropping-particle":"","family":"Xu","given":"Tao","non-dropping-particle":"","parse-names":false,"suffix":""}],"container-title":"Scientific reports","id":"ITEM-1","issue":"October","issued":{"date-parts":[["2015"]]},"page":"13017","publisher":"Nature Publishing Group","title":"Three-dimensional super-resolution protein localization correlated with vitrified cellular context.","type":"article-journal","volume":"5"},"uris":["http://www.mendeley.com/documents/?uuid=8b7e7197-51fb-46da-8aa4-ec94cab8da91"]},{"id":"ITEM-2","itemData":{"DOI":"10.1117/12.2025373","ISBN":"9780819496652","ISSN":"0277786X","abstract":"The precision in localizing a molecule is ultimately determined by the number of detected photons, which is in turn limited by photobleaching. Currently, fluorophores can be routinely localized to a few tens of nanometers at room temperature. In this work we demonstrate localization precision better than 3 Angstrom by substantial improvement of the molecular photostability at cryogenic temperatures. We discuss the challenges, solutions and promise of our methodology for high-performance co-localization and super-resolution microscopy. © (2013) COPYRIGHT Society of Photo-Optical Instrumentation Engineers (SPIE). Downloading of the abstract is permitted for personal use only.","author":[{"dropping-particle":"","family":"Weisenburger","given":"Siegfried","non-dropping-particle":"","parse-names":false,"suffix":""},{"dropping-particle":"","family":"Jing","given":"Bo","non-dropping-particle":"","parse-names":false,"suffix":""},{"dropping-particle":"","family":"Renn","given":"Alois","non-dropping-particle":"","parse-names":false,"suffix":""},{"dropping-particle":"","family":"Sandoghdar","given":"Vahid","non-dropping-particle":"","parse-names":false,"suffix":""}],"container-title":"SPIE NanoScience + Engineering","id":"ITEM-2","issued":{"date-parts":[["2013"]]},"page":"88150D","title":"Cryogenic localization of single molecules with angstrom precision","type":"article-journal","volume":"8815"},"uris":["http://www.mendeley.com/documents/?uuid=816e4aa8-e3bf-4e0a-9403-799dd658a210"]},{"id":"ITEM-3","itemData":{"DOI":"10.1021/nl501870p","ISBN":"1530-6992 (Electronic)\\r1530-6984 (Linking)","ISSN":"15306992","PMID":"24884378","abstract":"We introduce a super-resolution technique for fluorescence cryo-microscopy based on photoswitching of standard genetically encoded fluorescent marker proteins in intact mammalian cells at low temperature (81 K). Given the limit imposed by the lack of cryo-immersion objectives, current applications of fluorescence cryo-microscopy to biological specimens achieve resolutions between 400-500 nm only. We demonstrate that the single molecule characteristics of reversible photobleaching of mEGFP and mVenus at liquid nitrogen temperature are suitable for the basic concept of single molecule localization microscopy. This enabled us to perform super-resolution imaging of vitrified biological samples and to visualize structures in unperturbed fast frozen cells for the first time with a structural resolution of </w:instrText>
      </w:r>
      <w:r w:rsidR="00AE4863">
        <w:rPr>
          <w:rFonts w:ascii="Cambria Math" w:hAnsi="Cambria Math" w:cs="Cambria Math"/>
        </w:rPr>
        <w:instrText>∼</w:instrText>
      </w:r>
      <w:r w:rsidR="00AE4863">
        <w:instrText xml:space="preserve">125 nm (average single molecule localization accuracy </w:instrText>
      </w:r>
      <w:r w:rsidR="00AE4863">
        <w:rPr>
          <w:rFonts w:ascii="Cambria Math" w:hAnsi="Cambria Math" w:cs="Cambria Math"/>
        </w:rPr>
        <w:instrText>∼</w:instrText>
      </w:r>
      <w:r w:rsidR="00AE4863">
        <w:instrText>40 nm), corresponding to a 3-5 fold resolution improvement.","author":[{"dropping-particle":"","family":"Kaufmann","given":"Rainer","non-dropping-particle":"","parse-names":false,"suffix":""},{"dropping-particle":"","family":"Schellenberger","given":"Pascale","non-dropping-particle":"","parse-names":false,"suffix":""},{"dropping-particle":"","family":"Seiradake","given":"Elena","non-dropping-particle":"","parse-names":false,"suffix":""},{"dropping-particle":"","family":"Dobbie","given":"Ian M.","non-dropping-particle":"","parse-names":false,"suffix":""},{"dropping-particle":"","family":"Jones","given":"E. Yvonne","non-dropping-particle":"","parse-names":false,"suffix":""},{"dropping-particle":"","family":"Davis","given":"Ilan","non-dropping-particle":"","parse-names":false,"suffix":""},{"dropping-particle":"","family":"Hagen","given":"Christoph","non-dropping-particle":"","parse-names":false,"suffix":""},{"dropping-particle":"","family":"Grünewald","given":"Kay","non-dropping-particle":"","parse-names":false,"suffix":""}],"container-title":"Nano Letters","id":"ITEM-3","issue":"7","issued":{"date-parts":[["2014"]]},"page":"4171-4175","title":"Super-resolution microscopy using standard fluorescent proteins in intact cells under cryo-conditions","type":"article-journal","volume":"14"},"uris":["http://www.mendeley.com/documents/?uuid=719e7a92-3ae7-4dde-96b5-99be0fa6752b"]},{"id":"ITEM-4","itemData":{"DOI":"10.1038/s41598-018-37728-8","ISSN":"20452322","PMID":"30718653","abstract":"Sample fixation by vitrification is critical for the optimal structural preservation of biomolecules and subsequent high-resolution imaging by cryo-correlative light and electron microscopy (cryoCLEM). There is a large resolution gap between cryo fluorescence microscopy (cryoFLM), ~400-nm, and the sub-nanometre resolution achievable with cryo-electron microscopy (cryoEM), which hinders interpretation of cryoCLEM data. Here, we present a general approach to increase the resolution of cryoFLM using cryo-super-resolution (cryoSR) microscopy that is compatible with successive cryoEM investigation in the same region. We determined imaging parameters to avoid devitrification of the cryosamples without the necessity for cryoprotectants. Next, we examined the applicability of various fluorescent proteins (FPs) for single-molecule localisation cryoSR microscopy and found that all investigated FPs display reversible photoswitchable behaviour, and demonstrated cryoSR on lipid nanotubes labelled with rsEGFP2 and rsFastLime. Finally, we performed SR-cryoCLEM on mammalian cells expressing microtubule-associated protein-2 fused to rsEGFP2 and performed 3D cryo-electron tomography on the localised areas. The method we describe exclusively uses commercially available equipment to achieve a localisation precision of 30-nm. Furthermore, all investigated FPs displayed behaviour compatible with cryoSR microscopy, making this technique broadly available without requiring specialised equipment and will improve the applicability of this emerging technique for cellular and structural biology.","author":[{"dropping-particle":"","family":"Tuijtel","given":"Maarten W.","non-dropping-particle":"","parse-names":false,"suffix":""},{"dropping-particle":"","family":"Koster","given":"Abraham J.","non-dropping-particle":"","parse-names":false,"suffix":""},{"dropping-particle":"","family":"Jakobs","given":"Stefan","non-dropping-particle":"","parse-names":false,"suffix":""},{"dropping-particle":"","family":"Faas","given":"Frank G.A.","non-dropping-particle":"","parse-names":false,"suffix":""},{"dropping-particle":"","family":"Sharp","given":"Thomas H.","non-dropping-particle":"","parse-names":false,"suffix":""}],"container-title":"Scientific Reports","id":"ITEM-4","issue":"1","issued":{"date-parts":[["2019"]]},"page":"1-11","title":"Correlative cryo super-resolution light and electron microscopy on mammalian cells using fluorescent proteins","type":"article-journal","volume":"9"},"uris":["http://www.mendeley.com/documents/?uuid=c5b9f566-4521-4de3-8903-1299ae8c24a2"]}],"mendeley":{"formattedCitation":"&lt;sup&gt;26, 37–39&lt;/sup&gt;","plainTextFormattedCitation":"26, 37–39","previouslyFormattedCitation":"&lt;sup&gt;26, 37–39&lt;/sup&gt;"},"properties":{"noteIndex":0},"schema":"https://github.com/citation-style-language/schema/raw/master/csl-citation.json"}</w:instrText>
      </w:r>
      <w:r w:rsidR="00561BD9">
        <w:fldChar w:fldCharType="separate"/>
      </w:r>
      <w:r w:rsidR="00AE4863" w:rsidRPr="00AE4863">
        <w:rPr>
          <w:noProof/>
          <w:vertAlign w:val="superscript"/>
        </w:rPr>
        <w:t>26,37–39</w:t>
      </w:r>
      <w:r w:rsidR="00561BD9">
        <w:fldChar w:fldCharType="end"/>
      </w:r>
      <w:r w:rsidR="00E71745">
        <w:t>,</w:t>
      </w:r>
      <w:r>
        <w:t xml:space="preserve"> 3D-targeted lamella preparation offers the prospect of not only dissecting biological processes in isolated cells but also to make tissue and patient samples accessible to FIB milling and cryo-electron tomography. As such, it will allow dissection of pathological processes at high resolution and thus be an integral building block toward a biopsy at the nanoscale.</w:t>
      </w:r>
    </w:p>
    <w:p w14:paraId="0BEB38EC" w14:textId="77777777" w:rsidR="006E4797" w:rsidRDefault="006E4797" w:rsidP="00030A00">
      <w:pPr>
        <w:rPr>
          <w:color w:val="000000"/>
        </w:rPr>
      </w:pPr>
    </w:p>
    <w:p w14:paraId="59F37CC4" w14:textId="2E2FA6A5" w:rsidR="006E4797" w:rsidRDefault="00551D82" w:rsidP="00030A00">
      <w:pPr>
        <w:pBdr>
          <w:top w:val="nil"/>
          <w:left w:val="nil"/>
          <w:bottom w:val="nil"/>
          <w:right w:val="nil"/>
          <w:between w:val="nil"/>
        </w:pBdr>
        <w:rPr>
          <w:color w:val="808080"/>
        </w:rPr>
      </w:pPr>
      <w:r>
        <w:rPr>
          <w:b/>
          <w:color w:val="000000"/>
        </w:rPr>
        <w:lastRenderedPageBreak/>
        <w:t>ACKNOWLEDGMENTS:</w:t>
      </w:r>
    </w:p>
    <w:p w14:paraId="7ACCD739" w14:textId="194CA848" w:rsidR="00DC4C08" w:rsidRDefault="00DC4C08" w:rsidP="00030A00">
      <w:r>
        <w:t>We thank Inga Wolf for supporting the IT infrastructure</w:t>
      </w:r>
      <w:r w:rsidR="00826ADE">
        <w:t xml:space="preserve">, </w:t>
      </w:r>
      <w:r>
        <w:t>Florian Beck for computational support</w:t>
      </w:r>
      <w:r w:rsidR="003F5B08">
        <w:t>,</w:t>
      </w:r>
      <w:r w:rsidR="00826ADE">
        <w:t xml:space="preserve"> and Oda H. </w:t>
      </w:r>
      <w:proofErr w:type="spellStart"/>
      <w:r w:rsidR="00826ADE">
        <w:t>Schiøtz</w:t>
      </w:r>
      <w:proofErr w:type="spellEnd"/>
      <w:r w:rsidR="00826ADE">
        <w:t xml:space="preserve"> for </w:t>
      </w:r>
      <w:r w:rsidR="003F5B08">
        <w:t xml:space="preserve">the </w:t>
      </w:r>
      <w:r w:rsidR="00826ADE">
        <w:t xml:space="preserve">critical reading of the </w:t>
      </w:r>
      <w:r w:rsidR="00AD0635">
        <w:t>manuscript</w:t>
      </w:r>
      <w:r>
        <w:t xml:space="preserve">. Funding was provided in part through an Alexander von Humboldt returners fellowship to </w:t>
      </w:r>
      <w:r w:rsidR="001413E0">
        <w:t>Philipp S. Erdmann</w:t>
      </w:r>
      <w:r>
        <w:t xml:space="preserve"> and an EMBO Long-term Fellowship ALTF 764-2014 to </w:t>
      </w:r>
      <w:r w:rsidR="001413E0">
        <w:t xml:space="preserve">Florian </w:t>
      </w:r>
      <w:proofErr w:type="spellStart"/>
      <w:r w:rsidR="001413E0">
        <w:t>Wilfling</w:t>
      </w:r>
      <w:proofErr w:type="spellEnd"/>
      <w:r>
        <w:t xml:space="preserve">. </w:t>
      </w:r>
      <w:r w:rsidR="001413E0">
        <w:t>Anna Bieber</w:t>
      </w:r>
      <w:r>
        <w:t xml:space="preserve"> was supported by a Boehringer Ingelheim Fonds </w:t>
      </w:r>
      <w:r w:rsidR="003F5B08">
        <w:t xml:space="preserve">Ph.D. </w:t>
      </w:r>
      <w:r>
        <w:t>fellowship.</w:t>
      </w:r>
    </w:p>
    <w:p w14:paraId="25B2FBBD" w14:textId="77777777" w:rsidR="006E4797" w:rsidRDefault="006E4797" w:rsidP="00030A00">
      <w:pPr>
        <w:rPr>
          <w:b/>
        </w:rPr>
      </w:pPr>
    </w:p>
    <w:p w14:paraId="5E703EBA" w14:textId="7518C95A" w:rsidR="006E4797" w:rsidRDefault="00551D82" w:rsidP="00030A00">
      <w:pPr>
        <w:pBdr>
          <w:top w:val="nil"/>
          <w:left w:val="nil"/>
          <w:bottom w:val="nil"/>
          <w:right w:val="nil"/>
          <w:between w:val="nil"/>
        </w:pBdr>
        <w:rPr>
          <w:color w:val="808080"/>
        </w:rPr>
      </w:pPr>
      <w:r>
        <w:rPr>
          <w:b/>
          <w:color w:val="000000"/>
        </w:rPr>
        <w:t>DISCLOSURES:</w:t>
      </w:r>
    </w:p>
    <w:p w14:paraId="330BE486" w14:textId="331FD031" w:rsidR="00DC4C08" w:rsidRDefault="00DC4C08" w:rsidP="00030A00">
      <w:r>
        <w:t>The authors declare no conflict</w:t>
      </w:r>
      <w:r w:rsidR="006377C3">
        <w:t>s</w:t>
      </w:r>
      <w:r>
        <w:t xml:space="preserve"> of interest.</w:t>
      </w:r>
    </w:p>
    <w:p w14:paraId="4A7B0E5C" w14:textId="77777777" w:rsidR="006E4797" w:rsidRDefault="006E4797" w:rsidP="00030A00">
      <w:pPr>
        <w:rPr>
          <w:color w:val="000000"/>
        </w:rPr>
      </w:pPr>
    </w:p>
    <w:p w14:paraId="64950145" w14:textId="52F1717D" w:rsidR="00561BD9" w:rsidRPr="00E42735" w:rsidRDefault="00551D82" w:rsidP="00030A00">
      <w:pPr>
        <w:rPr>
          <w:color w:val="808080"/>
        </w:rPr>
      </w:pPr>
      <w:r>
        <w:rPr>
          <w:b/>
        </w:rPr>
        <w:t>REFERENCES:</w:t>
      </w:r>
    </w:p>
    <w:p w14:paraId="1A46AA47" w14:textId="47CC0EC8" w:rsidR="001554D2" w:rsidRPr="001554D2" w:rsidRDefault="00561BD9" w:rsidP="00030A00">
      <w:pPr>
        <w:autoSpaceDE w:val="0"/>
        <w:autoSpaceDN w:val="0"/>
        <w:adjustRightInd w:val="0"/>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001554D2" w:rsidRPr="001554D2">
        <w:rPr>
          <w:noProof/>
        </w:rPr>
        <w:t>1.</w:t>
      </w:r>
      <w:r w:rsidR="001554D2" w:rsidRPr="001554D2">
        <w:rPr>
          <w:noProof/>
        </w:rPr>
        <w:tab/>
        <w:t xml:space="preserve">Beck, M., Baumeister, W. Cryo-Electron </w:t>
      </w:r>
      <w:r w:rsidR="00E42735" w:rsidRPr="001554D2">
        <w:rPr>
          <w:noProof/>
        </w:rPr>
        <w:t>t</w:t>
      </w:r>
      <w:r w:rsidR="001554D2" w:rsidRPr="001554D2">
        <w:rPr>
          <w:noProof/>
        </w:rPr>
        <w:t xml:space="preserve">omography: Can it </w:t>
      </w:r>
      <w:r w:rsidR="00E42735" w:rsidRPr="001554D2">
        <w:rPr>
          <w:noProof/>
        </w:rPr>
        <w:t>reveal the molecular sociology of cells in atomic detai</w:t>
      </w:r>
      <w:r w:rsidR="001554D2" w:rsidRPr="001554D2">
        <w:rPr>
          <w:noProof/>
        </w:rPr>
        <w:t xml:space="preserve">l? </w:t>
      </w:r>
      <w:r w:rsidR="001554D2" w:rsidRPr="001554D2">
        <w:rPr>
          <w:i/>
          <w:iCs/>
          <w:noProof/>
        </w:rPr>
        <w:t>Trends in Cell Biology</w:t>
      </w:r>
      <w:r w:rsidR="001554D2" w:rsidRPr="001554D2">
        <w:rPr>
          <w:noProof/>
        </w:rPr>
        <w:t xml:space="preserve">. </w:t>
      </w:r>
      <w:r w:rsidR="001554D2" w:rsidRPr="001554D2">
        <w:rPr>
          <w:b/>
          <w:bCs/>
          <w:noProof/>
        </w:rPr>
        <w:t>26</w:t>
      </w:r>
      <w:r w:rsidR="001554D2" w:rsidRPr="001554D2">
        <w:rPr>
          <w:noProof/>
        </w:rPr>
        <w:t xml:space="preserve"> (11), 825–837 (2016).</w:t>
      </w:r>
    </w:p>
    <w:p w14:paraId="23FF16B9" w14:textId="77777777" w:rsidR="001554D2" w:rsidRPr="001554D2" w:rsidRDefault="001554D2" w:rsidP="00030A00">
      <w:pPr>
        <w:autoSpaceDE w:val="0"/>
        <w:autoSpaceDN w:val="0"/>
        <w:adjustRightInd w:val="0"/>
        <w:rPr>
          <w:noProof/>
        </w:rPr>
      </w:pPr>
      <w:r w:rsidRPr="001554D2">
        <w:rPr>
          <w:noProof/>
        </w:rPr>
        <w:t>2.</w:t>
      </w:r>
      <w:r w:rsidRPr="001554D2">
        <w:rPr>
          <w:noProof/>
        </w:rPr>
        <w:tab/>
        <w:t xml:space="preserve">Plitzko, M., Villa, E., Schaffer, M., Baumeister, W. Opening windows into the cell : focused-ion-beam milling for cryo-electron tomography. </w:t>
      </w:r>
      <w:r w:rsidRPr="001554D2">
        <w:rPr>
          <w:i/>
          <w:iCs/>
          <w:noProof/>
        </w:rPr>
        <w:t>Current Opinion in Structural Biology</w:t>
      </w:r>
      <w:r w:rsidRPr="001554D2">
        <w:rPr>
          <w:noProof/>
        </w:rPr>
        <w:t xml:space="preserve">. </w:t>
      </w:r>
      <w:r w:rsidRPr="001554D2">
        <w:rPr>
          <w:b/>
          <w:bCs/>
          <w:noProof/>
        </w:rPr>
        <w:t>23</w:t>
      </w:r>
      <w:r w:rsidRPr="001554D2">
        <w:rPr>
          <w:noProof/>
        </w:rPr>
        <w:t>, 771–777 (2013).</w:t>
      </w:r>
    </w:p>
    <w:p w14:paraId="0C178224" w14:textId="31885950" w:rsidR="001554D2" w:rsidRPr="001554D2" w:rsidRDefault="001554D2" w:rsidP="00030A00">
      <w:pPr>
        <w:autoSpaceDE w:val="0"/>
        <w:autoSpaceDN w:val="0"/>
        <w:adjustRightInd w:val="0"/>
        <w:rPr>
          <w:noProof/>
        </w:rPr>
      </w:pPr>
      <w:r w:rsidRPr="001554D2">
        <w:rPr>
          <w:noProof/>
        </w:rPr>
        <w:t>3.</w:t>
      </w:r>
      <w:r w:rsidRPr="001554D2">
        <w:rPr>
          <w:noProof/>
        </w:rPr>
        <w:tab/>
        <w:t>Schaffer, M.</w:t>
      </w:r>
      <w:r w:rsidR="00E42735">
        <w:rPr>
          <w:noProof/>
        </w:rPr>
        <w:t xml:space="preserve"> et al</w:t>
      </w:r>
      <w:r w:rsidRPr="001554D2">
        <w:rPr>
          <w:noProof/>
        </w:rPr>
        <w:t xml:space="preserve">. Optimized cryo-focused ion beam sample preparation aimed at in situ structural studies of membrane proteins. </w:t>
      </w:r>
      <w:r w:rsidRPr="001554D2">
        <w:rPr>
          <w:i/>
          <w:iCs/>
          <w:noProof/>
        </w:rPr>
        <w:t>Journal of Structural Biology</w:t>
      </w:r>
      <w:r w:rsidRPr="001554D2">
        <w:rPr>
          <w:noProof/>
        </w:rPr>
        <w:t xml:space="preserve">. </w:t>
      </w:r>
      <w:r w:rsidRPr="001554D2">
        <w:rPr>
          <w:b/>
          <w:bCs/>
          <w:noProof/>
        </w:rPr>
        <w:t>197</w:t>
      </w:r>
      <w:r w:rsidRPr="001554D2">
        <w:rPr>
          <w:noProof/>
        </w:rPr>
        <w:t xml:space="preserve"> (2), 73–82 (2017).</w:t>
      </w:r>
    </w:p>
    <w:p w14:paraId="7CE844C3" w14:textId="77777777" w:rsidR="001554D2" w:rsidRPr="001554D2" w:rsidRDefault="001554D2" w:rsidP="00030A00">
      <w:pPr>
        <w:autoSpaceDE w:val="0"/>
        <w:autoSpaceDN w:val="0"/>
        <w:adjustRightInd w:val="0"/>
        <w:rPr>
          <w:noProof/>
        </w:rPr>
      </w:pPr>
      <w:r w:rsidRPr="001554D2">
        <w:rPr>
          <w:noProof/>
        </w:rPr>
        <w:t>4.</w:t>
      </w:r>
      <w:r w:rsidRPr="001554D2">
        <w:rPr>
          <w:noProof/>
        </w:rPr>
        <w:tab/>
        <w:t xml:space="preserve">Tegunov, D., Xue, L., Dienemann, C., Cramer, P., Mahamid, J. Multi-particle cryo-EM refinement with M visualizes ribosome-antibiotic complex at 3.5 Å in cells. </w:t>
      </w:r>
      <w:r w:rsidRPr="001554D2">
        <w:rPr>
          <w:i/>
          <w:iCs/>
          <w:noProof/>
        </w:rPr>
        <w:t>Nature Methods</w:t>
      </w:r>
      <w:r w:rsidRPr="001554D2">
        <w:rPr>
          <w:noProof/>
        </w:rPr>
        <w:t xml:space="preserve">. </w:t>
      </w:r>
      <w:r w:rsidRPr="001554D2">
        <w:rPr>
          <w:b/>
          <w:bCs/>
          <w:noProof/>
        </w:rPr>
        <w:t>18</w:t>
      </w:r>
      <w:r w:rsidRPr="001554D2">
        <w:rPr>
          <w:noProof/>
        </w:rPr>
        <w:t xml:space="preserve"> (2), 186–193 (2021).</w:t>
      </w:r>
    </w:p>
    <w:p w14:paraId="75A2FB0D" w14:textId="28A9D8B0" w:rsidR="001554D2" w:rsidRPr="001554D2" w:rsidRDefault="001554D2" w:rsidP="00030A00">
      <w:pPr>
        <w:autoSpaceDE w:val="0"/>
        <w:autoSpaceDN w:val="0"/>
        <w:adjustRightInd w:val="0"/>
        <w:rPr>
          <w:noProof/>
        </w:rPr>
      </w:pPr>
      <w:r w:rsidRPr="001554D2">
        <w:rPr>
          <w:noProof/>
        </w:rPr>
        <w:t>5.</w:t>
      </w:r>
      <w:r w:rsidRPr="001554D2">
        <w:rPr>
          <w:noProof/>
        </w:rPr>
        <w:tab/>
        <w:t>Klein, S., Wachsmuth-Melm, M., Winter, S.</w:t>
      </w:r>
      <w:r w:rsidR="00E42735">
        <w:rPr>
          <w:noProof/>
        </w:rPr>
        <w:t xml:space="preserve"> </w:t>
      </w:r>
      <w:r w:rsidRPr="001554D2">
        <w:rPr>
          <w:noProof/>
        </w:rPr>
        <w:t xml:space="preserve">L., Kolovou, A., Chlanda, P. </w:t>
      </w:r>
      <w:r w:rsidRPr="00E42735">
        <w:rPr>
          <w:i/>
          <w:iCs/>
          <w:noProof/>
        </w:rPr>
        <w:t xml:space="preserve">Cryo-correlative light and electron microscopy workflow for cryo-focused ion beam milled adherent cells. </w:t>
      </w:r>
      <w:r w:rsidRPr="001554D2">
        <w:rPr>
          <w:i/>
          <w:iCs/>
          <w:noProof/>
        </w:rPr>
        <w:t>Methods in Cell Biology</w:t>
      </w:r>
      <w:r w:rsidRPr="001554D2">
        <w:rPr>
          <w:noProof/>
        </w:rPr>
        <w:t>.</w:t>
      </w:r>
      <w:r w:rsidR="006377C3">
        <w:rPr>
          <w:noProof/>
        </w:rPr>
        <w:t xml:space="preserve"> </w:t>
      </w:r>
      <w:r w:rsidR="006377C3" w:rsidRPr="001554D2">
        <w:rPr>
          <w:noProof/>
        </w:rPr>
        <w:t>Elsevier Inc.</w:t>
      </w:r>
      <w:r w:rsidRPr="001554D2">
        <w:rPr>
          <w:noProof/>
        </w:rPr>
        <w:t xml:space="preserve"> </w:t>
      </w:r>
      <w:r w:rsidRPr="001554D2">
        <w:rPr>
          <w:b/>
          <w:bCs/>
          <w:noProof/>
        </w:rPr>
        <w:t>162</w:t>
      </w:r>
      <w:r w:rsidR="006377C3">
        <w:rPr>
          <w:noProof/>
        </w:rPr>
        <w:t>,</w:t>
      </w:r>
      <w:r w:rsidRPr="001554D2">
        <w:rPr>
          <w:noProof/>
        </w:rPr>
        <w:t xml:space="preserve"> </w:t>
      </w:r>
      <w:r w:rsidR="00E42735">
        <w:rPr>
          <w:noProof/>
        </w:rPr>
        <w:t>273-302</w:t>
      </w:r>
      <w:r w:rsidRPr="001554D2">
        <w:rPr>
          <w:noProof/>
        </w:rPr>
        <w:t xml:space="preserve"> (2021).</w:t>
      </w:r>
    </w:p>
    <w:p w14:paraId="088618A3" w14:textId="2D2FEAE1" w:rsidR="001554D2" w:rsidRPr="001554D2" w:rsidRDefault="001554D2" w:rsidP="00030A00">
      <w:pPr>
        <w:autoSpaceDE w:val="0"/>
        <w:autoSpaceDN w:val="0"/>
        <w:adjustRightInd w:val="0"/>
        <w:rPr>
          <w:noProof/>
        </w:rPr>
      </w:pPr>
      <w:r w:rsidRPr="001554D2">
        <w:rPr>
          <w:noProof/>
        </w:rPr>
        <w:t>6.</w:t>
      </w:r>
      <w:r w:rsidRPr="001554D2">
        <w:rPr>
          <w:noProof/>
        </w:rPr>
        <w:tab/>
        <w:t>Klein, S.</w:t>
      </w:r>
      <w:r w:rsidR="00E42735">
        <w:rPr>
          <w:noProof/>
        </w:rPr>
        <w:t xml:space="preserve"> et al</w:t>
      </w:r>
      <w:r w:rsidRPr="001554D2">
        <w:rPr>
          <w:noProof/>
        </w:rPr>
        <w:t xml:space="preserve">. Post-correlation on-lamella cryo-CLEM reveals the membrane architecture of lamellar bodies. </w:t>
      </w:r>
      <w:r w:rsidRPr="001554D2">
        <w:rPr>
          <w:i/>
          <w:iCs/>
          <w:noProof/>
        </w:rPr>
        <w:t>Communications Biology</w:t>
      </w:r>
      <w:r w:rsidRPr="001554D2">
        <w:rPr>
          <w:noProof/>
        </w:rPr>
        <w:t xml:space="preserve">. </w:t>
      </w:r>
      <w:r w:rsidRPr="001554D2">
        <w:rPr>
          <w:b/>
          <w:bCs/>
          <w:noProof/>
        </w:rPr>
        <w:t>4</w:t>
      </w:r>
      <w:r w:rsidRPr="001554D2">
        <w:rPr>
          <w:noProof/>
        </w:rPr>
        <w:t xml:space="preserve"> (1), 1–12 (2021).</w:t>
      </w:r>
    </w:p>
    <w:p w14:paraId="1B6BE2E2" w14:textId="10CE1A7F" w:rsidR="001554D2" w:rsidRPr="001554D2" w:rsidRDefault="001554D2" w:rsidP="00030A00">
      <w:pPr>
        <w:autoSpaceDE w:val="0"/>
        <w:autoSpaceDN w:val="0"/>
        <w:adjustRightInd w:val="0"/>
        <w:rPr>
          <w:noProof/>
        </w:rPr>
      </w:pPr>
      <w:r w:rsidRPr="001554D2">
        <w:rPr>
          <w:noProof/>
        </w:rPr>
        <w:t>7.</w:t>
      </w:r>
      <w:r w:rsidRPr="001554D2">
        <w:rPr>
          <w:noProof/>
        </w:rPr>
        <w:tab/>
        <w:t xml:space="preserve">Arnold, J. </w:t>
      </w:r>
      <w:r w:rsidR="00E42735" w:rsidRPr="00E42735">
        <w:rPr>
          <w:iCs/>
          <w:noProof/>
        </w:rPr>
        <w:t>et al</w:t>
      </w:r>
      <w:r w:rsidRPr="001554D2">
        <w:rPr>
          <w:i/>
          <w:iCs/>
          <w:noProof/>
        </w:rPr>
        <w:t>.</w:t>
      </w:r>
      <w:r w:rsidRPr="001554D2">
        <w:rPr>
          <w:noProof/>
        </w:rPr>
        <w:t xml:space="preserve"> Site-Specific Cryo-focused </w:t>
      </w:r>
      <w:r w:rsidR="00E42735" w:rsidRPr="001554D2">
        <w:rPr>
          <w:noProof/>
        </w:rPr>
        <w:t>ion beam sample preparation gu</w:t>
      </w:r>
      <w:r w:rsidRPr="001554D2">
        <w:rPr>
          <w:noProof/>
        </w:rPr>
        <w:t xml:space="preserve">ided by 3D </w:t>
      </w:r>
      <w:r w:rsidR="00E42735" w:rsidRPr="001554D2">
        <w:rPr>
          <w:noProof/>
        </w:rPr>
        <w:t>correlative micr</w:t>
      </w:r>
      <w:r w:rsidRPr="001554D2">
        <w:rPr>
          <w:noProof/>
        </w:rPr>
        <w:t xml:space="preserve">oscopy. </w:t>
      </w:r>
      <w:r w:rsidRPr="001554D2">
        <w:rPr>
          <w:i/>
          <w:iCs/>
          <w:noProof/>
        </w:rPr>
        <w:t>Biophysical Journal</w:t>
      </w:r>
      <w:r w:rsidRPr="001554D2">
        <w:rPr>
          <w:noProof/>
        </w:rPr>
        <w:t xml:space="preserve">. </w:t>
      </w:r>
      <w:r w:rsidRPr="001554D2">
        <w:rPr>
          <w:b/>
          <w:bCs/>
          <w:noProof/>
        </w:rPr>
        <w:t>110</w:t>
      </w:r>
      <w:r w:rsidRPr="001554D2">
        <w:rPr>
          <w:noProof/>
        </w:rPr>
        <w:t xml:space="preserve"> (4), 860–869 (2016).</w:t>
      </w:r>
    </w:p>
    <w:p w14:paraId="14EBBE63" w14:textId="16EAA7AA" w:rsidR="001554D2" w:rsidRPr="001554D2" w:rsidRDefault="001554D2" w:rsidP="00030A00">
      <w:pPr>
        <w:autoSpaceDE w:val="0"/>
        <w:autoSpaceDN w:val="0"/>
        <w:adjustRightInd w:val="0"/>
        <w:rPr>
          <w:noProof/>
        </w:rPr>
      </w:pPr>
      <w:r w:rsidRPr="001554D2">
        <w:rPr>
          <w:noProof/>
        </w:rPr>
        <w:t>8.</w:t>
      </w:r>
      <w:r w:rsidRPr="001554D2">
        <w:rPr>
          <w:noProof/>
        </w:rPr>
        <w:tab/>
        <w:t xml:space="preserve">Wilfling, F. </w:t>
      </w:r>
      <w:r w:rsidR="00E42735" w:rsidRPr="00E42735">
        <w:rPr>
          <w:iCs/>
          <w:noProof/>
        </w:rPr>
        <w:t>et al</w:t>
      </w:r>
      <w:r w:rsidRPr="001554D2">
        <w:rPr>
          <w:i/>
          <w:iCs/>
          <w:noProof/>
        </w:rPr>
        <w:t>.</w:t>
      </w:r>
      <w:r w:rsidRPr="001554D2">
        <w:rPr>
          <w:noProof/>
        </w:rPr>
        <w:t xml:space="preserve"> A </w:t>
      </w:r>
      <w:r w:rsidR="00E42735" w:rsidRPr="001554D2">
        <w:rPr>
          <w:noProof/>
        </w:rPr>
        <w:t>selective autophagy pathway for phase-separated endocytic protein deposi</w:t>
      </w:r>
      <w:r w:rsidRPr="001554D2">
        <w:rPr>
          <w:noProof/>
        </w:rPr>
        <w:t xml:space="preserve">ts. </w:t>
      </w:r>
      <w:r w:rsidRPr="001554D2">
        <w:rPr>
          <w:i/>
          <w:iCs/>
          <w:noProof/>
        </w:rPr>
        <w:t>Molecular Cell</w:t>
      </w:r>
      <w:r w:rsidRPr="001554D2">
        <w:rPr>
          <w:noProof/>
        </w:rPr>
        <w:t xml:space="preserve">. </w:t>
      </w:r>
      <w:r w:rsidRPr="001554D2">
        <w:rPr>
          <w:b/>
          <w:bCs/>
          <w:noProof/>
        </w:rPr>
        <w:t>80</w:t>
      </w:r>
      <w:r w:rsidRPr="001554D2">
        <w:rPr>
          <w:noProof/>
        </w:rPr>
        <w:t xml:space="preserve"> (5), 764</w:t>
      </w:r>
      <w:r w:rsidR="006377C3">
        <w:rPr>
          <w:noProof/>
        </w:rPr>
        <w:t>–</w:t>
      </w:r>
      <w:r w:rsidRPr="001554D2">
        <w:rPr>
          <w:noProof/>
        </w:rPr>
        <w:t>778.e7 (2020).</w:t>
      </w:r>
    </w:p>
    <w:p w14:paraId="32F39DFA" w14:textId="554A9C55" w:rsidR="001554D2" w:rsidRPr="001554D2" w:rsidRDefault="001554D2" w:rsidP="00030A00">
      <w:pPr>
        <w:autoSpaceDE w:val="0"/>
        <w:autoSpaceDN w:val="0"/>
        <w:adjustRightInd w:val="0"/>
        <w:rPr>
          <w:noProof/>
        </w:rPr>
      </w:pPr>
      <w:r w:rsidRPr="001554D2">
        <w:rPr>
          <w:noProof/>
        </w:rPr>
        <w:t>9.</w:t>
      </w:r>
      <w:r w:rsidRPr="001554D2">
        <w:rPr>
          <w:noProof/>
        </w:rPr>
        <w:tab/>
        <w:t>Scientific</w:t>
      </w:r>
      <w:r w:rsidR="00E42735" w:rsidRPr="001554D2">
        <w:rPr>
          <w:noProof/>
        </w:rPr>
        <w:t xml:space="preserve"> volume imag</w:t>
      </w:r>
      <w:r w:rsidRPr="001554D2">
        <w:rPr>
          <w:noProof/>
        </w:rPr>
        <w:t>ing</w:t>
      </w:r>
      <w:r>
        <w:rPr>
          <w:noProof/>
        </w:rPr>
        <w:t>,</w:t>
      </w:r>
      <w:r w:rsidRPr="001554D2">
        <w:rPr>
          <w:noProof/>
        </w:rPr>
        <w:t xml:space="preserve"> </w:t>
      </w:r>
      <w:r>
        <w:rPr>
          <w:noProof/>
        </w:rPr>
        <w:t xml:space="preserve">Nyquist </w:t>
      </w:r>
      <w:r w:rsidR="00E42735">
        <w:rPr>
          <w:noProof/>
        </w:rPr>
        <w:t>calc</w:t>
      </w:r>
      <w:r>
        <w:rPr>
          <w:noProof/>
        </w:rPr>
        <w:t xml:space="preserve">ulator at </w:t>
      </w:r>
      <w:r w:rsidR="00E42735">
        <w:rPr>
          <w:noProof/>
        </w:rPr>
        <w:t>&lt;</w:t>
      </w:r>
      <w:r w:rsidRPr="001554D2">
        <w:rPr>
          <w:noProof/>
        </w:rPr>
        <w:t>https://svi.nl/NyquistCalculator</w:t>
      </w:r>
      <w:r w:rsidR="00E42735">
        <w:rPr>
          <w:noProof/>
        </w:rPr>
        <w:t>&gt;</w:t>
      </w:r>
      <w:r>
        <w:rPr>
          <w:noProof/>
        </w:rPr>
        <w:t xml:space="preserve"> </w:t>
      </w:r>
      <w:r w:rsidR="00E42735">
        <w:rPr>
          <w:noProof/>
        </w:rPr>
        <w:t>(</w:t>
      </w:r>
      <w:r>
        <w:rPr>
          <w:noProof/>
        </w:rPr>
        <w:t>2021</w:t>
      </w:r>
      <w:r w:rsidR="00E42735">
        <w:rPr>
          <w:noProof/>
        </w:rPr>
        <w:t>)</w:t>
      </w:r>
      <w:r w:rsidRPr="001554D2">
        <w:rPr>
          <w:noProof/>
        </w:rPr>
        <w:t>.</w:t>
      </w:r>
    </w:p>
    <w:p w14:paraId="47005AA2" w14:textId="62455CC6" w:rsidR="001554D2" w:rsidRPr="001554D2" w:rsidRDefault="001554D2" w:rsidP="00030A00">
      <w:pPr>
        <w:autoSpaceDE w:val="0"/>
        <w:autoSpaceDN w:val="0"/>
        <w:adjustRightInd w:val="0"/>
        <w:rPr>
          <w:noProof/>
        </w:rPr>
      </w:pPr>
      <w:r w:rsidRPr="001554D2">
        <w:rPr>
          <w:noProof/>
        </w:rPr>
        <w:t>10.</w:t>
      </w:r>
      <w:r w:rsidRPr="001554D2">
        <w:rPr>
          <w:noProof/>
        </w:rPr>
        <w:tab/>
        <w:t xml:space="preserve">Schindelin, J. </w:t>
      </w:r>
      <w:r w:rsidR="00E42735" w:rsidRPr="00E42735">
        <w:rPr>
          <w:iCs/>
          <w:noProof/>
        </w:rPr>
        <w:t>et al</w:t>
      </w:r>
      <w:r w:rsidRPr="001554D2">
        <w:rPr>
          <w:i/>
          <w:iCs/>
          <w:noProof/>
        </w:rPr>
        <w:t>.</w:t>
      </w:r>
      <w:r w:rsidRPr="001554D2">
        <w:rPr>
          <w:noProof/>
        </w:rPr>
        <w:t xml:space="preserve"> Fiji: an open-source platform for biological-image analysis. </w:t>
      </w:r>
      <w:r w:rsidRPr="001554D2">
        <w:rPr>
          <w:i/>
          <w:iCs/>
          <w:noProof/>
        </w:rPr>
        <w:t>Nature Methods</w:t>
      </w:r>
      <w:r w:rsidRPr="001554D2">
        <w:rPr>
          <w:noProof/>
        </w:rPr>
        <w:t xml:space="preserve">. </w:t>
      </w:r>
      <w:r w:rsidRPr="001554D2">
        <w:rPr>
          <w:b/>
          <w:bCs/>
          <w:noProof/>
        </w:rPr>
        <w:t>9</w:t>
      </w:r>
      <w:r w:rsidRPr="001554D2">
        <w:rPr>
          <w:noProof/>
        </w:rPr>
        <w:t xml:space="preserve"> (7), 676–682 (2012).</w:t>
      </w:r>
    </w:p>
    <w:p w14:paraId="73A1D862" w14:textId="4BA96BA0" w:rsidR="001554D2" w:rsidRPr="001554D2" w:rsidRDefault="001554D2" w:rsidP="00030A00">
      <w:pPr>
        <w:autoSpaceDE w:val="0"/>
        <w:autoSpaceDN w:val="0"/>
        <w:adjustRightInd w:val="0"/>
        <w:rPr>
          <w:noProof/>
        </w:rPr>
      </w:pPr>
      <w:r w:rsidRPr="001554D2">
        <w:rPr>
          <w:noProof/>
        </w:rPr>
        <w:t>11.</w:t>
      </w:r>
      <w:r w:rsidRPr="001554D2">
        <w:rPr>
          <w:noProof/>
        </w:rPr>
        <w:tab/>
        <w:t>Huygens Professional version 19.04 (Scientific Volume Imaging, The Netherlands)</w:t>
      </w:r>
      <w:r w:rsidR="00E42735">
        <w:rPr>
          <w:noProof/>
        </w:rPr>
        <w:t xml:space="preserve"> at &lt;</w:t>
      </w:r>
      <w:r w:rsidR="00E42735" w:rsidRPr="00E42735">
        <w:t xml:space="preserve"> </w:t>
      </w:r>
      <w:r w:rsidR="00E42735" w:rsidRPr="00E42735">
        <w:rPr>
          <w:noProof/>
        </w:rPr>
        <w:t>http://svi.nl</w:t>
      </w:r>
      <w:r w:rsidR="00E42735">
        <w:rPr>
          <w:noProof/>
        </w:rPr>
        <w:t>&gt; (2021)</w:t>
      </w:r>
      <w:r w:rsidRPr="001554D2">
        <w:rPr>
          <w:noProof/>
        </w:rPr>
        <w:t>.</w:t>
      </w:r>
    </w:p>
    <w:p w14:paraId="22F71825" w14:textId="4C205434" w:rsidR="001554D2" w:rsidRPr="001554D2" w:rsidRDefault="001554D2" w:rsidP="00030A00">
      <w:pPr>
        <w:autoSpaceDE w:val="0"/>
        <w:autoSpaceDN w:val="0"/>
        <w:adjustRightInd w:val="0"/>
        <w:rPr>
          <w:noProof/>
        </w:rPr>
      </w:pPr>
      <w:r w:rsidRPr="001554D2">
        <w:rPr>
          <w:noProof/>
        </w:rPr>
        <w:t>12.</w:t>
      </w:r>
      <w:r w:rsidRPr="001554D2">
        <w:rPr>
          <w:noProof/>
        </w:rPr>
        <w:tab/>
        <w:t xml:space="preserve">de Chaumont, F. </w:t>
      </w:r>
      <w:r w:rsidR="00E42735" w:rsidRPr="00E42735">
        <w:rPr>
          <w:iCs/>
          <w:noProof/>
        </w:rPr>
        <w:t>et al</w:t>
      </w:r>
      <w:r w:rsidRPr="001554D2">
        <w:rPr>
          <w:i/>
          <w:iCs/>
          <w:noProof/>
        </w:rPr>
        <w:t>.</w:t>
      </w:r>
      <w:r w:rsidRPr="001554D2">
        <w:rPr>
          <w:noProof/>
        </w:rPr>
        <w:t xml:space="preserve"> Icy: an open bioimage informatics platform for extended reproducible research. </w:t>
      </w:r>
      <w:r w:rsidRPr="001554D2">
        <w:rPr>
          <w:i/>
          <w:iCs/>
          <w:noProof/>
        </w:rPr>
        <w:t>Nature Methods</w:t>
      </w:r>
      <w:r w:rsidRPr="001554D2">
        <w:rPr>
          <w:noProof/>
        </w:rPr>
        <w:t xml:space="preserve">. </w:t>
      </w:r>
      <w:r w:rsidRPr="001554D2">
        <w:rPr>
          <w:b/>
          <w:bCs/>
          <w:noProof/>
        </w:rPr>
        <w:t>9</w:t>
      </w:r>
      <w:r w:rsidRPr="001554D2">
        <w:rPr>
          <w:noProof/>
        </w:rPr>
        <w:t xml:space="preserve"> (7), 690–696 (2012).</w:t>
      </w:r>
    </w:p>
    <w:p w14:paraId="7C6616AF" w14:textId="0FCEA486" w:rsidR="001554D2" w:rsidRPr="001554D2" w:rsidRDefault="001554D2" w:rsidP="00030A00">
      <w:pPr>
        <w:autoSpaceDE w:val="0"/>
        <w:autoSpaceDN w:val="0"/>
        <w:adjustRightInd w:val="0"/>
        <w:rPr>
          <w:noProof/>
        </w:rPr>
      </w:pPr>
      <w:r w:rsidRPr="001554D2">
        <w:rPr>
          <w:noProof/>
        </w:rPr>
        <w:t>13.</w:t>
      </w:r>
      <w:r w:rsidRPr="001554D2">
        <w:rPr>
          <w:noProof/>
        </w:rPr>
        <w:tab/>
        <w:t>Arnold, J. 3DCT</w:t>
      </w:r>
      <w:r>
        <w:rPr>
          <w:noProof/>
        </w:rPr>
        <w:t xml:space="preserve"> at</w:t>
      </w:r>
      <w:r w:rsidR="00E42735">
        <w:rPr>
          <w:noProof/>
        </w:rPr>
        <w:t xml:space="preserve"> &lt;</w:t>
      </w:r>
      <w:r w:rsidRPr="001554D2">
        <w:rPr>
          <w:noProof/>
        </w:rPr>
        <w:t>https://3dct.semper.space/</w:t>
      </w:r>
      <w:r w:rsidR="00E42735">
        <w:rPr>
          <w:noProof/>
        </w:rPr>
        <w:t>&gt; (</w:t>
      </w:r>
      <w:r>
        <w:rPr>
          <w:noProof/>
        </w:rPr>
        <w:t>2021</w:t>
      </w:r>
      <w:r w:rsidR="00E42735">
        <w:rPr>
          <w:noProof/>
        </w:rPr>
        <w:t>)</w:t>
      </w:r>
      <w:r w:rsidRPr="001554D2">
        <w:rPr>
          <w:noProof/>
        </w:rPr>
        <w:t>.</w:t>
      </w:r>
    </w:p>
    <w:p w14:paraId="73813035" w14:textId="265CE867" w:rsidR="001554D2" w:rsidRPr="001554D2" w:rsidRDefault="001554D2" w:rsidP="00030A00">
      <w:pPr>
        <w:autoSpaceDE w:val="0"/>
        <w:autoSpaceDN w:val="0"/>
        <w:adjustRightInd w:val="0"/>
        <w:rPr>
          <w:noProof/>
        </w:rPr>
      </w:pPr>
      <w:r w:rsidRPr="001554D2">
        <w:rPr>
          <w:noProof/>
        </w:rPr>
        <w:t>14.</w:t>
      </w:r>
      <w:r w:rsidRPr="001554D2">
        <w:rPr>
          <w:noProof/>
        </w:rPr>
        <w:tab/>
        <w:t xml:space="preserve">Klumpe, S. </w:t>
      </w:r>
      <w:r w:rsidR="00E42735" w:rsidRPr="00E42735">
        <w:rPr>
          <w:iCs/>
          <w:noProof/>
        </w:rPr>
        <w:t>et al</w:t>
      </w:r>
      <w:r w:rsidRPr="001554D2">
        <w:rPr>
          <w:i/>
          <w:iCs/>
          <w:noProof/>
        </w:rPr>
        <w:t>.</w:t>
      </w:r>
      <w:r w:rsidRPr="001554D2">
        <w:rPr>
          <w:noProof/>
        </w:rPr>
        <w:t xml:space="preserve"> A </w:t>
      </w:r>
      <w:r w:rsidR="00E42735" w:rsidRPr="001554D2">
        <w:rPr>
          <w:noProof/>
        </w:rPr>
        <w:t>modular platform for streamlining automated c</w:t>
      </w:r>
      <w:r w:rsidRPr="001554D2">
        <w:rPr>
          <w:noProof/>
        </w:rPr>
        <w:t xml:space="preserve">ryo-FIB </w:t>
      </w:r>
      <w:r w:rsidR="00E42735" w:rsidRPr="001554D2">
        <w:rPr>
          <w:noProof/>
        </w:rPr>
        <w:t>w</w:t>
      </w:r>
      <w:r w:rsidRPr="001554D2">
        <w:rPr>
          <w:noProof/>
        </w:rPr>
        <w:t xml:space="preserve">orkflows. </w:t>
      </w:r>
      <w:r w:rsidRPr="001554D2">
        <w:rPr>
          <w:i/>
          <w:iCs/>
          <w:noProof/>
        </w:rPr>
        <w:t>bioRxiv</w:t>
      </w:r>
      <w:r w:rsidRPr="001554D2">
        <w:rPr>
          <w:noProof/>
        </w:rPr>
        <w:t>. 2021.05.19.444745 (2021).</w:t>
      </w:r>
    </w:p>
    <w:p w14:paraId="3E234C2D" w14:textId="7FEADCC7" w:rsidR="001554D2" w:rsidRPr="001554D2" w:rsidRDefault="001554D2" w:rsidP="00030A00">
      <w:pPr>
        <w:autoSpaceDE w:val="0"/>
        <w:autoSpaceDN w:val="0"/>
        <w:adjustRightInd w:val="0"/>
        <w:rPr>
          <w:noProof/>
        </w:rPr>
      </w:pPr>
      <w:r w:rsidRPr="001554D2">
        <w:rPr>
          <w:noProof/>
        </w:rPr>
        <w:t>15.</w:t>
      </w:r>
      <w:r w:rsidRPr="001554D2">
        <w:rPr>
          <w:noProof/>
        </w:rPr>
        <w:tab/>
        <w:t xml:space="preserve">Wolff, G. </w:t>
      </w:r>
      <w:r w:rsidR="00E42735" w:rsidRPr="00E42735">
        <w:rPr>
          <w:iCs/>
          <w:noProof/>
        </w:rPr>
        <w:t>et al</w:t>
      </w:r>
      <w:r w:rsidRPr="001554D2">
        <w:rPr>
          <w:i/>
          <w:iCs/>
          <w:noProof/>
        </w:rPr>
        <w:t>.</w:t>
      </w:r>
      <w:r w:rsidRPr="001554D2">
        <w:rPr>
          <w:noProof/>
        </w:rPr>
        <w:t xml:space="preserve"> Mind the gap: Micro-expansion joints drastically decrease the bending of FIB-milled cryo-lamellae. </w:t>
      </w:r>
      <w:r w:rsidRPr="001554D2">
        <w:rPr>
          <w:i/>
          <w:iCs/>
          <w:noProof/>
        </w:rPr>
        <w:t>Journal of Structural Biology</w:t>
      </w:r>
      <w:r w:rsidRPr="001554D2">
        <w:rPr>
          <w:noProof/>
        </w:rPr>
        <w:t xml:space="preserve">. </w:t>
      </w:r>
      <w:r w:rsidRPr="001554D2">
        <w:rPr>
          <w:b/>
          <w:bCs/>
          <w:noProof/>
        </w:rPr>
        <w:t>208</w:t>
      </w:r>
      <w:r w:rsidRPr="001554D2">
        <w:rPr>
          <w:noProof/>
        </w:rPr>
        <w:t xml:space="preserve"> (3), 0–3 (2019).</w:t>
      </w:r>
    </w:p>
    <w:p w14:paraId="6B2E3BFA" w14:textId="11594B85" w:rsidR="001554D2" w:rsidRPr="001554D2" w:rsidRDefault="001554D2" w:rsidP="00030A00">
      <w:pPr>
        <w:autoSpaceDE w:val="0"/>
        <w:autoSpaceDN w:val="0"/>
        <w:adjustRightInd w:val="0"/>
        <w:rPr>
          <w:noProof/>
        </w:rPr>
      </w:pPr>
      <w:r w:rsidRPr="001554D2">
        <w:rPr>
          <w:noProof/>
        </w:rPr>
        <w:t>16.</w:t>
      </w:r>
      <w:r w:rsidRPr="001554D2">
        <w:rPr>
          <w:noProof/>
        </w:rPr>
        <w:tab/>
        <w:t>Buckley, G.</w:t>
      </w:r>
      <w:r w:rsidR="00E42735">
        <w:rPr>
          <w:noProof/>
        </w:rPr>
        <w:t xml:space="preserve"> et al</w:t>
      </w:r>
      <w:r w:rsidRPr="001554D2">
        <w:rPr>
          <w:noProof/>
        </w:rPr>
        <w:t xml:space="preserve">. Automated cryo-lamella preparation for high-throughput in-situ structural biology. </w:t>
      </w:r>
      <w:r w:rsidRPr="001554D2">
        <w:rPr>
          <w:i/>
          <w:iCs/>
          <w:noProof/>
        </w:rPr>
        <w:t>Journal of Structural Biology</w:t>
      </w:r>
      <w:r w:rsidRPr="001554D2">
        <w:rPr>
          <w:noProof/>
        </w:rPr>
        <w:t xml:space="preserve">. </w:t>
      </w:r>
      <w:r w:rsidRPr="001554D2">
        <w:rPr>
          <w:b/>
          <w:bCs/>
          <w:noProof/>
        </w:rPr>
        <w:t>210</w:t>
      </w:r>
      <w:r w:rsidRPr="001554D2">
        <w:rPr>
          <w:noProof/>
        </w:rPr>
        <w:t xml:space="preserve"> (2), 107488 (2020).</w:t>
      </w:r>
    </w:p>
    <w:p w14:paraId="67BFD9A8" w14:textId="4E0B901B" w:rsidR="001554D2" w:rsidRPr="001554D2" w:rsidRDefault="001554D2" w:rsidP="00030A00">
      <w:pPr>
        <w:autoSpaceDE w:val="0"/>
        <w:autoSpaceDN w:val="0"/>
        <w:adjustRightInd w:val="0"/>
        <w:rPr>
          <w:noProof/>
        </w:rPr>
      </w:pPr>
      <w:r w:rsidRPr="001554D2">
        <w:rPr>
          <w:noProof/>
        </w:rPr>
        <w:lastRenderedPageBreak/>
        <w:t>17.</w:t>
      </w:r>
      <w:r w:rsidRPr="001554D2">
        <w:rPr>
          <w:noProof/>
        </w:rPr>
        <w:tab/>
        <w:t xml:space="preserve">Tacke, S. </w:t>
      </w:r>
      <w:r w:rsidR="00E42735" w:rsidRPr="00E42735">
        <w:rPr>
          <w:iCs/>
          <w:noProof/>
        </w:rPr>
        <w:t>et al</w:t>
      </w:r>
      <w:r w:rsidRPr="001554D2">
        <w:rPr>
          <w:i/>
          <w:iCs/>
          <w:noProof/>
        </w:rPr>
        <w:t>.</w:t>
      </w:r>
      <w:r w:rsidRPr="001554D2">
        <w:rPr>
          <w:noProof/>
        </w:rPr>
        <w:t xml:space="preserve"> A streamlined workflow for automated cryo focused ion beam milling. </w:t>
      </w:r>
      <w:r w:rsidRPr="001554D2">
        <w:rPr>
          <w:i/>
          <w:iCs/>
          <w:noProof/>
        </w:rPr>
        <w:t>bioRxiv</w:t>
      </w:r>
      <w:r w:rsidRPr="001554D2">
        <w:rPr>
          <w:noProof/>
        </w:rPr>
        <w:t>. 2020.02.24.963033 (2020).</w:t>
      </w:r>
    </w:p>
    <w:p w14:paraId="460DFB57" w14:textId="330CAE95" w:rsidR="001554D2" w:rsidRPr="001554D2" w:rsidRDefault="001554D2" w:rsidP="00030A00">
      <w:pPr>
        <w:autoSpaceDE w:val="0"/>
        <w:autoSpaceDN w:val="0"/>
        <w:adjustRightInd w:val="0"/>
        <w:rPr>
          <w:noProof/>
        </w:rPr>
      </w:pPr>
      <w:r w:rsidRPr="001554D2">
        <w:rPr>
          <w:noProof/>
        </w:rPr>
        <w:t>18.</w:t>
      </w:r>
      <w:r w:rsidRPr="001554D2">
        <w:rPr>
          <w:noProof/>
        </w:rPr>
        <w:tab/>
        <w:t xml:space="preserve">Zachs, T. </w:t>
      </w:r>
      <w:r w:rsidR="00E42735" w:rsidRPr="00E42735">
        <w:rPr>
          <w:iCs/>
          <w:noProof/>
        </w:rPr>
        <w:t>et al</w:t>
      </w:r>
      <w:r w:rsidRPr="001554D2">
        <w:rPr>
          <w:i/>
          <w:iCs/>
          <w:noProof/>
        </w:rPr>
        <w:t>.</w:t>
      </w:r>
      <w:r w:rsidRPr="001554D2">
        <w:rPr>
          <w:noProof/>
        </w:rPr>
        <w:t xml:space="preserve"> Fully automated, sequential focused ion beam milling for cryo-electron tomography. </w:t>
      </w:r>
      <w:r w:rsidRPr="001554D2">
        <w:rPr>
          <w:i/>
          <w:iCs/>
          <w:noProof/>
        </w:rPr>
        <w:t>eLife</w:t>
      </w:r>
      <w:r w:rsidRPr="001554D2">
        <w:rPr>
          <w:noProof/>
        </w:rPr>
        <w:t xml:space="preserve">. </w:t>
      </w:r>
      <w:r w:rsidRPr="001554D2">
        <w:rPr>
          <w:b/>
          <w:bCs/>
          <w:noProof/>
        </w:rPr>
        <w:t>9</w:t>
      </w:r>
      <w:r w:rsidRPr="001554D2">
        <w:rPr>
          <w:noProof/>
        </w:rPr>
        <w:t>, e52286 (2020).</w:t>
      </w:r>
    </w:p>
    <w:p w14:paraId="2170155E" w14:textId="6980C913" w:rsidR="001554D2" w:rsidRPr="001554D2" w:rsidRDefault="001554D2" w:rsidP="00030A00">
      <w:pPr>
        <w:autoSpaceDE w:val="0"/>
        <w:autoSpaceDN w:val="0"/>
        <w:adjustRightInd w:val="0"/>
        <w:rPr>
          <w:noProof/>
        </w:rPr>
      </w:pPr>
      <w:r w:rsidRPr="001554D2">
        <w:rPr>
          <w:noProof/>
        </w:rPr>
        <w:t>19.</w:t>
      </w:r>
      <w:r w:rsidRPr="001554D2">
        <w:rPr>
          <w:noProof/>
        </w:rPr>
        <w:tab/>
        <w:t>Fung, H.</w:t>
      </w:r>
      <w:r w:rsidR="00E42735">
        <w:rPr>
          <w:noProof/>
        </w:rPr>
        <w:t xml:space="preserve"> </w:t>
      </w:r>
      <w:r w:rsidRPr="001554D2">
        <w:rPr>
          <w:noProof/>
        </w:rPr>
        <w:t>K.</w:t>
      </w:r>
      <w:r w:rsidR="00E42735">
        <w:rPr>
          <w:noProof/>
        </w:rPr>
        <w:t xml:space="preserve"> </w:t>
      </w:r>
      <w:r w:rsidRPr="001554D2">
        <w:rPr>
          <w:noProof/>
        </w:rPr>
        <w:t xml:space="preserve">H. </w:t>
      </w:r>
      <w:r>
        <w:rPr>
          <w:noProof/>
        </w:rPr>
        <w:t xml:space="preserve">tools3dct at </w:t>
      </w:r>
      <w:r w:rsidR="00E42735">
        <w:rPr>
          <w:noProof/>
        </w:rPr>
        <w:t>&lt;</w:t>
      </w:r>
      <w:r w:rsidRPr="001554D2">
        <w:rPr>
          <w:noProof/>
        </w:rPr>
        <w:t>https://github.com/hermankhfung/tools3dct</w:t>
      </w:r>
      <w:r w:rsidR="00E42735">
        <w:rPr>
          <w:noProof/>
        </w:rPr>
        <w:t>&gt; (</w:t>
      </w:r>
      <w:r>
        <w:rPr>
          <w:noProof/>
        </w:rPr>
        <w:t>2021</w:t>
      </w:r>
      <w:r w:rsidR="00E42735">
        <w:rPr>
          <w:noProof/>
        </w:rPr>
        <w:t>)</w:t>
      </w:r>
      <w:r w:rsidRPr="001554D2">
        <w:rPr>
          <w:noProof/>
        </w:rPr>
        <w:t>.</w:t>
      </w:r>
    </w:p>
    <w:p w14:paraId="63F08C0A" w14:textId="7E85E19F" w:rsidR="001554D2" w:rsidRPr="001554D2" w:rsidRDefault="001554D2" w:rsidP="00030A00">
      <w:pPr>
        <w:autoSpaceDE w:val="0"/>
        <w:autoSpaceDN w:val="0"/>
        <w:adjustRightInd w:val="0"/>
        <w:rPr>
          <w:noProof/>
        </w:rPr>
      </w:pPr>
      <w:r w:rsidRPr="001554D2">
        <w:rPr>
          <w:noProof/>
        </w:rPr>
        <w:t>20.</w:t>
      </w:r>
      <w:r w:rsidRPr="001554D2">
        <w:rPr>
          <w:noProof/>
        </w:rPr>
        <w:tab/>
        <w:t>Mastronarde, D.</w:t>
      </w:r>
      <w:r w:rsidR="00E42735">
        <w:rPr>
          <w:noProof/>
        </w:rPr>
        <w:t xml:space="preserve"> </w:t>
      </w:r>
      <w:r w:rsidRPr="001554D2">
        <w:rPr>
          <w:noProof/>
        </w:rPr>
        <w:t xml:space="preserve">N. Automated electron microscope tomography using robust prediction of specimen movements. </w:t>
      </w:r>
      <w:r w:rsidRPr="001554D2">
        <w:rPr>
          <w:i/>
          <w:iCs/>
          <w:noProof/>
        </w:rPr>
        <w:t>Journal of Structural Biology</w:t>
      </w:r>
      <w:r w:rsidRPr="001554D2">
        <w:rPr>
          <w:noProof/>
        </w:rPr>
        <w:t xml:space="preserve">. </w:t>
      </w:r>
      <w:r w:rsidRPr="001554D2">
        <w:rPr>
          <w:b/>
          <w:bCs/>
          <w:noProof/>
        </w:rPr>
        <w:t>152</w:t>
      </w:r>
      <w:r w:rsidRPr="001554D2">
        <w:rPr>
          <w:noProof/>
        </w:rPr>
        <w:t xml:space="preserve"> (1), 36–51 (2005).</w:t>
      </w:r>
    </w:p>
    <w:p w14:paraId="1E39541F" w14:textId="6E3F367F" w:rsidR="001554D2" w:rsidRPr="001554D2" w:rsidRDefault="001554D2" w:rsidP="00030A00">
      <w:pPr>
        <w:autoSpaceDE w:val="0"/>
        <w:autoSpaceDN w:val="0"/>
        <w:adjustRightInd w:val="0"/>
        <w:rPr>
          <w:noProof/>
        </w:rPr>
      </w:pPr>
      <w:r w:rsidRPr="001554D2">
        <w:rPr>
          <w:noProof/>
        </w:rPr>
        <w:t>21.</w:t>
      </w:r>
      <w:r w:rsidRPr="001554D2">
        <w:rPr>
          <w:noProof/>
        </w:rPr>
        <w:tab/>
        <w:t>Yang, J.</w:t>
      </w:r>
      <w:r w:rsidR="00E42735">
        <w:rPr>
          <w:noProof/>
        </w:rPr>
        <w:t xml:space="preserve"> </w:t>
      </w:r>
      <w:r w:rsidRPr="001554D2">
        <w:rPr>
          <w:noProof/>
        </w:rPr>
        <w:t>E., Larson, M.</w:t>
      </w:r>
      <w:r w:rsidR="00E42735">
        <w:rPr>
          <w:noProof/>
        </w:rPr>
        <w:t xml:space="preserve"> </w:t>
      </w:r>
      <w:r w:rsidRPr="001554D2">
        <w:rPr>
          <w:noProof/>
        </w:rPr>
        <w:t>R., Sibert, B.</w:t>
      </w:r>
      <w:r w:rsidR="00E42735">
        <w:rPr>
          <w:noProof/>
        </w:rPr>
        <w:t xml:space="preserve"> </w:t>
      </w:r>
      <w:r w:rsidRPr="001554D2">
        <w:rPr>
          <w:noProof/>
        </w:rPr>
        <w:t>S., Shrum, S., Wright, E.</w:t>
      </w:r>
      <w:r w:rsidR="00E42735">
        <w:rPr>
          <w:noProof/>
        </w:rPr>
        <w:t xml:space="preserve"> </w:t>
      </w:r>
      <w:r w:rsidRPr="001554D2">
        <w:rPr>
          <w:noProof/>
        </w:rPr>
        <w:t xml:space="preserve">R. CorRelator: Interactive software for real-time high precision cryo-correlative light and electron microscopy. </w:t>
      </w:r>
      <w:r w:rsidRPr="001554D2">
        <w:rPr>
          <w:i/>
          <w:iCs/>
          <w:noProof/>
        </w:rPr>
        <w:t>Journal of Structural Biology</w:t>
      </w:r>
      <w:r w:rsidRPr="001554D2">
        <w:rPr>
          <w:noProof/>
        </w:rPr>
        <w:t xml:space="preserve">. </w:t>
      </w:r>
      <w:r w:rsidRPr="001554D2">
        <w:rPr>
          <w:b/>
          <w:bCs/>
          <w:noProof/>
        </w:rPr>
        <w:t>213</w:t>
      </w:r>
      <w:r w:rsidRPr="001554D2">
        <w:rPr>
          <w:noProof/>
        </w:rPr>
        <w:t xml:space="preserve"> (2), 107709 (2021).</w:t>
      </w:r>
    </w:p>
    <w:p w14:paraId="185CDFBD" w14:textId="6E0C6343" w:rsidR="001554D2" w:rsidRPr="001554D2" w:rsidRDefault="001554D2" w:rsidP="00030A00">
      <w:pPr>
        <w:autoSpaceDE w:val="0"/>
        <w:autoSpaceDN w:val="0"/>
        <w:adjustRightInd w:val="0"/>
        <w:rPr>
          <w:noProof/>
        </w:rPr>
      </w:pPr>
      <w:r w:rsidRPr="001554D2">
        <w:rPr>
          <w:noProof/>
        </w:rPr>
        <w:t>22.</w:t>
      </w:r>
      <w:r w:rsidRPr="001554D2">
        <w:rPr>
          <w:noProof/>
        </w:rPr>
        <w:tab/>
        <w:t>Hagen, W.</w:t>
      </w:r>
      <w:r w:rsidR="00E42735">
        <w:rPr>
          <w:noProof/>
        </w:rPr>
        <w:t xml:space="preserve"> </w:t>
      </w:r>
      <w:r w:rsidRPr="001554D2">
        <w:rPr>
          <w:noProof/>
        </w:rPr>
        <w:t>J.</w:t>
      </w:r>
      <w:r w:rsidR="00E42735">
        <w:rPr>
          <w:noProof/>
        </w:rPr>
        <w:t xml:space="preserve"> </w:t>
      </w:r>
      <w:r w:rsidRPr="001554D2">
        <w:rPr>
          <w:noProof/>
        </w:rPr>
        <w:t>H., Wan, W., Briggs, J.</w:t>
      </w:r>
      <w:r w:rsidR="00E42735">
        <w:rPr>
          <w:noProof/>
        </w:rPr>
        <w:t xml:space="preserve"> </w:t>
      </w:r>
      <w:r w:rsidRPr="001554D2">
        <w:rPr>
          <w:noProof/>
        </w:rPr>
        <w:t>A.</w:t>
      </w:r>
      <w:r w:rsidR="00E42735">
        <w:rPr>
          <w:noProof/>
        </w:rPr>
        <w:t xml:space="preserve"> </w:t>
      </w:r>
      <w:r w:rsidRPr="001554D2">
        <w:rPr>
          <w:noProof/>
        </w:rPr>
        <w:t xml:space="preserve">G. Implementation of a cryo-electron tomography tilt-scheme optimized for high resolution subtomogram averaging. </w:t>
      </w:r>
      <w:r w:rsidRPr="001554D2">
        <w:rPr>
          <w:i/>
          <w:iCs/>
          <w:noProof/>
        </w:rPr>
        <w:t>Journal of Structural Biology</w:t>
      </w:r>
      <w:r w:rsidRPr="001554D2">
        <w:rPr>
          <w:noProof/>
        </w:rPr>
        <w:t xml:space="preserve">. </w:t>
      </w:r>
      <w:r w:rsidRPr="001554D2">
        <w:rPr>
          <w:b/>
          <w:bCs/>
          <w:noProof/>
        </w:rPr>
        <w:t>197</w:t>
      </w:r>
      <w:r w:rsidRPr="001554D2">
        <w:rPr>
          <w:noProof/>
        </w:rPr>
        <w:t xml:space="preserve"> (2), 191–198 (2017).</w:t>
      </w:r>
    </w:p>
    <w:p w14:paraId="3E000B29" w14:textId="3D4C6011" w:rsidR="001554D2" w:rsidRPr="001554D2" w:rsidRDefault="001554D2" w:rsidP="00030A00">
      <w:pPr>
        <w:autoSpaceDE w:val="0"/>
        <w:autoSpaceDN w:val="0"/>
        <w:adjustRightInd w:val="0"/>
        <w:rPr>
          <w:noProof/>
        </w:rPr>
      </w:pPr>
      <w:r w:rsidRPr="001554D2">
        <w:rPr>
          <w:noProof/>
        </w:rPr>
        <w:t>23.</w:t>
      </w:r>
      <w:r w:rsidRPr="001554D2">
        <w:rPr>
          <w:noProof/>
        </w:rPr>
        <w:tab/>
        <w:t>Bäuerlein, F.</w:t>
      </w:r>
      <w:r w:rsidR="00E42735">
        <w:rPr>
          <w:noProof/>
        </w:rPr>
        <w:t xml:space="preserve"> </w:t>
      </w:r>
      <w:r w:rsidRPr="001554D2">
        <w:rPr>
          <w:noProof/>
        </w:rPr>
        <w:t>J.</w:t>
      </w:r>
      <w:r w:rsidR="00E42735">
        <w:rPr>
          <w:noProof/>
        </w:rPr>
        <w:t xml:space="preserve"> </w:t>
      </w:r>
      <w:r w:rsidRPr="001554D2">
        <w:rPr>
          <w:noProof/>
        </w:rPr>
        <w:t xml:space="preserve">B. </w:t>
      </w:r>
      <w:r w:rsidR="00E42735" w:rsidRPr="00E42735">
        <w:rPr>
          <w:iCs/>
          <w:noProof/>
        </w:rPr>
        <w:t>et al</w:t>
      </w:r>
      <w:r w:rsidRPr="001554D2">
        <w:rPr>
          <w:i/>
          <w:iCs/>
          <w:noProof/>
        </w:rPr>
        <w:t>.</w:t>
      </w:r>
      <w:r w:rsidRPr="001554D2">
        <w:rPr>
          <w:noProof/>
        </w:rPr>
        <w:t xml:space="preserve"> In </w:t>
      </w:r>
      <w:r w:rsidR="00E42735" w:rsidRPr="001554D2">
        <w:rPr>
          <w:noProof/>
        </w:rPr>
        <w:t>situ architecture and cellular interactions of p</w:t>
      </w:r>
      <w:r w:rsidRPr="001554D2">
        <w:rPr>
          <w:noProof/>
        </w:rPr>
        <w:t xml:space="preserve">olyQ </w:t>
      </w:r>
      <w:r w:rsidR="00E42735" w:rsidRPr="001554D2">
        <w:rPr>
          <w:noProof/>
        </w:rPr>
        <w:t>i</w:t>
      </w:r>
      <w:r w:rsidRPr="001554D2">
        <w:rPr>
          <w:noProof/>
        </w:rPr>
        <w:t xml:space="preserve">nclusions. </w:t>
      </w:r>
      <w:r w:rsidRPr="001554D2">
        <w:rPr>
          <w:i/>
          <w:iCs/>
          <w:noProof/>
        </w:rPr>
        <w:t>Cell</w:t>
      </w:r>
      <w:r w:rsidRPr="001554D2">
        <w:rPr>
          <w:noProof/>
        </w:rPr>
        <w:t xml:space="preserve">. </w:t>
      </w:r>
      <w:r w:rsidRPr="001554D2">
        <w:rPr>
          <w:b/>
          <w:bCs/>
          <w:noProof/>
        </w:rPr>
        <w:t>171</w:t>
      </w:r>
      <w:r w:rsidRPr="001554D2">
        <w:rPr>
          <w:noProof/>
        </w:rPr>
        <w:t xml:space="preserve"> (1), 179–187 (2017).</w:t>
      </w:r>
    </w:p>
    <w:p w14:paraId="22B8F1E6" w14:textId="4AE4260E" w:rsidR="001554D2" w:rsidRPr="001554D2" w:rsidRDefault="001554D2" w:rsidP="00030A00">
      <w:pPr>
        <w:autoSpaceDE w:val="0"/>
        <w:autoSpaceDN w:val="0"/>
        <w:adjustRightInd w:val="0"/>
        <w:rPr>
          <w:noProof/>
        </w:rPr>
      </w:pPr>
      <w:r w:rsidRPr="001554D2">
        <w:rPr>
          <w:noProof/>
        </w:rPr>
        <w:t>24.</w:t>
      </w:r>
      <w:r w:rsidRPr="001554D2">
        <w:rPr>
          <w:noProof/>
        </w:rPr>
        <w:tab/>
        <w:t>Toro-Nahuelpan, M.</w:t>
      </w:r>
      <w:r w:rsidR="00E42735">
        <w:rPr>
          <w:noProof/>
        </w:rPr>
        <w:t xml:space="preserve"> et al</w:t>
      </w:r>
      <w:r w:rsidRPr="001554D2">
        <w:rPr>
          <w:noProof/>
        </w:rPr>
        <w:t xml:space="preserve">. Tailoring cryo-electron microscopy grids by photo-micropatterning for in-cell structural studies. </w:t>
      </w:r>
      <w:r w:rsidRPr="001554D2">
        <w:rPr>
          <w:i/>
          <w:iCs/>
          <w:noProof/>
        </w:rPr>
        <w:t>Nature Methods</w:t>
      </w:r>
      <w:r w:rsidRPr="001554D2">
        <w:rPr>
          <w:noProof/>
        </w:rPr>
        <w:t xml:space="preserve">. </w:t>
      </w:r>
      <w:r w:rsidRPr="001554D2">
        <w:rPr>
          <w:b/>
          <w:bCs/>
          <w:noProof/>
        </w:rPr>
        <w:t>17</w:t>
      </w:r>
      <w:r w:rsidRPr="001554D2">
        <w:rPr>
          <w:noProof/>
        </w:rPr>
        <w:t xml:space="preserve"> (1), 50–54 (2020).</w:t>
      </w:r>
    </w:p>
    <w:p w14:paraId="2C24BB67" w14:textId="6AFB2BD5" w:rsidR="001554D2" w:rsidRPr="001554D2" w:rsidRDefault="001554D2" w:rsidP="00030A00">
      <w:pPr>
        <w:autoSpaceDE w:val="0"/>
        <w:autoSpaceDN w:val="0"/>
        <w:adjustRightInd w:val="0"/>
        <w:rPr>
          <w:noProof/>
        </w:rPr>
      </w:pPr>
      <w:r w:rsidRPr="001554D2">
        <w:rPr>
          <w:noProof/>
        </w:rPr>
        <w:t>25.</w:t>
      </w:r>
      <w:r w:rsidRPr="001554D2">
        <w:rPr>
          <w:noProof/>
        </w:rPr>
        <w:tab/>
        <w:t>Shaner, N.</w:t>
      </w:r>
      <w:r w:rsidR="00E42735">
        <w:rPr>
          <w:noProof/>
        </w:rPr>
        <w:t xml:space="preserve"> </w:t>
      </w:r>
      <w:r w:rsidRPr="001554D2">
        <w:rPr>
          <w:noProof/>
        </w:rPr>
        <w:t>C., Steinbach, P.</w:t>
      </w:r>
      <w:r w:rsidR="00E42735">
        <w:rPr>
          <w:noProof/>
        </w:rPr>
        <w:t xml:space="preserve"> </w:t>
      </w:r>
      <w:r w:rsidRPr="001554D2">
        <w:rPr>
          <w:noProof/>
        </w:rPr>
        <w:t>A., Tsien, R.</w:t>
      </w:r>
      <w:r w:rsidR="00E42735">
        <w:rPr>
          <w:noProof/>
        </w:rPr>
        <w:t xml:space="preserve"> </w:t>
      </w:r>
      <w:r w:rsidRPr="001554D2">
        <w:rPr>
          <w:noProof/>
        </w:rPr>
        <w:t xml:space="preserve">Y. A guide to choosing fluorescent proteins. </w:t>
      </w:r>
      <w:r w:rsidRPr="001554D2">
        <w:rPr>
          <w:i/>
          <w:iCs/>
          <w:noProof/>
        </w:rPr>
        <w:t xml:space="preserve">Nature </w:t>
      </w:r>
      <w:r w:rsidR="00E42735">
        <w:rPr>
          <w:i/>
          <w:iCs/>
          <w:noProof/>
        </w:rPr>
        <w:t>M</w:t>
      </w:r>
      <w:r w:rsidRPr="001554D2">
        <w:rPr>
          <w:i/>
          <w:iCs/>
          <w:noProof/>
        </w:rPr>
        <w:t>ethods</w:t>
      </w:r>
      <w:r w:rsidRPr="001554D2">
        <w:rPr>
          <w:noProof/>
        </w:rPr>
        <w:t xml:space="preserve">. </w:t>
      </w:r>
      <w:r w:rsidRPr="001554D2">
        <w:rPr>
          <w:b/>
          <w:bCs/>
          <w:noProof/>
        </w:rPr>
        <w:t>2</w:t>
      </w:r>
      <w:r w:rsidRPr="001554D2">
        <w:rPr>
          <w:noProof/>
        </w:rPr>
        <w:t xml:space="preserve"> (12), 905–909 (2005).</w:t>
      </w:r>
    </w:p>
    <w:p w14:paraId="183636C3" w14:textId="03306A95" w:rsidR="001554D2" w:rsidRPr="001554D2" w:rsidRDefault="001554D2" w:rsidP="00030A00">
      <w:pPr>
        <w:autoSpaceDE w:val="0"/>
        <w:autoSpaceDN w:val="0"/>
        <w:adjustRightInd w:val="0"/>
        <w:rPr>
          <w:noProof/>
        </w:rPr>
      </w:pPr>
      <w:r w:rsidRPr="001554D2">
        <w:rPr>
          <w:noProof/>
        </w:rPr>
        <w:t>26.</w:t>
      </w:r>
      <w:r w:rsidRPr="001554D2">
        <w:rPr>
          <w:noProof/>
        </w:rPr>
        <w:tab/>
        <w:t xml:space="preserve">Kaufmann, R. </w:t>
      </w:r>
      <w:r w:rsidR="00E42735" w:rsidRPr="00E42735">
        <w:rPr>
          <w:iCs/>
          <w:noProof/>
        </w:rPr>
        <w:t>et al</w:t>
      </w:r>
      <w:r w:rsidRPr="001554D2">
        <w:rPr>
          <w:i/>
          <w:iCs/>
          <w:noProof/>
        </w:rPr>
        <w:t>.</w:t>
      </w:r>
      <w:r w:rsidRPr="001554D2">
        <w:rPr>
          <w:noProof/>
        </w:rPr>
        <w:t xml:space="preserve"> Super-resolution microscopy using standard fluorescent proteins in intact cells under cryo-conditions. </w:t>
      </w:r>
      <w:r w:rsidRPr="001554D2">
        <w:rPr>
          <w:i/>
          <w:iCs/>
          <w:noProof/>
        </w:rPr>
        <w:t>Nano Letters</w:t>
      </w:r>
      <w:r w:rsidRPr="001554D2">
        <w:rPr>
          <w:noProof/>
        </w:rPr>
        <w:t xml:space="preserve">. </w:t>
      </w:r>
      <w:r w:rsidRPr="001554D2">
        <w:rPr>
          <w:b/>
          <w:bCs/>
          <w:noProof/>
        </w:rPr>
        <w:t>14</w:t>
      </w:r>
      <w:r w:rsidRPr="001554D2">
        <w:rPr>
          <w:noProof/>
        </w:rPr>
        <w:t xml:space="preserve"> (7), 4171–4175 (2014).</w:t>
      </w:r>
    </w:p>
    <w:p w14:paraId="72DF903B" w14:textId="217972C6" w:rsidR="001554D2" w:rsidRPr="001554D2" w:rsidRDefault="001554D2" w:rsidP="00030A00">
      <w:pPr>
        <w:autoSpaceDE w:val="0"/>
        <w:autoSpaceDN w:val="0"/>
        <w:adjustRightInd w:val="0"/>
        <w:rPr>
          <w:noProof/>
        </w:rPr>
      </w:pPr>
      <w:r w:rsidRPr="001554D2">
        <w:rPr>
          <w:noProof/>
        </w:rPr>
        <w:t>27.</w:t>
      </w:r>
      <w:r w:rsidRPr="001554D2">
        <w:rPr>
          <w:noProof/>
        </w:rPr>
        <w:tab/>
        <w:t>Booy, F.</w:t>
      </w:r>
      <w:r w:rsidR="00E42735">
        <w:rPr>
          <w:noProof/>
        </w:rPr>
        <w:t xml:space="preserve"> </w:t>
      </w:r>
      <w:r w:rsidRPr="001554D2">
        <w:rPr>
          <w:noProof/>
        </w:rPr>
        <w:t>P., Pawley, J.</w:t>
      </w:r>
      <w:r w:rsidR="00E42735">
        <w:rPr>
          <w:noProof/>
        </w:rPr>
        <w:t xml:space="preserve"> </w:t>
      </w:r>
      <w:r w:rsidRPr="001554D2">
        <w:rPr>
          <w:noProof/>
        </w:rPr>
        <w:t xml:space="preserve">B. Cryo-crinkling: what happens to carbon films on copper grids at low temperature. </w:t>
      </w:r>
      <w:r w:rsidRPr="001554D2">
        <w:rPr>
          <w:i/>
          <w:iCs/>
          <w:noProof/>
        </w:rPr>
        <w:t>Ultramicroscopy</w:t>
      </w:r>
      <w:r w:rsidRPr="001554D2">
        <w:rPr>
          <w:noProof/>
        </w:rPr>
        <w:t xml:space="preserve">. </w:t>
      </w:r>
      <w:r w:rsidRPr="001554D2">
        <w:rPr>
          <w:b/>
          <w:bCs/>
          <w:noProof/>
        </w:rPr>
        <w:t>48</w:t>
      </w:r>
      <w:r w:rsidRPr="001554D2">
        <w:rPr>
          <w:noProof/>
        </w:rPr>
        <w:t xml:space="preserve"> (3), 273–280 (1993).</w:t>
      </w:r>
    </w:p>
    <w:p w14:paraId="05AD2CE3" w14:textId="2AFDFAFD" w:rsidR="001554D2" w:rsidRPr="001554D2" w:rsidRDefault="001554D2" w:rsidP="00030A00">
      <w:pPr>
        <w:autoSpaceDE w:val="0"/>
        <w:autoSpaceDN w:val="0"/>
        <w:adjustRightInd w:val="0"/>
        <w:rPr>
          <w:noProof/>
        </w:rPr>
      </w:pPr>
      <w:r w:rsidRPr="001554D2">
        <w:rPr>
          <w:noProof/>
        </w:rPr>
        <w:t>28.</w:t>
      </w:r>
      <w:r w:rsidRPr="001554D2">
        <w:rPr>
          <w:noProof/>
        </w:rPr>
        <w:tab/>
        <w:t>Krull, A., Buchholz, T.</w:t>
      </w:r>
      <w:r w:rsidR="00E42735">
        <w:rPr>
          <w:noProof/>
        </w:rPr>
        <w:t xml:space="preserve"> </w:t>
      </w:r>
      <w:r w:rsidRPr="001554D2">
        <w:rPr>
          <w:noProof/>
        </w:rPr>
        <w:t xml:space="preserve">O., Jug, F. Noise2void-Learning denoising from single noisy images. </w:t>
      </w:r>
      <w:r w:rsidRPr="001554D2">
        <w:rPr>
          <w:i/>
          <w:iCs/>
          <w:noProof/>
        </w:rPr>
        <w:t>Proceedings of the IEEE Computer Society Conference on Computer Vision and Pattern Recognition</w:t>
      </w:r>
      <w:r w:rsidRPr="001554D2">
        <w:rPr>
          <w:noProof/>
        </w:rPr>
        <w:t xml:space="preserve">. </w:t>
      </w:r>
      <w:r w:rsidRPr="001554D2">
        <w:rPr>
          <w:b/>
          <w:bCs/>
          <w:noProof/>
        </w:rPr>
        <w:t>2019</w:t>
      </w:r>
      <w:r w:rsidRPr="001554D2">
        <w:rPr>
          <w:noProof/>
        </w:rPr>
        <w:t>-</w:t>
      </w:r>
      <w:r w:rsidRPr="001554D2">
        <w:rPr>
          <w:b/>
          <w:bCs/>
          <w:noProof/>
        </w:rPr>
        <w:t>June</w:t>
      </w:r>
      <w:r w:rsidRPr="001554D2">
        <w:rPr>
          <w:noProof/>
        </w:rPr>
        <w:t>, 2124–2132 (2019).</w:t>
      </w:r>
    </w:p>
    <w:p w14:paraId="5F9FA0E8" w14:textId="7F522F4C" w:rsidR="001554D2" w:rsidRPr="001554D2" w:rsidRDefault="001554D2" w:rsidP="00030A00">
      <w:pPr>
        <w:autoSpaceDE w:val="0"/>
        <w:autoSpaceDN w:val="0"/>
        <w:adjustRightInd w:val="0"/>
        <w:rPr>
          <w:noProof/>
        </w:rPr>
      </w:pPr>
      <w:r w:rsidRPr="001554D2">
        <w:rPr>
          <w:noProof/>
        </w:rPr>
        <w:t>29.</w:t>
      </w:r>
      <w:r w:rsidRPr="001554D2">
        <w:rPr>
          <w:noProof/>
        </w:rPr>
        <w:tab/>
        <w:t xml:space="preserve">Gorelick, S. </w:t>
      </w:r>
      <w:r w:rsidR="00E42735" w:rsidRPr="00E42735">
        <w:rPr>
          <w:iCs/>
          <w:noProof/>
        </w:rPr>
        <w:t>et al</w:t>
      </w:r>
      <w:r w:rsidRPr="001554D2">
        <w:rPr>
          <w:i/>
          <w:iCs/>
          <w:noProof/>
        </w:rPr>
        <w:t>.</w:t>
      </w:r>
      <w:r w:rsidRPr="001554D2">
        <w:rPr>
          <w:noProof/>
        </w:rPr>
        <w:t xml:space="preserve"> PIE-scope, integrated cryo-correlative light and FIB/SEM microscopy. </w:t>
      </w:r>
      <w:r w:rsidRPr="001554D2">
        <w:rPr>
          <w:i/>
          <w:iCs/>
          <w:noProof/>
        </w:rPr>
        <w:t>eLife</w:t>
      </w:r>
      <w:r w:rsidRPr="001554D2">
        <w:rPr>
          <w:noProof/>
        </w:rPr>
        <w:t xml:space="preserve">. </w:t>
      </w:r>
      <w:r w:rsidRPr="001554D2">
        <w:rPr>
          <w:b/>
          <w:bCs/>
          <w:noProof/>
        </w:rPr>
        <w:t>8</w:t>
      </w:r>
      <w:r w:rsidRPr="001554D2">
        <w:rPr>
          <w:noProof/>
        </w:rPr>
        <w:t>, 1–15 (2019).</w:t>
      </w:r>
    </w:p>
    <w:p w14:paraId="09ECD713" w14:textId="112D3111" w:rsidR="001554D2" w:rsidRPr="001554D2" w:rsidRDefault="001554D2" w:rsidP="00030A00">
      <w:pPr>
        <w:autoSpaceDE w:val="0"/>
        <w:autoSpaceDN w:val="0"/>
        <w:adjustRightInd w:val="0"/>
        <w:rPr>
          <w:noProof/>
        </w:rPr>
      </w:pPr>
      <w:r w:rsidRPr="001554D2">
        <w:rPr>
          <w:noProof/>
        </w:rPr>
        <w:t>30.</w:t>
      </w:r>
      <w:r w:rsidRPr="001554D2">
        <w:rPr>
          <w:noProof/>
        </w:rPr>
        <w:tab/>
        <w:t>Delmic METEOR</w:t>
      </w:r>
      <w:r>
        <w:rPr>
          <w:noProof/>
        </w:rPr>
        <w:t xml:space="preserve"> at </w:t>
      </w:r>
      <w:r w:rsidR="00E42735">
        <w:rPr>
          <w:noProof/>
        </w:rPr>
        <w:t>&lt;</w:t>
      </w:r>
      <w:r w:rsidRPr="001554D2">
        <w:rPr>
          <w:noProof/>
        </w:rPr>
        <w:t>https://www.delmic.com/en/products/cryo-solutions/meteor</w:t>
      </w:r>
      <w:r w:rsidR="00E42735">
        <w:rPr>
          <w:noProof/>
        </w:rPr>
        <w:t>&gt; (</w:t>
      </w:r>
      <w:r>
        <w:rPr>
          <w:noProof/>
        </w:rPr>
        <w:t>2021</w:t>
      </w:r>
      <w:r w:rsidR="00E42735">
        <w:rPr>
          <w:noProof/>
        </w:rPr>
        <w:t>)</w:t>
      </w:r>
      <w:r w:rsidRPr="001554D2">
        <w:rPr>
          <w:noProof/>
        </w:rPr>
        <w:t>.</w:t>
      </w:r>
    </w:p>
    <w:p w14:paraId="5E03B1DE" w14:textId="36483282" w:rsidR="001554D2" w:rsidRPr="001554D2" w:rsidRDefault="001554D2" w:rsidP="00030A00">
      <w:pPr>
        <w:autoSpaceDE w:val="0"/>
        <w:autoSpaceDN w:val="0"/>
        <w:adjustRightInd w:val="0"/>
        <w:rPr>
          <w:noProof/>
        </w:rPr>
      </w:pPr>
      <w:r w:rsidRPr="001554D2">
        <w:rPr>
          <w:noProof/>
        </w:rPr>
        <w:t>31.</w:t>
      </w:r>
      <w:r w:rsidRPr="001554D2">
        <w:rPr>
          <w:noProof/>
        </w:rPr>
        <w:tab/>
        <w:t>Scientific, T.</w:t>
      </w:r>
      <w:r w:rsidR="00E42735">
        <w:rPr>
          <w:noProof/>
        </w:rPr>
        <w:t xml:space="preserve"> </w:t>
      </w:r>
      <w:r w:rsidRPr="001554D2">
        <w:rPr>
          <w:noProof/>
        </w:rPr>
        <w:t>F. iFLM</w:t>
      </w:r>
      <w:r>
        <w:rPr>
          <w:noProof/>
        </w:rPr>
        <w:t xml:space="preserve"> at </w:t>
      </w:r>
      <w:r w:rsidR="00E42735">
        <w:rPr>
          <w:noProof/>
        </w:rPr>
        <w:t>&lt;</w:t>
      </w:r>
      <w:r w:rsidRPr="001554D2">
        <w:rPr>
          <w:noProof/>
        </w:rPr>
        <w:t>https://assets.thermofisher.com/TFS-Assets/MSD/Datasheets/iflm-aquilos-datasheet-ds0366.pdf</w:t>
      </w:r>
      <w:r w:rsidR="00E42735">
        <w:rPr>
          <w:noProof/>
        </w:rPr>
        <w:t>&gt; (</w:t>
      </w:r>
      <w:r>
        <w:rPr>
          <w:noProof/>
        </w:rPr>
        <w:t>2021</w:t>
      </w:r>
      <w:r w:rsidR="00E42735">
        <w:rPr>
          <w:noProof/>
        </w:rPr>
        <w:t>)</w:t>
      </w:r>
      <w:r w:rsidRPr="001554D2">
        <w:rPr>
          <w:noProof/>
        </w:rPr>
        <w:t>.</w:t>
      </w:r>
    </w:p>
    <w:p w14:paraId="4ECB73CE" w14:textId="480D8EA3" w:rsidR="001554D2" w:rsidRPr="001554D2" w:rsidRDefault="001554D2" w:rsidP="00030A00">
      <w:pPr>
        <w:autoSpaceDE w:val="0"/>
        <w:autoSpaceDN w:val="0"/>
        <w:adjustRightInd w:val="0"/>
        <w:rPr>
          <w:noProof/>
        </w:rPr>
      </w:pPr>
      <w:r w:rsidRPr="001554D2">
        <w:rPr>
          <w:noProof/>
        </w:rPr>
        <w:t>32.</w:t>
      </w:r>
      <w:r w:rsidRPr="001554D2">
        <w:rPr>
          <w:noProof/>
        </w:rPr>
        <w:tab/>
        <w:t xml:space="preserve">Mahamid, J. </w:t>
      </w:r>
      <w:r w:rsidR="00E42735" w:rsidRPr="00E42735">
        <w:rPr>
          <w:iCs/>
          <w:noProof/>
        </w:rPr>
        <w:t>et al</w:t>
      </w:r>
      <w:r w:rsidRPr="001554D2">
        <w:rPr>
          <w:i/>
          <w:iCs/>
          <w:noProof/>
        </w:rPr>
        <w:t>.</w:t>
      </w:r>
      <w:r w:rsidRPr="001554D2">
        <w:rPr>
          <w:noProof/>
        </w:rPr>
        <w:t xml:space="preserve"> Liquid-crystalline phase transitions in lipid droplets are related to cellular states and specific organelle association. </w:t>
      </w:r>
      <w:r w:rsidRPr="001554D2">
        <w:rPr>
          <w:i/>
          <w:iCs/>
          <w:noProof/>
        </w:rPr>
        <w:t>Proceedings of the National Academy of Sciences of the United States of America</w:t>
      </w:r>
      <w:r w:rsidRPr="001554D2">
        <w:rPr>
          <w:noProof/>
        </w:rPr>
        <w:t xml:space="preserve">. </w:t>
      </w:r>
      <w:r w:rsidRPr="001554D2">
        <w:rPr>
          <w:b/>
          <w:bCs/>
          <w:noProof/>
        </w:rPr>
        <w:t>116</w:t>
      </w:r>
      <w:r w:rsidRPr="001554D2">
        <w:rPr>
          <w:noProof/>
        </w:rPr>
        <w:t xml:space="preserve"> (34), 16866–16871 (2019).</w:t>
      </w:r>
    </w:p>
    <w:p w14:paraId="6E267DB9" w14:textId="77777777" w:rsidR="001554D2" w:rsidRPr="001554D2" w:rsidRDefault="001554D2" w:rsidP="00030A00">
      <w:pPr>
        <w:autoSpaceDE w:val="0"/>
        <w:autoSpaceDN w:val="0"/>
        <w:adjustRightInd w:val="0"/>
        <w:rPr>
          <w:noProof/>
        </w:rPr>
      </w:pPr>
      <w:r w:rsidRPr="001554D2">
        <w:rPr>
          <w:noProof/>
        </w:rPr>
        <w:t>33.</w:t>
      </w:r>
      <w:r w:rsidRPr="001554D2">
        <w:rPr>
          <w:noProof/>
        </w:rPr>
        <w:tab/>
        <w:t xml:space="preserve">Scher, N., Rechav, K., Paul-Gilloteaux, P., Avinoam, O. In situ fiducial markers for 3D correlative cryo-fluorescence and FIB-SEM imaging. </w:t>
      </w:r>
      <w:r w:rsidRPr="001554D2">
        <w:rPr>
          <w:i/>
          <w:iCs/>
          <w:noProof/>
        </w:rPr>
        <w:t>iScience</w:t>
      </w:r>
      <w:r w:rsidRPr="001554D2">
        <w:rPr>
          <w:noProof/>
        </w:rPr>
        <w:t xml:space="preserve">. </w:t>
      </w:r>
      <w:r w:rsidRPr="001554D2">
        <w:rPr>
          <w:b/>
          <w:bCs/>
          <w:noProof/>
        </w:rPr>
        <w:t>24</w:t>
      </w:r>
      <w:r w:rsidRPr="001554D2">
        <w:rPr>
          <w:noProof/>
        </w:rPr>
        <w:t xml:space="preserve"> (7), 102714 (2021).</w:t>
      </w:r>
    </w:p>
    <w:p w14:paraId="55B224E2" w14:textId="6687D8F5" w:rsidR="001554D2" w:rsidRPr="001554D2" w:rsidRDefault="001554D2" w:rsidP="00030A00">
      <w:pPr>
        <w:autoSpaceDE w:val="0"/>
        <w:autoSpaceDN w:val="0"/>
        <w:adjustRightInd w:val="0"/>
        <w:rPr>
          <w:noProof/>
        </w:rPr>
      </w:pPr>
      <w:r w:rsidRPr="001554D2">
        <w:rPr>
          <w:noProof/>
        </w:rPr>
        <w:t>34.</w:t>
      </w:r>
      <w:r w:rsidRPr="001554D2">
        <w:rPr>
          <w:noProof/>
        </w:rPr>
        <w:tab/>
        <w:t>Mahamid, J.</w:t>
      </w:r>
      <w:r w:rsidR="00E42735">
        <w:rPr>
          <w:noProof/>
        </w:rPr>
        <w:t xml:space="preserve"> et al</w:t>
      </w:r>
      <w:r w:rsidRPr="001554D2">
        <w:rPr>
          <w:noProof/>
        </w:rPr>
        <w:t xml:space="preserve">. A focused ion beam milling and lift-out approach for site-specific preparation of frozen-hydrated lamellas from multicellular organisms. </w:t>
      </w:r>
      <w:r w:rsidRPr="001554D2">
        <w:rPr>
          <w:i/>
          <w:iCs/>
          <w:noProof/>
        </w:rPr>
        <w:t>Journal of Structural Biology</w:t>
      </w:r>
      <w:r w:rsidRPr="001554D2">
        <w:rPr>
          <w:noProof/>
        </w:rPr>
        <w:t xml:space="preserve">. </w:t>
      </w:r>
      <w:r w:rsidRPr="001554D2">
        <w:rPr>
          <w:b/>
          <w:bCs/>
          <w:noProof/>
        </w:rPr>
        <w:t>192</w:t>
      </w:r>
      <w:r w:rsidRPr="001554D2">
        <w:rPr>
          <w:noProof/>
        </w:rPr>
        <w:t>, 262–269 (2015).</w:t>
      </w:r>
    </w:p>
    <w:p w14:paraId="2E3DC38D" w14:textId="04902B6E" w:rsidR="001554D2" w:rsidRPr="001554D2" w:rsidRDefault="001554D2" w:rsidP="00030A00">
      <w:pPr>
        <w:autoSpaceDE w:val="0"/>
        <w:autoSpaceDN w:val="0"/>
        <w:adjustRightInd w:val="0"/>
        <w:rPr>
          <w:noProof/>
        </w:rPr>
      </w:pPr>
      <w:r w:rsidRPr="001554D2">
        <w:rPr>
          <w:noProof/>
        </w:rPr>
        <w:t>35.</w:t>
      </w:r>
      <w:r w:rsidRPr="001554D2">
        <w:rPr>
          <w:noProof/>
        </w:rPr>
        <w:tab/>
        <w:t xml:space="preserve">Schaffer, M. </w:t>
      </w:r>
      <w:r w:rsidR="00E42735" w:rsidRPr="00E42735">
        <w:rPr>
          <w:iCs/>
          <w:noProof/>
        </w:rPr>
        <w:t>et al</w:t>
      </w:r>
      <w:r w:rsidRPr="001554D2">
        <w:rPr>
          <w:i/>
          <w:iCs/>
          <w:noProof/>
        </w:rPr>
        <w:t>.</w:t>
      </w:r>
      <w:r w:rsidRPr="001554D2">
        <w:rPr>
          <w:noProof/>
        </w:rPr>
        <w:t xml:space="preserve"> A cryo-FIB lift-out technique enables molecular-resolution cryo-ET within native Caenorhabditis elegans tissue. </w:t>
      </w:r>
      <w:r w:rsidRPr="001554D2">
        <w:rPr>
          <w:i/>
          <w:iCs/>
          <w:noProof/>
        </w:rPr>
        <w:t>Nature Methods</w:t>
      </w:r>
      <w:r w:rsidRPr="001554D2">
        <w:rPr>
          <w:noProof/>
        </w:rPr>
        <w:t xml:space="preserve">. </w:t>
      </w:r>
      <w:r w:rsidRPr="001554D2">
        <w:rPr>
          <w:b/>
          <w:bCs/>
          <w:noProof/>
        </w:rPr>
        <w:t>16</w:t>
      </w:r>
      <w:r w:rsidRPr="001554D2">
        <w:rPr>
          <w:noProof/>
        </w:rPr>
        <w:t xml:space="preserve"> (8), 757–762 (2019).</w:t>
      </w:r>
    </w:p>
    <w:p w14:paraId="1283BCB6" w14:textId="432EE26D" w:rsidR="001554D2" w:rsidRPr="001554D2" w:rsidRDefault="001554D2" w:rsidP="00030A00">
      <w:pPr>
        <w:autoSpaceDE w:val="0"/>
        <w:autoSpaceDN w:val="0"/>
        <w:adjustRightInd w:val="0"/>
        <w:rPr>
          <w:noProof/>
        </w:rPr>
      </w:pPr>
      <w:r w:rsidRPr="001554D2">
        <w:rPr>
          <w:noProof/>
        </w:rPr>
        <w:t>36.</w:t>
      </w:r>
      <w:r w:rsidRPr="001554D2">
        <w:rPr>
          <w:noProof/>
        </w:rPr>
        <w:tab/>
        <w:t xml:space="preserve">Wu, G.-H. </w:t>
      </w:r>
      <w:r w:rsidR="00E42735" w:rsidRPr="00E42735">
        <w:rPr>
          <w:iCs/>
          <w:noProof/>
        </w:rPr>
        <w:t>et al</w:t>
      </w:r>
      <w:r w:rsidRPr="001554D2">
        <w:rPr>
          <w:i/>
          <w:iCs/>
          <w:noProof/>
        </w:rPr>
        <w:t>.</w:t>
      </w:r>
      <w:r w:rsidRPr="001554D2">
        <w:rPr>
          <w:noProof/>
        </w:rPr>
        <w:t xml:space="preserve"> Multi-scale 3D </w:t>
      </w:r>
      <w:r w:rsidR="00E42735" w:rsidRPr="001554D2">
        <w:rPr>
          <w:noProof/>
        </w:rPr>
        <w:t>cryo-correlative microscopy for vitrified cell</w:t>
      </w:r>
      <w:r w:rsidRPr="001554D2">
        <w:rPr>
          <w:noProof/>
        </w:rPr>
        <w:t xml:space="preserve">s. </w:t>
      </w:r>
      <w:r w:rsidRPr="001554D2">
        <w:rPr>
          <w:i/>
          <w:iCs/>
          <w:noProof/>
        </w:rPr>
        <w:t>Structure</w:t>
      </w:r>
      <w:r w:rsidRPr="001554D2">
        <w:rPr>
          <w:noProof/>
        </w:rPr>
        <w:t xml:space="preserve">. </w:t>
      </w:r>
      <w:r w:rsidRPr="001554D2">
        <w:rPr>
          <w:b/>
          <w:bCs/>
          <w:noProof/>
        </w:rPr>
        <w:t>28</w:t>
      </w:r>
      <w:r w:rsidRPr="001554D2">
        <w:rPr>
          <w:noProof/>
        </w:rPr>
        <w:t xml:space="preserve"> (11), 1231</w:t>
      </w:r>
      <w:r w:rsidR="00E42735">
        <w:rPr>
          <w:noProof/>
        </w:rPr>
        <w:t>–</w:t>
      </w:r>
      <w:r w:rsidRPr="001554D2">
        <w:rPr>
          <w:noProof/>
        </w:rPr>
        <w:t>1237.e3 (2020).</w:t>
      </w:r>
    </w:p>
    <w:p w14:paraId="62EB4657" w14:textId="78B135E1" w:rsidR="001554D2" w:rsidRPr="001554D2" w:rsidRDefault="001554D2" w:rsidP="00030A00">
      <w:pPr>
        <w:autoSpaceDE w:val="0"/>
        <w:autoSpaceDN w:val="0"/>
        <w:adjustRightInd w:val="0"/>
        <w:rPr>
          <w:noProof/>
        </w:rPr>
      </w:pPr>
      <w:r w:rsidRPr="001554D2">
        <w:rPr>
          <w:noProof/>
        </w:rPr>
        <w:lastRenderedPageBreak/>
        <w:t>37.</w:t>
      </w:r>
      <w:r w:rsidRPr="001554D2">
        <w:rPr>
          <w:noProof/>
        </w:rPr>
        <w:tab/>
        <w:t xml:space="preserve">Liu, B. </w:t>
      </w:r>
      <w:r w:rsidR="00E42735" w:rsidRPr="00E42735">
        <w:rPr>
          <w:iCs/>
          <w:noProof/>
        </w:rPr>
        <w:t>et al</w:t>
      </w:r>
      <w:r w:rsidRPr="001554D2">
        <w:rPr>
          <w:i/>
          <w:iCs/>
          <w:noProof/>
        </w:rPr>
        <w:t>.</w:t>
      </w:r>
      <w:r w:rsidRPr="001554D2">
        <w:rPr>
          <w:noProof/>
        </w:rPr>
        <w:t xml:space="preserve"> Three-dimensional super-resolution protein localization correlated with vitrified cellular context. </w:t>
      </w:r>
      <w:r w:rsidRPr="001554D2">
        <w:rPr>
          <w:i/>
          <w:iCs/>
          <w:noProof/>
        </w:rPr>
        <w:t xml:space="preserve">Scientific </w:t>
      </w:r>
      <w:r w:rsidR="006377C3">
        <w:rPr>
          <w:i/>
          <w:iCs/>
          <w:noProof/>
        </w:rPr>
        <w:t>R</w:t>
      </w:r>
      <w:r w:rsidRPr="001554D2">
        <w:rPr>
          <w:i/>
          <w:iCs/>
          <w:noProof/>
        </w:rPr>
        <w:t>eports</w:t>
      </w:r>
      <w:r w:rsidRPr="001554D2">
        <w:rPr>
          <w:noProof/>
        </w:rPr>
        <w:t xml:space="preserve">. </w:t>
      </w:r>
      <w:r w:rsidRPr="001554D2">
        <w:rPr>
          <w:b/>
          <w:bCs/>
          <w:noProof/>
        </w:rPr>
        <w:t>5</w:t>
      </w:r>
      <w:r w:rsidRPr="001554D2">
        <w:rPr>
          <w:noProof/>
        </w:rPr>
        <w:t xml:space="preserve"> (October), 13017 (2015).</w:t>
      </w:r>
    </w:p>
    <w:p w14:paraId="76F66898" w14:textId="77777777" w:rsidR="001554D2" w:rsidRPr="001554D2" w:rsidRDefault="001554D2" w:rsidP="00030A00">
      <w:pPr>
        <w:autoSpaceDE w:val="0"/>
        <w:autoSpaceDN w:val="0"/>
        <w:adjustRightInd w:val="0"/>
        <w:rPr>
          <w:noProof/>
        </w:rPr>
      </w:pPr>
      <w:r w:rsidRPr="001554D2">
        <w:rPr>
          <w:noProof/>
        </w:rPr>
        <w:t>38.</w:t>
      </w:r>
      <w:r w:rsidRPr="001554D2">
        <w:rPr>
          <w:noProof/>
        </w:rPr>
        <w:tab/>
        <w:t xml:space="preserve">Weisenburger, S., Jing, B., Renn, A., Sandoghdar, V. Cryogenic localization of single molecules with angstrom precision. </w:t>
      </w:r>
      <w:r w:rsidRPr="001554D2">
        <w:rPr>
          <w:i/>
          <w:iCs/>
          <w:noProof/>
        </w:rPr>
        <w:t>SPIE NanoScience + Engineering</w:t>
      </w:r>
      <w:r w:rsidRPr="001554D2">
        <w:rPr>
          <w:noProof/>
        </w:rPr>
        <w:t xml:space="preserve">. </w:t>
      </w:r>
      <w:r w:rsidRPr="001554D2">
        <w:rPr>
          <w:b/>
          <w:bCs/>
          <w:noProof/>
        </w:rPr>
        <w:t>8815</w:t>
      </w:r>
      <w:r w:rsidRPr="001554D2">
        <w:rPr>
          <w:noProof/>
        </w:rPr>
        <w:t>, 88150D (2013).</w:t>
      </w:r>
    </w:p>
    <w:p w14:paraId="66178C1F" w14:textId="1B098550" w:rsidR="001554D2" w:rsidRPr="001554D2" w:rsidRDefault="001554D2" w:rsidP="00030A00">
      <w:pPr>
        <w:autoSpaceDE w:val="0"/>
        <w:autoSpaceDN w:val="0"/>
        <w:adjustRightInd w:val="0"/>
        <w:rPr>
          <w:noProof/>
        </w:rPr>
      </w:pPr>
      <w:r w:rsidRPr="001554D2">
        <w:rPr>
          <w:noProof/>
        </w:rPr>
        <w:t>39.</w:t>
      </w:r>
      <w:r w:rsidRPr="001554D2">
        <w:rPr>
          <w:noProof/>
        </w:rPr>
        <w:tab/>
        <w:t>Tuijtel, M.</w:t>
      </w:r>
      <w:r w:rsidR="00E42735">
        <w:rPr>
          <w:noProof/>
        </w:rPr>
        <w:t xml:space="preserve"> </w:t>
      </w:r>
      <w:r w:rsidRPr="001554D2">
        <w:rPr>
          <w:noProof/>
        </w:rPr>
        <w:t>W., Koster, A.</w:t>
      </w:r>
      <w:r w:rsidR="00E42735">
        <w:rPr>
          <w:noProof/>
        </w:rPr>
        <w:t xml:space="preserve"> </w:t>
      </w:r>
      <w:r w:rsidRPr="001554D2">
        <w:rPr>
          <w:noProof/>
        </w:rPr>
        <w:t>J., Jakobs, S., Faas, F.</w:t>
      </w:r>
      <w:r w:rsidR="00E42735">
        <w:rPr>
          <w:noProof/>
        </w:rPr>
        <w:t xml:space="preserve"> </w:t>
      </w:r>
      <w:r w:rsidRPr="001554D2">
        <w:rPr>
          <w:noProof/>
        </w:rPr>
        <w:t>G.</w:t>
      </w:r>
      <w:r w:rsidR="00E42735">
        <w:rPr>
          <w:noProof/>
        </w:rPr>
        <w:t xml:space="preserve"> </w:t>
      </w:r>
      <w:r w:rsidRPr="001554D2">
        <w:rPr>
          <w:noProof/>
        </w:rPr>
        <w:t>A., Sharp, T.</w:t>
      </w:r>
      <w:r w:rsidR="00E42735">
        <w:rPr>
          <w:noProof/>
        </w:rPr>
        <w:t xml:space="preserve"> </w:t>
      </w:r>
      <w:r w:rsidRPr="001554D2">
        <w:rPr>
          <w:noProof/>
        </w:rPr>
        <w:t xml:space="preserve">H. Correlative cryo super-resolution light and electron microscopy on mammalian cells using fluorescent proteins. </w:t>
      </w:r>
      <w:r w:rsidRPr="001554D2">
        <w:rPr>
          <w:i/>
          <w:iCs/>
          <w:noProof/>
        </w:rPr>
        <w:t>Scientific Reports</w:t>
      </w:r>
      <w:r w:rsidRPr="001554D2">
        <w:rPr>
          <w:noProof/>
        </w:rPr>
        <w:t xml:space="preserve">. </w:t>
      </w:r>
      <w:r w:rsidRPr="001554D2">
        <w:rPr>
          <w:b/>
          <w:bCs/>
          <w:noProof/>
        </w:rPr>
        <w:t>9</w:t>
      </w:r>
      <w:r w:rsidRPr="001554D2">
        <w:rPr>
          <w:noProof/>
        </w:rPr>
        <w:t xml:space="preserve"> (1), 1–11 (2019).</w:t>
      </w:r>
    </w:p>
    <w:p w14:paraId="25EBBC1B" w14:textId="3198CB10" w:rsidR="00561BD9" w:rsidRDefault="00561BD9" w:rsidP="00030A00">
      <w:pPr>
        <w:autoSpaceDE w:val="0"/>
        <w:autoSpaceDN w:val="0"/>
        <w:adjustRightInd w:val="0"/>
        <w:rPr>
          <w:b/>
          <w:color w:val="000000"/>
        </w:rPr>
      </w:pPr>
      <w:r>
        <w:rPr>
          <w:b/>
          <w:color w:val="000000"/>
        </w:rPr>
        <w:fldChar w:fldCharType="end"/>
      </w:r>
    </w:p>
    <w:sectPr w:rsidR="00561BD9" w:rsidSect="00866CC1">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2D3BC" w14:textId="77777777" w:rsidR="006D32EF" w:rsidRDefault="006D32EF">
      <w:r>
        <w:separator/>
      </w:r>
    </w:p>
  </w:endnote>
  <w:endnote w:type="continuationSeparator" w:id="0">
    <w:p w14:paraId="0626701E" w14:textId="77777777" w:rsidR="006D32EF" w:rsidRDefault="006D3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DAC50" w14:textId="77777777" w:rsidR="006D32EF" w:rsidRDefault="006D32EF">
      <w:r>
        <w:separator/>
      </w:r>
    </w:p>
  </w:footnote>
  <w:footnote w:type="continuationSeparator" w:id="0">
    <w:p w14:paraId="4B78388E" w14:textId="77777777" w:rsidR="006D32EF" w:rsidRDefault="006D3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16CE11D"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D8B9055" w:rsidR="006E4797" w:rsidRDefault="006E4797" w:rsidP="008A5BF3">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D3B1899"/>
    <w:multiLevelType w:val="multilevel"/>
    <w:tmpl w:val="D130A0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7"/>
  </w:num>
  <w:num w:numId="3">
    <w:abstractNumId w:val="11"/>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3szAwtjQ2N7cwMjFR0lEKTi0uzszPAykwqwUAmklcKCwAAAA="/>
  </w:docVars>
  <w:rsids>
    <w:rsidRoot w:val="006E4797"/>
    <w:rsid w:val="00030A00"/>
    <w:rsid w:val="00064328"/>
    <w:rsid w:val="00084674"/>
    <w:rsid w:val="000A7056"/>
    <w:rsid w:val="000E015B"/>
    <w:rsid w:val="0011162A"/>
    <w:rsid w:val="001330F0"/>
    <w:rsid w:val="001413E0"/>
    <w:rsid w:val="001554D2"/>
    <w:rsid w:val="001768B9"/>
    <w:rsid w:val="001842CF"/>
    <w:rsid w:val="001A6A5B"/>
    <w:rsid w:val="001E0AF0"/>
    <w:rsid w:val="00223FCC"/>
    <w:rsid w:val="0024395B"/>
    <w:rsid w:val="00257EBA"/>
    <w:rsid w:val="002C1A3C"/>
    <w:rsid w:val="00351087"/>
    <w:rsid w:val="00362828"/>
    <w:rsid w:val="00375583"/>
    <w:rsid w:val="003C3454"/>
    <w:rsid w:val="003F5B08"/>
    <w:rsid w:val="004400E8"/>
    <w:rsid w:val="00461AD8"/>
    <w:rsid w:val="00473570"/>
    <w:rsid w:val="00496A3F"/>
    <w:rsid w:val="004A3AA9"/>
    <w:rsid w:val="004A64CE"/>
    <w:rsid w:val="004E7753"/>
    <w:rsid w:val="00521AF6"/>
    <w:rsid w:val="00551D82"/>
    <w:rsid w:val="00561BD9"/>
    <w:rsid w:val="00585978"/>
    <w:rsid w:val="005B1058"/>
    <w:rsid w:val="005F1049"/>
    <w:rsid w:val="00622578"/>
    <w:rsid w:val="00623C3A"/>
    <w:rsid w:val="00633ADA"/>
    <w:rsid w:val="006377C3"/>
    <w:rsid w:val="00674D9E"/>
    <w:rsid w:val="006812EC"/>
    <w:rsid w:val="006926DB"/>
    <w:rsid w:val="006D32EF"/>
    <w:rsid w:val="006D5500"/>
    <w:rsid w:val="006E4797"/>
    <w:rsid w:val="007003F9"/>
    <w:rsid w:val="0070444F"/>
    <w:rsid w:val="00724025"/>
    <w:rsid w:val="007C6E64"/>
    <w:rsid w:val="0080387C"/>
    <w:rsid w:val="0080741B"/>
    <w:rsid w:val="00826ADE"/>
    <w:rsid w:val="00866CC1"/>
    <w:rsid w:val="008800D9"/>
    <w:rsid w:val="0089577C"/>
    <w:rsid w:val="008A5BF3"/>
    <w:rsid w:val="008B0F84"/>
    <w:rsid w:val="008C02F1"/>
    <w:rsid w:val="008E117E"/>
    <w:rsid w:val="00996988"/>
    <w:rsid w:val="009A0BD5"/>
    <w:rsid w:val="00A055AB"/>
    <w:rsid w:val="00A23B67"/>
    <w:rsid w:val="00A904DF"/>
    <w:rsid w:val="00AA3A6E"/>
    <w:rsid w:val="00AD0635"/>
    <w:rsid w:val="00AE4863"/>
    <w:rsid w:val="00B022A7"/>
    <w:rsid w:val="00B10CA9"/>
    <w:rsid w:val="00B2352A"/>
    <w:rsid w:val="00B36463"/>
    <w:rsid w:val="00B413A5"/>
    <w:rsid w:val="00B434BF"/>
    <w:rsid w:val="00B55530"/>
    <w:rsid w:val="00B840C9"/>
    <w:rsid w:val="00BB2355"/>
    <w:rsid w:val="00BE22A2"/>
    <w:rsid w:val="00C03A07"/>
    <w:rsid w:val="00CB0117"/>
    <w:rsid w:val="00D17286"/>
    <w:rsid w:val="00D257B5"/>
    <w:rsid w:val="00D513DF"/>
    <w:rsid w:val="00DB75AA"/>
    <w:rsid w:val="00DC4C08"/>
    <w:rsid w:val="00DE737D"/>
    <w:rsid w:val="00E42735"/>
    <w:rsid w:val="00E71745"/>
    <w:rsid w:val="00E91D06"/>
    <w:rsid w:val="00EA41F7"/>
    <w:rsid w:val="00EA6D9F"/>
    <w:rsid w:val="00EB1E68"/>
    <w:rsid w:val="00EC0A64"/>
    <w:rsid w:val="00F15EA2"/>
    <w:rsid w:val="00F3785E"/>
    <w:rsid w:val="00F42FFD"/>
    <w:rsid w:val="00FC65C4"/>
    <w:rsid w:val="00FD71AF"/>
    <w:rsid w:val="00FF3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585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597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DC4C08"/>
    <w:rPr>
      <w:color w:val="800080" w:themeColor="followedHyperlink"/>
      <w:u w:val="single"/>
    </w:rPr>
  </w:style>
  <w:style w:type="character" w:styleId="CommentReference">
    <w:name w:val="annotation reference"/>
    <w:basedOn w:val="DefaultParagraphFont"/>
    <w:uiPriority w:val="99"/>
    <w:semiHidden/>
    <w:unhideWhenUsed/>
    <w:rsid w:val="00561BD9"/>
    <w:rPr>
      <w:sz w:val="16"/>
      <w:szCs w:val="16"/>
    </w:rPr>
  </w:style>
  <w:style w:type="paragraph" w:styleId="CommentText">
    <w:name w:val="annotation text"/>
    <w:basedOn w:val="Normal"/>
    <w:link w:val="CommentTextChar"/>
    <w:uiPriority w:val="99"/>
    <w:semiHidden/>
    <w:unhideWhenUsed/>
    <w:rsid w:val="00561BD9"/>
    <w:rPr>
      <w:sz w:val="20"/>
      <w:szCs w:val="20"/>
    </w:rPr>
  </w:style>
  <w:style w:type="character" w:customStyle="1" w:styleId="CommentTextChar">
    <w:name w:val="Comment Text Char"/>
    <w:basedOn w:val="DefaultParagraphFont"/>
    <w:link w:val="CommentText"/>
    <w:uiPriority w:val="99"/>
    <w:semiHidden/>
    <w:rsid w:val="00561BD9"/>
    <w:rPr>
      <w:sz w:val="20"/>
      <w:szCs w:val="20"/>
    </w:rPr>
  </w:style>
  <w:style w:type="paragraph" w:styleId="CommentSubject">
    <w:name w:val="annotation subject"/>
    <w:basedOn w:val="CommentText"/>
    <w:next w:val="CommentText"/>
    <w:link w:val="CommentSubjectChar"/>
    <w:uiPriority w:val="99"/>
    <w:semiHidden/>
    <w:unhideWhenUsed/>
    <w:rsid w:val="00561BD9"/>
    <w:rPr>
      <w:b/>
      <w:bCs/>
    </w:rPr>
  </w:style>
  <w:style w:type="character" w:customStyle="1" w:styleId="CommentSubjectChar">
    <w:name w:val="Comment Subject Char"/>
    <w:basedOn w:val="CommentTextChar"/>
    <w:link w:val="CommentSubject"/>
    <w:uiPriority w:val="99"/>
    <w:semiHidden/>
    <w:rsid w:val="00561BD9"/>
    <w:rPr>
      <w:b/>
      <w:bCs/>
      <w:sz w:val="20"/>
      <w:szCs w:val="20"/>
    </w:rPr>
  </w:style>
  <w:style w:type="paragraph" w:styleId="Revision">
    <w:name w:val="Revision"/>
    <w:hidden/>
    <w:uiPriority w:val="99"/>
    <w:semiHidden/>
    <w:rsid w:val="00561BD9"/>
    <w:pPr>
      <w:widowControl/>
      <w:jc w:val="left"/>
    </w:pPr>
  </w:style>
  <w:style w:type="character" w:styleId="LineNumber">
    <w:name w:val="line number"/>
    <w:basedOn w:val="DefaultParagraphFont"/>
    <w:uiPriority w:val="99"/>
    <w:semiHidden/>
    <w:unhideWhenUsed/>
    <w:rsid w:val="00866CC1"/>
  </w:style>
  <w:style w:type="paragraph" w:styleId="Footer">
    <w:name w:val="footer"/>
    <w:basedOn w:val="Normal"/>
    <w:link w:val="FooterChar"/>
    <w:uiPriority w:val="99"/>
    <w:unhideWhenUsed/>
    <w:rsid w:val="00E42735"/>
    <w:pPr>
      <w:tabs>
        <w:tab w:val="center" w:pos="4513"/>
        <w:tab w:val="right" w:pos="9026"/>
      </w:tabs>
    </w:pPr>
  </w:style>
  <w:style w:type="character" w:customStyle="1" w:styleId="FooterChar">
    <w:name w:val="Footer Char"/>
    <w:basedOn w:val="DefaultParagraphFont"/>
    <w:link w:val="Footer"/>
    <w:uiPriority w:val="99"/>
    <w:rsid w:val="00E42735"/>
  </w:style>
  <w:style w:type="paragraph" w:styleId="ListParagraph">
    <w:name w:val="List Paragraph"/>
    <w:basedOn w:val="Normal"/>
    <w:uiPriority w:val="34"/>
    <w:qFormat/>
    <w:rsid w:val="001E0A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811013">
      <w:bodyDiv w:val="1"/>
      <w:marLeft w:val="0"/>
      <w:marRight w:val="0"/>
      <w:marTop w:val="0"/>
      <w:marBottom w:val="0"/>
      <w:divBdr>
        <w:top w:val="none" w:sz="0" w:space="0" w:color="auto"/>
        <w:left w:val="none" w:sz="0" w:space="0" w:color="auto"/>
        <w:bottom w:val="none" w:sz="0" w:space="0" w:color="auto"/>
        <w:right w:val="none" w:sz="0" w:space="0" w:color="auto"/>
      </w:divBdr>
    </w:div>
    <w:div w:id="546070553">
      <w:bodyDiv w:val="1"/>
      <w:marLeft w:val="0"/>
      <w:marRight w:val="0"/>
      <w:marTop w:val="0"/>
      <w:marBottom w:val="0"/>
      <w:divBdr>
        <w:top w:val="none" w:sz="0" w:space="0" w:color="auto"/>
        <w:left w:val="none" w:sz="0" w:space="0" w:color="auto"/>
        <w:bottom w:val="none" w:sz="0" w:space="0" w:color="auto"/>
        <w:right w:val="none" w:sz="0" w:space="0" w:color="auto"/>
      </w:divBdr>
    </w:div>
    <w:div w:id="604575074">
      <w:bodyDiv w:val="1"/>
      <w:marLeft w:val="0"/>
      <w:marRight w:val="0"/>
      <w:marTop w:val="0"/>
      <w:marBottom w:val="0"/>
      <w:divBdr>
        <w:top w:val="none" w:sz="0" w:space="0" w:color="auto"/>
        <w:left w:val="none" w:sz="0" w:space="0" w:color="auto"/>
        <w:bottom w:val="none" w:sz="0" w:space="0" w:color="auto"/>
        <w:right w:val="none" w:sz="0" w:space="0" w:color="auto"/>
      </w:divBdr>
    </w:div>
    <w:div w:id="1012413964">
      <w:bodyDiv w:val="1"/>
      <w:marLeft w:val="0"/>
      <w:marRight w:val="0"/>
      <w:marTop w:val="0"/>
      <w:marBottom w:val="0"/>
      <w:divBdr>
        <w:top w:val="none" w:sz="0" w:space="0" w:color="auto"/>
        <w:left w:val="none" w:sz="0" w:space="0" w:color="auto"/>
        <w:bottom w:val="none" w:sz="0" w:space="0" w:color="auto"/>
        <w:right w:val="none" w:sz="0" w:space="0" w:color="auto"/>
      </w:divBdr>
    </w:div>
    <w:div w:id="1282227233">
      <w:bodyDiv w:val="1"/>
      <w:marLeft w:val="0"/>
      <w:marRight w:val="0"/>
      <w:marTop w:val="0"/>
      <w:marBottom w:val="0"/>
      <w:divBdr>
        <w:top w:val="none" w:sz="0" w:space="0" w:color="auto"/>
        <w:left w:val="none" w:sz="0" w:space="0" w:color="auto"/>
        <w:bottom w:val="none" w:sz="0" w:space="0" w:color="auto"/>
        <w:right w:val="none" w:sz="0" w:space="0" w:color="auto"/>
      </w:divBdr>
    </w:div>
    <w:div w:id="1544975683">
      <w:bodyDiv w:val="1"/>
      <w:marLeft w:val="0"/>
      <w:marRight w:val="0"/>
      <w:marTop w:val="0"/>
      <w:marBottom w:val="0"/>
      <w:divBdr>
        <w:top w:val="none" w:sz="0" w:space="0" w:color="auto"/>
        <w:left w:val="none" w:sz="0" w:space="0" w:color="auto"/>
        <w:bottom w:val="none" w:sz="0" w:space="0" w:color="auto"/>
        <w:right w:val="none" w:sz="0" w:space="0" w:color="auto"/>
      </w:divBdr>
    </w:div>
    <w:div w:id="1667785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bieber@biochem.mpg.de" TargetMode="External"/><Relationship Id="rId13" Type="http://schemas.openxmlformats.org/officeDocument/2006/relationships/hyperlink" Target="mailto:plitzko@biochem.mpg.de)"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hilipp.erdmann@fht.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litzko@biochem.mpg.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florian.wilfling@biophys.mpg.de)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pitanio@biochem.mpg.de)%201*" TargetMode="External"/><Relationship Id="rId14" Type="http://schemas.openxmlformats.org/officeDocument/2006/relationships/hyperlink" Target="mailto:philipp.erdmann@fh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C47AB-61F5-AB4A-AAAF-EC2BA4C28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7</Pages>
  <Words>27553</Words>
  <Characters>157053</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neeta Bajaj</cp:lastModifiedBy>
  <cp:revision>28</cp:revision>
  <dcterms:created xsi:type="dcterms:W3CDTF">2021-07-29T06:40:00Z</dcterms:created>
  <dcterms:modified xsi:type="dcterms:W3CDTF">2021-07-2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csl.mendeley.com/styles/451106301/journal-of-visualized-experiments-2</vt:lpwstr>
  </property>
  <property fmtid="{D5CDD505-2E9C-101B-9397-08002B2CF9AE}" pid="17" name="Mendeley Recent Style Name 7_1">
    <vt:lpwstr>Journal of Visualized Experiments - Philipp Stawski</vt:lpwstr>
  </property>
  <property fmtid="{D5CDD505-2E9C-101B-9397-08002B2CF9AE}" pid="18" name="Mendeley Recent Style Id 8_1">
    <vt:lpwstr>http://csl.mendeley.com/styles/451106301/journal-of-visualized-experiments-wo-DOI</vt:lpwstr>
  </property>
  <property fmtid="{D5CDD505-2E9C-101B-9397-08002B2CF9AE}" pid="19" name="Mendeley Recent Style Name 8_1">
    <vt:lpwstr>Journal of Visualized Experiments - Philipp Stawsk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333b8-280f-3ce1-af28-2dd45c96b873</vt:lpwstr>
  </property>
  <property fmtid="{D5CDD505-2E9C-101B-9397-08002B2CF9AE}" pid="24" name="Mendeley Citation Style_1">
    <vt:lpwstr>http://csl.mendeley.com/styles/451106301/journal-of-visualized-experiments-2</vt:lpwstr>
  </property>
</Properties>
</file>